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3615F5" w14:textId="0BB7219E" w:rsidR="00DB5441" w:rsidRPr="00890F9C" w:rsidRDefault="001E44F9" w:rsidP="00DB5441">
      <w:pPr>
        <w:pStyle w:val="Heading1"/>
      </w:pPr>
      <w:bookmarkStart w:id="0" w:name="_Toc257304539"/>
      <w:commentRangeStart w:id="1"/>
      <w:r>
        <w:t xml:space="preserve">Detecting </w:t>
      </w:r>
      <w:commentRangeEnd w:id="1"/>
      <w:r w:rsidR="00A153E9">
        <w:rPr>
          <w:rStyle w:val="CommentReference"/>
          <w:rFonts w:asciiTheme="minorHAnsi" w:eastAsiaTheme="minorEastAsia" w:hAnsiTheme="minorHAnsi" w:cstheme="minorBidi"/>
          <w:b w:val="0"/>
          <w:bCs w:val="0"/>
          <w:color w:val="auto"/>
        </w:rPr>
        <w:commentReference w:id="1"/>
      </w:r>
      <w:r>
        <w:t>epistasis in human complex traits</w:t>
      </w:r>
      <w:bookmarkEnd w:id="0"/>
    </w:p>
    <w:p w14:paraId="46DE6289" w14:textId="38336D15" w:rsidR="0066519C" w:rsidRPr="00890F9C" w:rsidRDefault="0066519C" w:rsidP="0066519C">
      <w:pPr>
        <w:pStyle w:val="TOCHeading"/>
        <w:spacing w:before="120" w:line="240" w:lineRule="auto"/>
        <w:rPr>
          <w:rFonts w:eastAsiaTheme="minorEastAsia" w:cstheme="minorBidi"/>
          <w:b w:val="0"/>
          <w:bCs w:val="0"/>
          <w:color w:val="auto"/>
          <w:sz w:val="24"/>
          <w:szCs w:val="24"/>
        </w:rPr>
      </w:pPr>
      <w:r w:rsidRPr="00890F9C">
        <w:rPr>
          <w:rFonts w:eastAsiaTheme="minorEastAsia" w:cstheme="minorBidi"/>
          <w:b w:val="0"/>
          <w:bCs w:val="0"/>
          <w:color w:val="auto"/>
          <w:sz w:val="24"/>
          <w:szCs w:val="24"/>
        </w:rPr>
        <w:t>Wen-</w:t>
      </w:r>
      <w:proofErr w:type="spellStart"/>
      <w:r w:rsidR="006547D0">
        <w:rPr>
          <w:rFonts w:eastAsiaTheme="minorEastAsia" w:cstheme="minorBidi"/>
          <w:b w:val="0"/>
          <w:bCs w:val="0"/>
          <w:color w:val="auto"/>
          <w:sz w:val="24"/>
          <w:szCs w:val="24"/>
        </w:rPr>
        <w:t>H</w:t>
      </w:r>
      <w:r w:rsidRPr="00890F9C">
        <w:rPr>
          <w:rFonts w:eastAsiaTheme="minorEastAsia" w:cstheme="minorBidi"/>
          <w:b w:val="0"/>
          <w:bCs w:val="0"/>
          <w:color w:val="auto"/>
          <w:sz w:val="24"/>
          <w:szCs w:val="24"/>
        </w:rPr>
        <w:t>ua</w:t>
      </w:r>
      <w:proofErr w:type="spellEnd"/>
      <w:r w:rsidRPr="00890F9C">
        <w:rPr>
          <w:rFonts w:eastAsiaTheme="minorEastAsia" w:cstheme="minorBidi"/>
          <w:b w:val="0"/>
          <w:bCs w:val="0"/>
          <w:color w:val="auto"/>
          <w:sz w:val="24"/>
          <w:szCs w:val="24"/>
        </w:rPr>
        <w:t xml:space="preserve"> Wei</w:t>
      </w:r>
      <w:r w:rsidR="006547D0" w:rsidRPr="004957D6">
        <w:rPr>
          <w:b w:val="0"/>
          <w:bCs w:val="0"/>
          <w:vertAlign w:val="superscript"/>
        </w:rPr>
        <w:t>1</w:t>
      </w:r>
      <w:proofErr w:type="gramStart"/>
      <w:r w:rsidR="006547D0" w:rsidRPr="004957D6">
        <w:rPr>
          <w:b w:val="0"/>
          <w:bCs w:val="0"/>
          <w:vertAlign w:val="superscript"/>
        </w:rPr>
        <w:t>,2</w:t>
      </w:r>
      <w:proofErr w:type="gramEnd"/>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Gibran Hemani</w:t>
      </w:r>
      <w:r w:rsidR="006547D0" w:rsidRPr="004957D6">
        <w:rPr>
          <w:b w:val="0"/>
          <w:bCs w:val="0"/>
          <w:vertAlign w:val="superscript"/>
        </w:rPr>
        <w:t>3,4</w:t>
      </w:r>
      <w:r w:rsidR="001E44F9">
        <w:rPr>
          <w:vertAlign w:val="superscript"/>
        </w:rPr>
        <w:t>,5</w:t>
      </w:r>
      <w:r w:rsidR="006547D0">
        <w:rPr>
          <w:rFonts w:eastAsiaTheme="minorEastAsia" w:cstheme="minorBidi"/>
          <w:b w:val="0"/>
          <w:bCs w:val="0"/>
          <w:color w:val="auto"/>
          <w:sz w:val="24"/>
          <w:szCs w:val="24"/>
        </w:rPr>
        <w:t xml:space="preserve">, </w:t>
      </w:r>
      <w:r w:rsidRPr="00890F9C">
        <w:rPr>
          <w:rFonts w:eastAsiaTheme="minorEastAsia" w:cstheme="minorBidi"/>
          <w:b w:val="0"/>
          <w:bCs w:val="0"/>
          <w:color w:val="auto"/>
          <w:sz w:val="24"/>
          <w:szCs w:val="24"/>
        </w:rPr>
        <w:t>Chris Haley</w:t>
      </w:r>
      <w:r w:rsidR="006547D0" w:rsidRPr="004957D6">
        <w:rPr>
          <w:rFonts w:eastAsiaTheme="minorEastAsia" w:cstheme="minorBidi"/>
          <w:bCs w:val="0"/>
          <w:vertAlign w:val="superscript"/>
        </w:rPr>
        <w:t>1</w:t>
      </w:r>
      <w:r w:rsidR="003E5517" w:rsidRPr="004957D6">
        <w:rPr>
          <w:rFonts w:eastAsiaTheme="minorEastAsia" w:cstheme="minorBidi"/>
          <w:bCs w:val="0"/>
          <w:vertAlign w:val="superscript"/>
        </w:rPr>
        <w:t>,6</w:t>
      </w:r>
    </w:p>
    <w:p w14:paraId="5C76E979" w14:textId="27EC927A" w:rsidR="006547D0" w:rsidRDefault="006547D0" w:rsidP="006547D0">
      <w:r w:rsidRPr="004957D6">
        <w:rPr>
          <w:vertAlign w:val="superscript"/>
        </w:rPr>
        <w:t>1</w:t>
      </w:r>
      <w:r w:rsidR="009C7E4A" w:rsidRPr="00CD4CF6">
        <w:t>Arthritis Research UK Centre for Genetics and Genomics, Institute of Inflammation and Repair, Faculty of Medical and Human Sciences, Manchester Academic Health Science Centre, University of Manchester, Oxford Road, Manchester M13 9PT</w:t>
      </w:r>
      <w:r w:rsidR="009C7E4A">
        <w:t>, UK</w:t>
      </w:r>
    </w:p>
    <w:p w14:paraId="58E7C0A4" w14:textId="75569CA4" w:rsidR="006547D0" w:rsidRDefault="006547D0" w:rsidP="006547D0">
      <w:r w:rsidRPr="004957D6">
        <w:rPr>
          <w:vertAlign w:val="superscript"/>
        </w:rPr>
        <w:t>2</w:t>
      </w:r>
      <w:r w:rsidR="009C7E4A" w:rsidRPr="00CD4CF6">
        <w:t>MRC Human Genetics Unit, Institute of Genetics and Molecular Medicine, University of Edinburgh, Western General Hospital, Crewe Road, Edinburgh EH4 2XU, UK</w:t>
      </w:r>
    </w:p>
    <w:p w14:paraId="75EC3C74" w14:textId="02D828A7" w:rsidR="001E44F9" w:rsidRPr="00FF1DF7" w:rsidRDefault="001E44F9" w:rsidP="001E44F9">
      <w:pPr>
        <w:rPr>
          <w:lang w:val="en-GB"/>
        </w:rPr>
      </w:pPr>
      <w:r>
        <w:rPr>
          <w:vertAlign w:val="superscript"/>
        </w:rPr>
        <w:t>3</w:t>
      </w:r>
      <w:r w:rsidRPr="00FF1DF7">
        <w:rPr>
          <w:lang w:val="en-GB"/>
        </w:rPr>
        <w:t>MRC Integrative Epidemiology Unit, University of Bristol, Oakfield House, Oakfield Grove, Bristol, BS8 2BN</w:t>
      </w:r>
      <w:r>
        <w:rPr>
          <w:lang w:val="en-GB"/>
        </w:rPr>
        <w:t>, UK</w:t>
      </w:r>
    </w:p>
    <w:p w14:paraId="54D4E4FC" w14:textId="39BC0F9D" w:rsidR="001E44F9" w:rsidRPr="001E44F9" w:rsidRDefault="001E44F9" w:rsidP="001E44F9">
      <w:pPr>
        <w:rPr>
          <w:lang w:val="en-GB"/>
        </w:rPr>
      </w:pPr>
      <w:r>
        <w:rPr>
          <w:vertAlign w:val="superscript"/>
        </w:rPr>
        <w:t>4</w:t>
      </w:r>
      <w:r w:rsidRPr="004957D6">
        <w:rPr>
          <w:bCs/>
          <w:lang w:val="en-GB"/>
        </w:rPr>
        <w:t>Queensland Brain Institute</w:t>
      </w:r>
      <w:r w:rsidR="003E5517" w:rsidRPr="003E5517">
        <w:t xml:space="preserve"> </w:t>
      </w:r>
      <w:r w:rsidR="003E5517" w:rsidRPr="00CD4CF6">
        <w:t>Centre</w:t>
      </w:r>
      <w:r w:rsidRPr="004957D6">
        <w:rPr>
          <w:bCs/>
          <w:lang w:val="en-GB"/>
        </w:rPr>
        <w:t>, University of Queensland, Brisbane, Queensland 4072, Australia</w:t>
      </w:r>
    </w:p>
    <w:p w14:paraId="20C95ADC" w14:textId="77777777" w:rsidR="003E5517" w:rsidRPr="003E5517" w:rsidRDefault="001E44F9" w:rsidP="006547D0">
      <w:pPr>
        <w:rPr>
          <w:bCs/>
          <w:lang w:val="en-GB"/>
        </w:rPr>
      </w:pPr>
      <w:r>
        <w:rPr>
          <w:vertAlign w:val="superscript"/>
        </w:rPr>
        <w:t>5</w:t>
      </w:r>
      <w:r w:rsidRPr="004957D6">
        <w:rPr>
          <w:bCs/>
          <w:lang w:val="en-GB"/>
        </w:rPr>
        <w:t xml:space="preserve">University of Queensland </w:t>
      </w:r>
      <w:proofErr w:type="spellStart"/>
      <w:r w:rsidRPr="004957D6">
        <w:rPr>
          <w:bCs/>
          <w:lang w:val="en-GB"/>
        </w:rPr>
        <w:t>Diamantina</w:t>
      </w:r>
      <w:proofErr w:type="spellEnd"/>
      <w:r w:rsidRPr="004957D6">
        <w:rPr>
          <w:bCs/>
          <w:lang w:val="en-GB"/>
        </w:rPr>
        <w:t xml:space="preserve"> Institute, University of Queensland, Princess Alexandra Hospital, Brisbane, Queensland 4072, Australia</w:t>
      </w:r>
    </w:p>
    <w:p w14:paraId="4DD62CD1" w14:textId="7EAFC3D6" w:rsidR="006547D0" w:rsidRPr="004957D6" w:rsidRDefault="003E5517" w:rsidP="006547D0">
      <w:pPr>
        <w:rPr>
          <w:lang w:val="en-GB"/>
        </w:rPr>
      </w:pPr>
      <w:r w:rsidRPr="003E5517">
        <w:rPr>
          <w:bCs/>
          <w:vertAlign w:val="superscript"/>
          <w:lang w:val="en-GB"/>
        </w:rPr>
        <w:t>6</w:t>
      </w:r>
      <w:r w:rsidRPr="005E3E2C">
        <w:rPr>
          <w:bCs/>
          <w:lang w:val="en-GB"/>
        </w:rPr>
        <w:t xml:space="preserve">The </w:t>
      </w:r>
      <w:proofErr w:type="spellStart"/>
      <w:r w:rsidRPr="005E3E2C">
        <w:rPr>
          <w:bCs/>
          <w:lang w:val="en-GB"/>
        </w:rPr>
        <w:t>Roslin</w:t>
      </w:r>
      <w:proofErr w:type="spellEnd"/>
      <w:r w:rsidRPr="005E3E2C">
        <w:rPr>
          <w:bCs/>
          <w:lang w:val="en-GB"/>
        </w:rPr>
        <w:t xml:space="preserve"> Institute</w:t>
      </w:r>
      <w:r w:rsidRPr="00AE0150">
        <w:rPr>
          <w:bCs/>
          <w:lang w:val="en-GB"/>
        </w:rPr>
        <w:t xml:space="preserve"> and Royal (Dick) School of Veterinary Sciences,</w:t>
      </w:r>
      <w:r w:rsidRPr="004957D6">
        <w:rPr>
          <w:rFonts w:cs="Times New Roman"/>
        </w:rPr>
        <w:t xml:space="preserve"> University of Edinburgh, Easter Bush, Midlothian, EH25 9RG, UK</w:t>
      </w:r>
    </w:p>
    <w:p w14:paraId="2C823494" w14:textId="6291C325" w:rsidR="006547D0" w:rsidRPr="006547D0" w:rsidRDefault="006547D0" w:rsidP="006547D0"/>
    <w:p w14:paraId="1A27E5C3" w14:textId="77777777" w:rsidR="006547D0" w:rsidRPr="006547D0" w:rsidRDefault="006547D0" w:rsidP="0066519C">
      <w:pPr>
        <w:rPr>
          <w:rFonts w:asciiTheme="majorHAnsi" w:hAnsiTheme="majorHAnsi"/>
        </w:rPr>
      </w:pPr>
    </w:p>
    <w:p w14:paraId="07A63512" w14:textId="77777777" w:rsidR="0066519C" w:rsidRPr="00890F9C" w:rsidRDefault="0066519C" w:rsidP="0066519C">
      <w:pPr>
        <w:pStyle w:val="addresses"/>
        <w:rPr>
          <w:rFonts w:asciiTheme="majorHAnsi" w:hAnsiTheme="majorHAnsi"/>
          <w:b w:val="0"/>
          <w:noProof w:val="0"/>
        </w:rPr>
      </w:pPr>
      <w:r w:rsidRPr="00890F9C">
        <w:rPr>
          <w:rFonts w:asciiTheme="majorHAnsi" w:hAnsiTheme="majorHAnsi"/>
          <w:b w:val="0"/>
          <w:noProof w:val="0"/>
        </w:rPr>
        <w:t>Correspondence to CSH</w:t>
      </w:r>
    </w:p>
    <w:p w14:paraId="0E4EB51B" w14:textId="77777777" w:rsidR="0066519C" w:rsidRPr="00890F9C" w:rsidDel="00D62122" w:rsidRDefault="0066519C" w:rsidP="0066519C">
      <w:pPr>
        <w:pStyle w:val="addresses"/>
        <w:rPr>
          <w:del w:id="2" w:author="Gib Hemani" w:date="2014-06-26T22:24:00Z"/>
          <w:rFonts w:asciiTheme="majorHAnsi" w:hAnsiTheme="majorHAnsi"/>
          <w:b w:val="0"/>
        </w:rPr>
      </w:pPr>
      <w:proofErr w:type="gramStart"/>
      <w:r w:rsidRPr="00890F9C">
        <w:rPr>
          <w:rFonts w:asciiTheme="majorHAnsi" w:hAnsiTheme="majorHAnsi"/>
          <w:b w:val="0"/>
          <w:noProof w:val="0"/>
        </w:rPr>
        <w:t>e</w:t>
      </w:r>
      <w:proofErr w:type="gramEnd"/>
      <w:r w:rsidRPr="00890F9C">
        <w:rPr>
          <w:rFonts w:asciiTheme="majorHAnsi" w:hAnsiTheme="majorHAnsi"/>
          <w:b w:val="0"/>
          <w:noProof w:val="0"/>
        </w:rPr>
        <w:t xml:space="preserve">-mail: </w:t>
      </w:r>
      <w:r w:rsidRPr="00890F9C">
        <w:rPr>
          <w:rFonts w:asciiTheme="majorHAnsi" w:hAnsiTheme="majorHAnsi"/>
          <w:b w:val="0"/>
        </w:rPr>
        <w:t>Chris.Haley@igmm.ed.ac.uk</w:t>
      </w:r>
    </w:p>
    <w:p w14:paraId="3FA34D0A" w14:textId="64FF8BB2" w:rsidR="00922F89" w:rsidRPr="00890F9C" w:rsidDel="00D62122" w:rsidRDefault="00922F89" w:rsidP="00D62122">
      <w:pPr>
        <w:pStyle w:val="TOCHeading"/>
        <w:rPr>
          <w:ins w:id="3" w:author="Darren Burgess" w:date="2014-04-17T16:54:00Z"/>
          <w:del w:id="4" w:author="Gib Hemani" w:date="2014-06-26T22:24:00Z"/>
        </w:rPr>
      </w:pPr>
    </w:p>
    <w:p w14:paraId="545FB842" w14:textId="2B8D40E6" w:rsidR="005C1EBA" w:rsidRPr="00890F9C" w:rsidRDefault="005C1EBA">
      <w:pPr>
        <w:pStyle w:val="addresses"/>
        <w:pPrChange w:id="5" w:author="Gib Hemani" w:date="2014-06-26T22:24:00Z">
          <w:pPr>
            <w:pStyle w:val="TOCHeading"/>
          </w:pPr>
        </w:pPrChange>
      </w:pPr>
    </w:p>
    <w:p w14:paraId="772C985C" w14:textId="77777777" w:rsidR="00DB5441" w:rsidRDefault="00DB5441" w:rsidP="00DB5441">
      <w:pPr>
        <w:rPr>
          <w:ins w:id="6" w:author="Gib Hemani" w:date="2014-06-27T00:10:00Z"/>
        </w:rPr>
      </w:pPr>
    </w:p>
    <w:p w14:paraId="018213DD" w14:textId="608203BE" w:rsidR="00536061" w:rsidRDefault="00536061" w:rsidP="00536061">
      <w:pPr>
        <w:pStyle w:val="Heading2"/>
        <w:rPr>
          <w:ins w:id="7" w:author="Gib Hemani" w:date="2014-06-27T00:10:00Z"/>
        </w:rPr>
        <w:pPrChange w:id="8" w:author="Gib Hemani" w:date="2014-06-27T00:10:00Z">
          <w:pPr/>
        </w:pPrChange>
      </w:pPr>
      <w:ins w:id="9" w:author="Gib Hemani" w:date="2014-06-27T00:10:00Z">
        <w:r>
          <w:t>Online summary</w:t>
        </w:r>
      </w:ins>
    </w:p>
    <w:p w14:paraId="2B0337FB" w14:textId="77777777" w:rsidR="00536061" w:rsidRDefault="00536061" w:rsidP="00536061">
      <w:pPr>
        <w:rPr>
          <w:ins w:id="10" w:author="Gib Hemani" w:date="2014-06-27T00:10:00Z"/>
        </w:rPr>
      </w:pPr>
    </w:p>
    <w:p w14:paraId="358770C1" w14:textId="20868A3C" w:rsidR="00536061" w:rsidRDefault="00536061" w:rsidP="00536061">
      <w:pPr>
        <w:pStyle w:val="ListParagraph"/>
        <w:numPr>
          <w:ilvl w:val="0"/>
          <w:numId w:val="3"/>
        </w:numPr>
        <w:rPr>
          <w:ins w:id="11" w:author="Gib Hemani" w:date="2014-06-27T00:10:00Z"/>
        </w:rPr>
        <w:pPrChange w:id="12" w:author="Gib Hemani" w:date="2014-06-27T00:10:00Z">
          <w:pPr/>
        </w:pPrChange>
      </w:pPr>
      <w:ins w:id="13" w:author="Gib Hemani" w:date="2014-06-27T00:10:00Z">
        <w:r>
          <w:t>Tremendous activity in the development of methodology has now rendered the search for pairwise interactions computationally routine, but addressing the statistical problems of detecting epistasis remains a big challenge.</w:t>
        </w:r>
      </w:ins>
    </w:p>
    <w:p w14:paraId="65492E72" w14:textId="77777777" w:rsidR="00536061" w:rsidRDefault="00536061" w:rsidP="00536061">
      <w:pPr>
        <w:pStyle w:val="ListParagraph"/>
        <w:numPr>
          <w:ilvl w:val="0"/>
          <w:numId w:val="3"/>
        </w:numPr>
        <w:rPr>
          <w:ins w:id="14" w:author="Gib Hemani" w:date="2014-06-27T00:10:00Z"/>
        </w:rPr>
        <w:pPrChange w:id="15" w:author="Gib Hemani" w:date="2014-06-27T00:10:00Z">
          <w:pPr/>
        </w:pPrChange>
      </w:pPr>
      <w:ins w:id="16" w:author="Gib Hemani" w:date="2014-06-27T00:10:00Z">
        <w:r>
          <w:t>Most reports of epistasis influencing human complex traits that exist in the literature raise concerns regarding their validity, and do not follow the same strict protocols that are in place for reporting additive effects.</w:t>
        </w:r>
      </w:ins>
    </w:p>
    <w:p w14:paraId="05B71F6F" w14:textId="77777777" w:rsidR="00536061" w:rsidRDefault="00536061" w:rsidP="00536061">
      <w:pPr>
        <w:pStyle w:val="ListParagraph"/>
        <w:numPr>
          <w:ilvl w:val="0"/>
          <w:numId w:val="3"/>
        </w:numPr>
        <w:rPr>
          <w:ins w:id="17" w:author="Gib Hemani" w:date="2014-06-27T00:10:00Z"/>
        </w:rPr>
        <w:pPrChange w:id="18" w:author="Gib Hemani" w:date="2014-06-27T00:10:00Z">
          <w:pPr/>
        </w:pPrChange>
      </w:pPr>
      <w:ins w:id="19" w:author="Gib Hemani" w:date="2014-06-27T00:10:00Z">
        <w:r>
          <w:t xml:space="preserve">There is mounting evidence that </w:t>
        </w:r>
        <w:proofErr w:type="spellStart"/>
        <w:r>
          <w:t>epistatic</w:t>
        </w:r>
        <w:proofErr w:type="spellEnd"/>
        <w:r>
          <w:t xml:space="preserve"> effects influencing human complex traits that are sufficiently large for detection in standard single-sample GWAS do not exist. If </w:t>
        </w:r>
        <w:proofErr w:type="spellStart"/>
        <w:r>
          <w:t>epistatic</w:t>
        </w:r>
        <w:proofErr w:type="spellEnd"/>
        <w:r>
          <w:t xml:space="preserve"> effects do influence complex traits then each interaction effect will likely be small, as is observed with additive effects.</w:t>
        </w:r>
      </w:ins>
    </w:p>
    <w:p w14:paraId="7B245285" w14:textId="77777777" w:rsidR="00536061" w:rsidRDefault="00536061" w:rsidP="00536061">
      <w:pPr>
        <w:pStyle w:val="ListParagraph"/>
        <w:numPr>
          <w:ilvl w:val="0"/>
          <w:numId w:val="3"/>
        </w:numPr>
        <w:rPr>
          <w:ins w:id="20" w:author="Gib Hemani" w:date="2014-06-27T00:10:00Z"/>
        </w:rPr>
        <w:pPrChange w:id="21" w:author="Gib Hemani" w:date="2014-06-27T00:10:00Z">
          <w:pPr/>
        </w:pPrChange>
      </w:pPr>
      <w:ins w:id="22" w:author="Gib Hemani" w:date="2014-06-27T00:10:00Z">
        <w:r>
          <w:t xml:space="preserve">The majority of robust additive effects are only found when GWAS is performed using huge samples and good SNP coverage, often as a result of multi-study </w:t>
        </w:r>
        <w:proofErr w:type="gramStart"/>
        <w:r>
          <w:t>meta</w:t>
        </w:r>
        <w:proofErr w:type="gramEnd"/>
        <w:r>
          <w:t xml:space="preserve"> analyses. Similar approaches are necessary if </w:t>
        </w:r>
        <w:proofErr w:type="spellStart"/>
        <w:r>
          <w:t>epistatic</w:t>
        </w:r>
        <w:proofErr w:type="spellEnd"/>
        <w:r>
          <w:t xml:space="preserve"> effects are also to be robustly detected, though methodology or attempts at implementation are yet to surface.</w:t>
        </w:r>
      </w:ins>
    </w:p>
    <w:p w14:paraId="2771F73B" w14:textId="3B7EBBD1" w:rsidR="00536061" w:rsidRDefault="00536061" w:rsidP="00536061">
      <w:pPr>
        <w:pStyle w:val="ListParagraph"/>
        <w:numPr>
          <w:ilvl w:val="0"/>
          <w:numId w:val="3"/>
        </w:numPr>
        <w:rPr>
          <w:ins w:id="23" w:author="Gib Hemani" w:date="2014-06-27T00:10:00Z"/>
        </w:rPr>
        <w:pPrChange w:id="24" w:author="Gib Hemani" w:date="2014-06-27T00:10:00Z">
          <w:pPr/>
        </w:pPrChange>
      </w:pPr>
      <w:ins w:id="25" w:author="Gib Hemani" w:date="2014-06-27T00:10:00Z">
        <w:r>
          <w:t>Methods have emerged for estimating the total contribution of additive effects across the whole genome, but similar methods for estimation of total contribution of genetic interactions are yet to be developed.</w:t>
        </w:r>
      </w:ins>
    </w:p>
    <w:p w14:paraId="5A2668D3" w14:textId="77777777" w:rsidR="00536061" w:rsidRDefault="00536061" w:rsidP="00536061">
      <w:pPr>
        <w:rPr>
          <w:ins w:id="26" w:author="Gib Hemani" w:date="2014-06-27T00:10:00Z"/>
        </w:rPr>
      </w:pPr>
    </w:p>
    <w:p w14:paraId="0E90510E" w14:textId="77777777" w:rsidR="00536061" w:rsidRDefault="00536061" w:rsidP="00536061">
      <w:pPr>
        <w:rPr>
          <w:ins w:id="27" w:author="Gib Hemani" w:date="2014-06-27T00:10:00Z"/>
        </w:rPr>
      </w:pPr>
    </w:p>
    <w:p w14:paraId="4DCFD762" w14:textId="77777777" w:rsidR="00536061" w:rsidRPr="00536061" w:rsidRDefault="00536061" w:rsidP="00536061">
      <w:pPr>
        <w:rPr>
          <w:ins w:id="28" w:author="Gib Hemani" w:date="2014-06-27T00:10:00Z"/>
        </w:rPr>
      </w:pPr>
    </w:p>
    <w:p w14:paraId="7754DE16" w14:textId="77777777" w:rsidR="00536061" w:rsidRPr="00890F9C" w:rsidRDefault="00536061" w:rsidP="00DB5441"/>
    <w:p w14:paraId="04DE0034" w14:textId="77777777" w:rsidR="00DB5441" w:rsidRPr="00890F9C" w:rsidRDefault="00DB5441" w:rsidP="00DB5441">
      <w:pPr>
        <w:pStyle w:val="Heading2"/>
      </w:pPr>
      <w:bookmarkStart w:id="29" w:name="_Toc257304540"/>
      <w:r w:rsidRPr="00890F9C">
        <w:t>Abstract</w:t>
      </w:r>
      <w:bookmarkEnd w:id="29"/>
    </w:p>
    <w:p w14:paraId="53BA8B41" w14:textId="77777777" w:rsidR="00DB5441" w:rsidRPr="00890F9C" w:rsidRDefault="00DB5441" w:rsidP="00DB5441"/>
    <w:p w14:paraId="724B064F" w14:textId="36E07E3D" w:rsidR="00DB5441" w:rsidRPr="00890F9C" w:rsidRDefault="00DB5441" w:rsidP="00DB5441">
      <w:r w:rsidRPr="00890F9C">
        <w:t>Genome wide association studies</w:t>
      </w:r>
      <w:r w:rsidR="008E158D" w:rsidRPr="00890F9C">
        <w:t xml:space="preserve"> (GWAS)</w:t>
      </w:r>
      <w:r w:rsidRPr="00890F9C">
        <w:t xml:space="preserve"> have become the focus of the statistical analysis of complex traits in humans, successfully shedding light on several aspects of genetic ar</w:t>
      </w:r>
      <w:r w:rsidR="0001352C" w:rsidRPr="00890F9C">
        <w:t xml:space="preserve">chitecture and also biological </w:t>
      </w:r>
      <w:r w:rsidRPr="00890F9C">
        <w:t>etiology.  Single nucleotide polymor</w:t>
      </w:r>
      <w:r w:rsidR="0001352C" w:rsidRPr="00890F9C">
        <w:t>phisms (SNPs) are usually model</w:t>
      </w:r>
      <w:r w:rsidRPr="00890F9C">
        <w:t xml:space="preserve">ed as having </w:t>
      </w:r>
      <w:r w:rsidR="003E5517">
        <w:t>additive</w:t>
      </w:r>
      <w:r w:rsidRPr="00890F9C">
        <w:t xml:space="preserve">, cumulative, and independent effects on the phenotype. Though evidently a useful approach, it is often argued that this is not a realistic biological model and that </w:t>
      </w:r>
      <w:r w:rsidR="00A26A80" w:rsidRPr="00890F9C">
        <w:t>epistasis, the statistical interaction</w:t>
      </w:r>
      <w:r w:rsidRPr="00890F9C">
        <w:t xml:space="preserve"> between SNPs</w:t>
      </w:r>
      <w:r w:rsidR="00A26A80" w:rsidRPr="00890F9C">
        <w:t>,</w:t>
      </w:r>
      <w:r w:rsidRPr="00890F9C">
        <w:t xml:space="preserve"> should be included. </w:t>
      </w:r>
      <w:r w:rsidR="0018408C">
        <w:t xml:space="preserve">The purpose of this review is to </w:t>
      </w:r>
      <w:proofErr w:type="spellStart"/>
      <w:r w:rsidR="004553BE">
        <w:t>summarise</w:t>
      </w:r>
      <w:proofErr w:type="spellEnd"/>
      <w:r w:rsidR="004553BE">
        <w:t xml:space="preserve"> recent directions</w:t>
      </w:r>
      <w:r w:rsidR="0018408C">
        <w:t xml:space="preserve"> in methodology for detecting epistasis, and </w:t>
      </w:r>
      <w:r w:rsidR="003E5517">
        <w:t>discuss</w:t>
      </w:r>
      <w:r w:rsidR="004553BE">
        <w:t xml:space="preserve"> </w:t>
      </w:r>
      <w:r w:rsidR="0018408C">
        <w:t xml:space="preserve">evidence </w:t>
      </w:r>
      <w:r w:rsidR="003E5517">
        <w:t>on the role of</w:t>
      </w:r>
      <w:r w:rsidR="0018408C">
        <w:t xml:space="preserve"> epistasis </w:t>
      </w:r>
      <w:r w:rsidR="003E5517">
        <w:t>in</w:t>
      </w:r>
      <w:r w:rsidR="00727CD6">
        <w:t xml:space="preserve"> </w:t>
      </w:r>
      <w:r w:rsidR="003E5517">
        <w:t>human</w:t>
      </w:r>
      <w:r w:rsidR="0018408C">
        <w:t xml:space="preserve"> complex trait</w:t>
      </w:r>
      <w:r w:rsidR="003E5517">
        <w:t xml:space="preserve"> variation</w:t>
      </w:r>
      <w:r w:rsidR="0018408C">
        <w:t xml:space="preserve">. We also </w:t>
      </w:r>
      <w:r w:rsidR="004553BE">
        <w:t>discuss</w:t>
      </w:r>
      <w:r w:rsidRPr="00890F9C">
        <w:t xml:space="preserve"> the relevance of epistasis in the context of GWA</w:t>
      </w:r>
      <w:r w:rsidR="008E158D" w:rsidRPr="00890F9C">
        <w:t>S</w:t>
      </w:r>
      <w:r w:rsidRPr="00890F9C">
        <w:t>, and potential hazards in the interpretation of statistical interaction terms.</w:t>
      </w:r>
    </w:p>
    <w:p w14:paraId="7639D70E" w14:textId="77777777" w:rsidR="00922F89" w:rsidRDefault="00922F89">
      <w:pPr>
        <w:rPr>
          <w:ins w:id="30" w:author="Darren Burgess" w:date="2014-04-17T16:54:00Z"/>
          <w:rFonts w:asciiTheme="majorHAnsi" w:eastAsiaTheme="majorEastAsia" w:hAnsiTheme="majorHAnsi" w:cstheme="majorBidi"/>
          <w:b/>
          <w:bCs/>
          <w:color w:val="4F81BD" w:themeColor="accent1"/>
          <w:sz w:val="26"/>
          <w:szCs w:val="26"/>
        </w:rPr>
      </w:pPr>
      <w:bookmarkStart w:id="31" w:name="_Toc257304541"/>
      <w:ins w:id="32" w:author="Darren Burgess" w:date="2014-04-17T16:54:00Z">
        <w:r>
          <w:br w:type="page"/>
        </w:r>
      </w:ins>
    </w:p>
    <w:p w14:paraId="433DFEE8" w14:textId="34352785" w:rsidR="00DB5441" w:rsidRPr="00890F9C" w:rsidRDefault="00DB5441" w:rsidP="00DB5441">
      <w:pPr>
        <w:pStyle w:val="Heading2"/>
      </w:pPr>
      <w:r w:rsidRPr="00890F9C">
        <w:lastRenderedPageBreak/>
        <w:t>Introduction</w:t>
      </w:r>
      <w:bookmarkEnd w:id="31"/>
    </w:p>
    <w:p w14:paraId="3C68EE03" w14:textId="77777777" w:rsidR="00DB5441" w:rsidRPr="00890F9C" w:rsidRDefault="00DB5441" w:rsidP="00DB5441"/>
    <w:p w14:paraId="207FB9DD" w14:textId="29EC1EEB" w:rsidR="00DB5441" w:rsidRDefault="004D073D" w:rsidP="00DB5441">
      <w:r w:rsidRPr="00890F9C">
        <w:rPr>
          <w:b/>
        </w:rPr>
        <w:t>Complex traits</w:t>
      </w:r>
      <w:r w:rsidR="00DB5441" w:rsidRPr="00890F9C">
        <w:t xml:space="preserve"> are those that are influenced by </w:t>
      </w:r>
      <w:r w:rsidR="008C4C51" w:rsidRPr="00890F9C">
        <w:t xml:space="preserve">many genetic and </w:t>
      </w:r>
      <w:r w:rsidR="00DB5441" w:rsidRPr="00890F9C">
        <w:t xml:space="preserve">environmental factors. </w:t>
      </w:r>
      <w:r w:rsidR="001F5C9E" w:rsidRPr="00890F9C">
        <w:t>Almost all</w:t>
      </w:r>
      <w:r w:rsidR="00DB5441" w:rsidRPr="00890F9C">
        <w:t xml:space="preserve"> diseases that have a significant </w:t>
      </w:r>
      <w:r w:rsidR="00BC7E67" w:rsidRPr="00890F9C">
        <w:t>burden</w:t>
      </w:r>
      <w:r w:rsidR="00DB5441" w:rsidRPr="00890F9C">
        <w:t xml:space="preserve"> on human health are complex at the population scale. Arguably the most important empirical result to emerge from GWA</w:t>
      </w:r>
      <w:r w:rsidR="008E158D" w:rsidRPr="00890F9C">
        <w:t>S</w:t>
      </w:r>
      <w:r w:rsidR="00DB5441" w:rsidRPr="00890F9C">
        <w:t xml:space="preserve"> over the past decade is an indication of what it means for a trait to be "complex", demonstrating that the </w:t>
      </w:r>
      <w:r w:rsidRPr="00890F9C">
        <w:rPr>
          <w:b/>
        </w:rPr>
        <w:t>mutational target size</w:t>
      </w:r>
      <w:r w:rsidR="00DB5441" w:rsidRPr="00890F9C">
        <w:t xml:space="preserve"> for any particular</w:t>
      </w:r>
      <w:r w:rsidR="005C1EBA" w:rsidRPr="00890F9C">
        <w:t xml:space="preserve"> complex</w:t>
      </w:r>
      <w:r w:rsidR="00DB5441" w:rsidRPr="00890F9C">
        <w:t xml:space="preserve"> trait across the genome is very large</w:t>
      </w:r>
      <w:r w:rsidR="00BC7E67" w:rsidRPr="00890F9C">
        <w:t>,</w:t>
      </w:r>
      <w:r w:rsidR="00DB5441" w:rsidRPr="00890F9C">
        <w:t xml:space="preserve"> and that the additive genetic variation is comprised of very many </w:t>
      </w:r>
      <w:r w:rsidR="001F5C9E" w:rsidRPr="00890F9C">
        <w:t>variants</w:t>
      </w:r>
      <w:r w:rsidR="00DB5441" w:rsidRPr="00890F9C">
        <w:t xml:space="preserve">, </w:t>
      </w:r>
      <w:r w:rsidR="0062180E" w:rsidRPr="00890F9C">
        <w:t xml:space="preserve">almost all </w:t>
      </w:r>
      <w:r w:rsidR="00DB5441" w:rsidRPr="00890F9C">
        <w:t>of very small effect.</w:t>
      </w:r>
    </w:p>
    <w:p w14:paraId="69797488" w14:textId="77777777" w:rsidR="00473FA2" w:rsidRDefault="00473FA2" w:rsidP="00DB5441"/>
    <w:p w14:paraId="311F56E5" w14:textId="46E5D3E8" w:rsidR="00F37DF2" w:rsidRDefault="00F37DF2" w:rsidP="00DB5441">
      <w:r>
        <w:t>To dat</w:t>
      </w:r>
      <w:r w:rsidR="0043515A">
        <w:t>e</w:t>
      </w:r>
      <w:r>
        <w:t>, GWAS has enjoyed most success by searching for simple additive effects, where the causal variant</w:t>
      </w:r>
      <w:r w:rsidR="007E0831">
        <w:t>s</w:t>
      </w:r>
      <w:r>
        <w:t xml:space="preserve"> </w:t>
      </w:r>
      <w:r w:rsidR="00796F56">
        <w:t>exhibit</w:t>
      </w:r>
      <w:r w:rsidR="007E0831">
        <w:t xml:space="preserve"> </w:t>
      </w:r>
      <w:r>
        <w:t>independent</w:t>
      </w:r>
      <w:r w:rsidR="0043515A">
        <w:t>, additive</w:t>
      </w:r>
      <w:r w:rsidR="007E0831">
        <w:t xml:space="preserve"> and cumulative effects on</w:t>
      </w:r>
      <w:r>
        <w:t xml:space="preserve"> the trait. But there are enduring questions about </w:t>
      </w:r>
      <w:r w:rsidR="003C0DC8">
        <w:t xml:space="preserve">whether this body of research is revealing the full extent of the genetic architecture in complex traits. One aspect of this is whether polymorphisms </w:t>
      </w:r>
      <w:r w:rsidR="003F34F4">
        <w:t>typically act</w:t>
      </w:r>
      <w:r w:rsidR="003C0DC8">
        <w:t xml:space="preserve"> independently, or if their effects are dependent on other polymorphisms elsewhere in the genome. </w:t>
      </w:r>
      <w:r w:rsidR="003F34F4">
        <w:t>Defining such g</w:t>
      </w:r>
      <w:r w:rsidR="003C0DC8">
        <w:t>enetic interaction</w:t>
      </w:r>
      <w:ins w:id="33" w:author="Darren Burgess" w:date="2014-04-16T16:39:00Z">
        <w:r w:rsidR="00A0127C">
          <w:t xml:space="preserve"> (known as</w:t>
        </w:r>
      </w:ins>
      <w:r w:rsidR="003C0DC8">
        <w:t xml:space="preserve"> epistasis</w:t>
      </w:r>
      <w:ins w:id="34" w:author="Darren Burgess" w:date="2014-04-16T16:39:00Z">
        <w:r w:rsidR="00A0127C">
          <w:t>)</w:t>
        </w:r>
      </w:ins>
      <w:r w:rsidR="003C0DC8">
        <w:t xml:space="preserve"> </w:t>
      </w:r>
      <w:r w:rsidR="003F34F4">
        <w:t>has been the subject of several reviews in the past</w:t>
      </w:r>
      <w:r w:rsidR="0043515A">
        <w:t>. T</w:t>
      </w:r>
      <w:r w:rsidR="003F34F4">
        <w:t>o summarize briefly, one can discuss epistasis in terms of its functional effect or its statistical effect. In terms of functional epistasis, we are referring to the general observation that the effect of a particular variant depends on the genotype of another variant.</w:t>
      </w:r>
      <w:r w:rsidR="00491AFE">
        <w:t xml:space="preserve"> In terms of statistical epistasis, we are referring to the interaction variance explained by a combination of causal variants that is not due to their independent effects on their own.</w:t>
      </w:r>
      <w:r w:rsidR="00ED0FB1">
        <w:t xml:space="preserve"> In what follows we focus largely on statistical epistasis, but we should note that the presence of functional epistasis does not automatically imply the presence of substantial statistical epistasis and </w:t>
      </w:r>
      <w:r w:rsidR="00ED0FB1" w:rsidRPr="004957D6">
        <w:rPr>
          <w:i/>
        </w:rPr>
        <w:t>vice versa.</w:t>
      </w:r>
    </w:p>
    <w:p w14:paraId="27B01883" w14:textId="77777777" w:rsidR="00B823C0" w:rsidRDefault="00B823C0" w:rsidP="00DB5441"/>
    <w:p w14:paraId="0C29E13D" w14:textId="37B13739" w:rsidR="00DB5441" w:rsidRPr="00890F9C" w:rsidRDefault="005C1EBA" w:rsidP="00DB5441">
      <w:r w:rsidRPr="00890F9C">
        <w:t xml:space="preserve">There </w:t>
      </w:r>
      <w:r w:rsidR="005F2DF4">
        <w:t>are</w:t>
      </w:r>
      <w:r w:rsidR="005F2DF4" w:rsidRPr="00890F9C">
        <w:t xml:space="preserve"> </w:t>
      </w:r>
      <w:r w:rsidRPr="00890F9C">
        <w:t xml:space="preserve">several methods </w:t>
      </w:r>
      <w:r w:rsidR="00B362A2" w:rsidRPr="00890F9C">
        <w:t>for</w:t>
      </w:r>
      <w:r w:rsidRPr="00890F9C">
        <w:t xml:space="preserve"> </w:t>
      </w:r>
      <w:r w:rsidR="00B362A2" w:rsidRPr="00890F9C">
        <w:t>estimating</w:t>
      </w:r>
      <w:r w:rsidR="00DB5441" w:rsidRPr="00890F9C">
        <w:t xml:space="preserve"> the proportion of the phenotypic variance of a trait that is attributed to </w:t>
      </w:r>
      <w:r w:rsidR="00006D57">
        <w:t xml:space="preserve">independent, </w:t>
      </w:r>
      <w:r w:rsidR="00DB5441" w:rsidRPr="00890F9C">
        <w:t>additive genetic</w:t>
      </w:r>
      <w:r w:rsidR="00B362A2" w:rsidRPr="00890F9C">
        <w:t xml:space="preserve"> effects</w:t>
      </w:r>
      <w:r w:rsidRPr="00890F9C">
        <w:t xml:space="preserve"> (</w:t>
      </w:r>
      <w:r w:rsidR="005F2DF4">
        <w:t xml:space="preserve">known as </w:t>
      </w:r>
      <w:r w:rsidRPr="00890F9C">
        <w:t xml:space="preserve">narrow-sense </w:t>
      </w:r>
      <w:r w:rsidR="004D073D" w:rsidRPr="00890F9C">
        <w:rPr>
          <w:b/>
        </w:rPr>
        <w:t>heritability</w:t>
      </w:r>
      <w:r w:rsidRPr="00890F9C">
        <w:t xml:space="preserve"> (</w:t>
      </w:r>
      <w:r w:rsidRPr="00890F9C">
        <w:rPr>
          <w:i/>
        </w:rPr>
        <w:t>h</w:t>
      </w:r>
      <w:r w:rsidRPr="00890F9C">
        <w:rPr>
          <w:vertAlign w:val="superscript"/>
        </w:rPr>
        <w:t>2</w:t>
      </w:r>
      <w:r w:rsidR="00B362A2" w:rsidRPr="00890F9C">
        <w:t xml:space="preserve">)). </w:t>
      </w:r>
      <w:r w:rsidR="004553BE">
        <w:t>But o</w:t>
      </w:r>
      <w:r w:rsidR="00961ADA" w:rsidRPr="004957D6">
        <w:t xml:space="preserve">wing to the </w:t>
      </w:r>
      <w:r w:rsidR="00F77140">
        <w:t>technical limitations of</w:t>
      </w:r>
      <w:r w:rsidR="00961ADA" w:rsidRPr="004957D6">
        <w:t xml:space="preserve"> accounting for </w:t>
      </w:r>
      <w:r w:rsidR="00F77140">
        <w:t>non-additive</w:t>
      </w:r>
      <w:r w:rsidR="00961ADA" w:rsidRPr="004957D6">
        <w:t xml:space="preserve"> effects,</w:t>
      </w:r>
      <w:r w:rsidRPr="00890F9C">
        <w:t xml:space="preserve"> </w:t>
      </w:r>
      <w:r w:rsidR="00EA1F3A" w:rsidRPr="00890F9C">
        <w:t xml:space="preserve">unequivocal estimation of </w:t>
      </w:r>
      <w:r w:rsidR="00DB5441" w:rsidRPr="00890F9C">
        <w:t xml:space="preserve">the phenotypic variation </w:t>
      </w:r>
      <w:r w:rsidR="001B02F2" w:rsidRPr="00890F9C">
        <w:t xml:space="preserve">attributable </w:t>
      </w:r>
      <w:r w:rsidR="00DB5441" w:rsidRPr="00890F9C">
        <w:t xml:space="preserve">to all </w:t>
      </w:r>
      <w:r w:rsidR="00F77140">
        <w:t xml:space="preserve">additive and non-additive </w:t>
      </w:r>
      <w:r w:rsidR="00DB5441" w:rsidRPr="00890F9C">
        <w:t>genetic effects (</w:t>
      </w:r>
      <w:r w:rsidR="00F77140">
        <w:t xml:space="preserve">known as </w:t>
      </w:r>
      <w:r w:rsidRPr="00890F9C">
        <w:t>broad-sense heritability (</w:t>
      </w:r>
      <w:r w:rsidRPr="00890F9C">
        <w:rPr>
          <w:i/>
        </w:rPr>
        <w:t>H</w:t>
      </w:r>
      <w:r w:rsidRPr="00890F9C">
        <w:rPr>
          <w:vertAlign w:val="superscript"/>
        </w:rPr>
        <w:t>2</w:t>
      </w:r>
      <w:r w:rsidR="00DB5441" w:rsidRPr="00890F9C">
        <w:t>)</w:t>
      </w:r>
      <w:r w:rsidRPr="00890F9C">
        <w:t>)</w:t>
      </w:r>
      <w:r w:rsidR="00BC7E67" w:rsidRPr="00890F9C">
        <w:t xml:space="preserve"> is not possible for human traits</w:t>
      </w:r>
      <w:r w:rsidR="005E296F">
        <w:t xml:space="preserve"> (Box </w:t>
      </w:r>
      <w:ins w:id="35" w:author="Darren Burgess" w:date="2014-04-17T16:58:00Z">
        <w:r w:rsidR="00920248">
          <w:t>1</w:t>
        </w:r>
      </w:ins>
      <w:ins w:id="36" w:author="Gib Hemani" w:date="2014-06-26T22:25:00Z">
        <w:r w:rsidR="00D62122">
          <w:t>)</w:t>
        </w:r>
      </w:ins>
      <w:r w:rsidR="00DB5441" w:rsidRPr="00890F9C">
        <w:t>.</w:t>
      </w:r>
      <w:r w:rsidR="004D073D" w:rsidRPr="00890F9C">
        <w:fldChar w:fldCharType="begin" w:fldLock="1"/>
      </w:r>
      <w:r w:rsidR="008A016F">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4D073D" w:rsidRPr="00890F9C">
        <w:fldChar w:fldCharType="separate"/>
      </w:r>
      <w:r w:rsidR="008A016F" w:rsidRPr="008A016F">
        <w:rPr>
          <w:noProof/>
          <w:vertAlign w:val="superscript"/>
        </w:rPr>
        <w:t>1</w:t>
      </w:r>
      <w:r w:rsidR="004D073D" w:rsidRPr="00890F9C">
        <w:fldChar w:fldCharType="end"/>
      </w:r>
      <w:r w:rsidR="00C9386C" w:rsidRPr="00071483">
        <w:t xml:space="preserve"> </w:t>
      </w:r>
      <w:r w:rsidR="00DB5441" w:rsidRPr="00071483">
        <w:t>GWA</w:t>
      </w:r>
      <w:r w:rsidR="008E158D" w:rsidRPr="00071483">
        <w:t>S</w:t>
      </w:r>
      <w:r w:rsidR="00DB5441" w:rsidRPr="00071483">
        <w:t xml:space="preserve"> are typically performed on traits that have been shown to have a no</w:t>
      </w:r>
      <w:r w:rsidRPr="00071483">
        <w:t xml:space="preserve">n-zero </w:t>
      </w:r>
      <w:r w:rsidRPr="00071483">
        <w:rPr>
          <w:i/>
        </w:rPr>
        <w:t>h</w:t>
      </w:r>
      <w:r w:rsidRPr="00071483">
        <w:rPr>
          <w:vertAlign w:val="superscript"/>
        </w:rPr>
        <w:t>2</w:t>
      </w:r>
      <w:r w:rsidR="00DB5441" w:rsidRPr="00071483">
        <w:t xml:space="preserve">, </w:t>
      </w:r>
      <w:r w:rsidR="0062180E" w:rsidRPr="00071483">
        <w:t>on the assumption that this</w:t>
      </w:r>
      <w:r w:rsidR="00DB5441" w:rsidRPr="00071483">
        <w:t xml:space="preserve"> additive genetic variation in the trait can be dissected into additive effects across the genome. </w:t>
      </w:r>
      <w:del w:id="37" w:author="Gib Hemani" w:date="2014-06-26T22:29:00Z">
        <w:r w:rsidR="00DB5441" w:rsidRPr="00071483" w:rsidDel="002673D7">
          <w:delText xml:space="preserve">Detecting </w:delText>
        </w:r>
      </w:del>
      <w:ins w:id="38" w:author="Gib Hemani" w:date="2014-06-26T22:29:00Z">
        <w:r w:rsidR="002673D7">
          <w:t>Searching for</w:t>
        </w:r>
        <w:r w:rsidR="002673D7" w:rsidRPr="00071483">
          <w:t xml:space="preserve"> </w:t>
        </w:r>
      </w:ins>
      <w:r w:rsidR="00DB5441" w:rsidRPr="00071483">
        <w:t>non-additive genetic effects imposes an assumption that</w:t>
      </w:r>
      <w:r w:rsidR="00EA1F3A" w:rsidRPr="00071483">
        <w:t>,</w:t>
      </w:r>
      <w:r w:rsidR="00DB5441" w:rsidRPr="00071483">
        <w:t xml:space="preserve"> beyond the additive component of genetic variation</w:t>
      </w:r>
      <w:r w:rsidRPr="00071483">
        <w:t>,</w:t>
      </w:r>
      <w:r w:rsidR="00DB5441" w:rsidRPr="00071483">
        <w:t xml:space="preserve"> for which there is empirical evidence</w:t>
      </w:r>
      <w:r w:rsidRPr="00071483">
        <w:t>,</w:t>
      </w:r>
      <w:r w:rsidR="00DB5441" w:rsidRPr="00071483">
        <w:t xml:space="preserve"> </w:t>
      </w:r>
      <w:r w:rsidR="00EA1F3A" w:rsidRPr="00071483">
        <w:t xml:space="preserve">there </w:t>
      </w:r>
      <w:r w:rsidR="0066519C" w:rsidRPr="00071483">
        <w:t>exist</w:t>
      </w:r>
      <w:r w:rsidR="00DB5441" w:rsidRPr="00071483">
        <w:t xml:space="preserve"> m</w:t>
      </w:r>
      <w:r w:rsidRPr="00071483">
        <w:t>ore complex components whose existence cannot be verified</w:t>
      </w:r>
      <w:r w:rsidR="00DB5441" w:rsidRPr="00071483">
        <w:t xml:space="preserve"> empirical</w:t>
      </w:r>
      <w:r w:rsidR="00411257" w:rsidRPr="00071483">
        <w:t>ly due to technical limitations</w:t>
      </w:r>
      <w:r w:rsidR="00DB5441" w:rsidRPr="00071483">
        <w:t>.</w:t>
      </w:r>
      <w:r w:rsidR="002565D5" w:rsidRPr="002565D5">
        <w:t xml:space="preserve"> </w:t>
      </w:r>
    </w:p>
    <w:p w14:paraId="3DB28E91" w14:textId="77777777" w:rsidR="002565D5" w:rsidRPr="00890F9C" w:rsidRDefault="002565D5" w:rsidP="00DB5441"/>
    <w:p w14:paraId="43215AC3" w14:textId="0A25575E" w:rsidR="005274E1" w:rsidRDefault="006466C7" w:rsidP="004553BE">
      <w:r>
        <w:t>T</w:t>
      </w:r>
      <w:r w:rsidR="00DB5441" w:rsidRPr="00890F9C">
        <w:t xml:space="preserve">here is no strict hypothesis-driven precedent for searching for epistasis </w:t>
      </w:r>
      <w:r>
        <w:t>s</w:t>
      </w:r>
      <w:r w:rsidR="004553BE">
        <w:t xml:space="preserve">o why is epistasis </w:t>
      </w:r>
      <w:r>
        <w:t>so often at the forefront of debate?</w:t>
      </w:r>
      <w:r w:rsidR="00491AFE">
        <w:t xml:space="preserve"> The major objectives of GWAS can be reduced down to two main categories. The first is to use knowledge of the causal variants influencing a particular trait to further understand its underlying biology. The second is to use the estimated effects of causal variants to improve prediction of phenotypic outcomes.</w:t>
      </w:r>
      <w:r w:rsidR="004553BE">
        <w:t xml:space="preserve"> Should the genetic architecture of a trait be comprised of substantial epistasis then identifying </w:t>
      </w:r>
      <w:proofErr w:type="spellStart"/>
      <w:r w:rsidR="004553BE">
        <w:t>epistatic</w:t>
      </w:r>
      <w:proofErr w:type="spellEnd"/>
      <w:r w:rsidR="004553BE">
        <w:t xml:space="preserve"> variants could be </w:t>
      </w:r>
      <w:r w:rsidR="004553BE">
        <w:lastRenderedPageBreak/>
        <w:t xml:space="preserve">beneficial to both </w:t>
      </w:r>
      <w:r w:rsidR="00491AFE">
        <w:t>of the</w:t>
      </w:r>
      <w:ins w:id="39" w:author="Gib Hemani" w:date="2014-06-26T22:30:00Z">
        <w:r w:rsidR="002673D7">
          <w:t>se</w:t>
        </w:r>
      </w:ins>
      <w:r w:rsidR="00491AFE">
        <w:t xml:space="preserve"> major objectives of GWAS:</w:t>
      </w:r>
      <w:r w:rsidR="004553BE">
        <w:t xml:space="preserve"> identifying instances of functional epistasis could be informative in understanding biologica</w:t>
      </w:r>
      <w:r w:rsidR="00491AFE">
        <w:t>l mechanisms;</w:t>
      </w:r>
      <w:r w:rsidR="004553BE">
        <w:t xml:space="preserve"> whereas should substantial levels of statistical epistasis exist </w:t>
      </w:r>
      <w:r w:rsidR="005274E1">
        <w:t>then genetic prediction of complex traits could potentially be improved beyond the theoretical limit imposed by the estimate of narrow-sense heritability</w:t>
      </w:r>
      <w:r w:rsidR="00FE6E00">
        <w:t xml:space="preserve"> (Box </w:t>
      </w:r>
      <w:ins w:id="40" w:author="Darren Burgess" w:date="2014-04-17T16:59:00Z">
        <w:r w:rsidR="00920248">
          <w:t>2</w:t>
        </w:r>
      </w:ins>
      <w:r w:rsidR="00FE6E00">
        <w:t>)</w:t>
      </w:r>
      <w:r w:rsidR="005274E1">
        <w:t xml:space="preserve">. </w:t>
      </w:r>
    </w:p>
    <w:p w14:paraId="31F10211" w14:textId="77777777" w:rsidR="005274E1" w:rsidRDefault="005274E1" w:rsidP="004553BE"/>
    <w:p w14:paraId="29FD1A5C" w14:textId="45CD8239" w:rsidR="00113BE5" w:rsidRPr="00890F9C" w:rsidRDefault="005274E1" w:rsidP="00DB5441">
      <w:r>
        <w:t xml:space="preserve">To this end, the past few years have seen remarkable activity in the development of methodology and software for the detection of epistasis. </w:t>
      </w:r>
      <w:r w:rsidR="005C1EBA" w:rsidRPr="00890F9C">
        <w:t xml:space="preserve">In this review we will </w:t>
      </w:r>
      <w:r w:rsidR="00152EF7" w:rsidRPr="00890F9C">
        <w:t xml:space="preserve">survey </w:t>
      </w:r>
      <w:r>
        <w:t>these emerging tools</w:t>
      </w:r>
      <w:r w:rsidR="00A4413A">
        <w:t xml:space="preserve"> and follow this with</w:t>
      </w:r>
      <w:r w:rsidR="00F77EC4">
        <w:t xml:space="preserve"> a cold, hard look at the </w:t>
      </w:r>
      <w:r w:rsidR="001963F9">
        <w:t xml:space="preserve">latest </w:t>
      </w:r>
      <w:r w:rsidR="00F77EC4">
        <w:t xml:space="preserve">empirical evidence for the importance </w:t>
      </w:r>
      <w:r w:rsidR="00E14477">
        <w:t xml:space="preserve">of epistasis and the potential utility in searching for genetic interactions. </w:t>
      </w:r>
    </w:p>
    <w:p w14:paraId="6DE917E2" w14:textId="77777777" w:rsidR="00113BE5" w:rsidRPr="00890F9C" w:rsidRDefault="00113BE5" w:rsidP="00113BE5">
      <w:pPr>
        <w:pStyle w:val="Heading2"/>
      </w:pPr>
      <w:bookmarkStart w:id="41" w:name="_Toc257304542"/>
      <w:r w:rsidRPr="00890F9C">
        <w:t>Methods for detecting epistasis</w:t>
      </w:r>
      <w:bookmarkEnd w:id="41"/>
    </w:p>
    <w:p w14:paraId="2246187D" w14:textId="77777777" w:rsidR="00113BE5" w:rsidRPr="00890F9C" w:rsidRDefault="00113BE5" w:rsidP="00113BE5"/>
    <w:p w14:paraId="76262FB9" w14:textId="1AA9CEBF" w:rsidR="00C01BA3" w:rsidRPr="00890F9C" w:rsidRDefault="00C35F4A" w:rsidP="00C01BA3">
      <w:r w:rsidRPr="00890F9C">
        <w:t>Despite the severe challenges in robust detection of epistasis for human complex traits (B</w:t>
      </w:r>
      <w:ins w:id="42" w:author="Gib Hemani" w:date="2014-06-26T22:25:00Z">
        <w:r w:rsidR="00F341DC">
          <w:t>ox</w:t>
        </w:r>
      </w:ins>
      <w:del w:id="43" w:author="Gib Hemani" w:date="2014-06-26T22:25:00Z">
        <w:r w:rsidRPr="00890F9C" w:rsidDel="00F341DC">
          <w:delText>OX</w:delText>
        </w:r>
      </w:del>
      <w:r w:rsidR="00B91C24">
        <w:t xml:space="preserve"> </w:t>
      </w:r>
      <w:ins w:id="44" w:author="Darren Burgess" w:date="2014-04-17T16:59:00Z">
        <w:r w:rsidR="00920248">
          <w:t>3</w:t>
        </w:r>
      </w:ins>
      <w:r w:rsidRPr="00890F9C">
        <w:t>), t</w:t>
      </w:r>
      <w:r w:rsidR="00C01BA3" w:rsidRPr="00890F9C">
        <w:t>he past five years have seen rapid development of methods for studying epistasis in human complex traits</w:t>
      </w:r>
      <w:r w:rsidR="004D073D" w:rsidRPr="00890F9C">
        <w:fldChar w:fldCharType="begin" w:fldLock="1"/>
      </w:r>
      <w:r w:rsidR="008A016F">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4D073D" w:rsidRPr="00890F9C">
        <w:fldChar w:fldCharType="separate"/>
      </w:r>
      <w:r w:rsidR="008A016F" w:rsidRPr="008A016F">
        <w:rPr>
          <w:noProof/>
          <w:vertAlign w:val="superscript"/>
        </w:rPr>
        <w:t>2–7</w:t>
      </w:r>
      <w:r w:rsidR="004D073D" w:rsidRPr="00890F9C">
        <w:fldChar w:fldCharType="end"/>
      </w:r>
      <w:r w:rsidR="00C01BA3" w:rsidRPr="00890F9C">
        <w:t>.</w:t>
      </w:r>
      <w:r w:rsidR="000458D9" w:rsidRPr="00890F9C">
        <w:t xml:space="preserve"> </w:t>
      </w:r>
      <w:r w:rsidR="00DD25BE" w:rsidRPr="00890F9C">
        <w:t>Methods ranging f</w:t>
      </w:r>
      <w:r w:rsidR="00C01BA3" w:rsidRPr="00890F9C">
        <w:t xml:space="preserve">rom conventional regression-based methods to nature-inspired algorithms </w:t>
      </w:r>
      <w:r w:rsidR="00A4413A">
        <w:t>have been</w:t>
      </w:r>
      <w:r w:rsidR="00DD25BE" w:rsidRPr="00890F9C">
        <w:t xml:space="preserve"> developed </w:t>
      </w:r>
      <w:r w:rsidR="00C01BA3" w:rsidRPr="00890F9C">
        <w:t>(</w:t>
      </w:r>
      <w:r w:rsidR="00614E94" w:rsidRPr="00890F9C">
        <w:t>Figure</w:t>
      </w:r>
      <w:r w:rsidR="00C01BA3" w:rsidRPr="00890F9C">
        <w:t xml:space="preserve"> 1)</w:t>
      </w:r>
      <w:r w:rsidR="00A4413A">
        <w:t xml:space="preserve"> that aim to detect whether the joint effect of two or more loci differs from that predicted by their individual effects</w:t>
      </w:r>
      <w:r w:rsidR="00C01BA3" w:rsidRPr="00890F9C">
        <w:t>. Most methods use SNP-based tests for pairwise or high</w:t>
      </w:r>
      <w:r w:rsidR="004C6BFC">
        <w:t>er-</w:t>
      </w:r>
      <w:r w:rsidR="00C01BA3" w:rsidRPr="00890F9C">
        <w:t>order interactions in GWAS data via either an exhaustive search of all SNP combinations or testing of a reduced, preselected set.</w:t>
      </w:r>
      <w:r w:rsidR="000919EA">
        <w:t xml:space="preserve"> In a</w:t>
      </w:r>
      <w:r w:rsidR="0069758D">
        <w:t xml:space="preserve"> pairwise</w:t>
      </w:r>
      <w:r w:rsidR="000919EA">
        <w:t xml:space="preserve"> exhaustive search of a GWAS cohort (typically with </w:t>
      </w:r>
      <w:r w:rsidR="00A4413A">
        <w:t>some</w:t>
      </w:r>
      <w:r w:rsidR="000919EA">
        <w:t xml:space="preserve"> thousands of samples each genotyped by &lt; 500 000 SNPs), the primary goal is to identify interact</w:t>
      </w:r>
      <w:r w:rsidR="0069758D">
        <w:t xml:space="preserve">ing SNPs from a search space of many billions of pairwise tests (strictly </w:t>
      </w:r>
      <w:proofErr w:type="gramStart"/>
      <w:r w:rsidR="0069758D" w:rsidRPr="004957D6">
        <w:rPr>
          <w:i/>
        </w:rPr>
        <w:t>n</w:t>
      </w:r>
      <w:r w:rsidR="0069758D">
        <w:t>(</w:t>
      </w:r>
      <w:proofErr w:type="gramEnd"/>
      <w:r w:rsidR="0069758D" w:rsidRPr="004957D6">
        <w:rPr>
          <w:i/>
        </w:rPr>
        <w:t>n</w:t>
      </w:r>
      <w:r w:rsidR="0069758D">
        <w:t>-1)/2</w:t>
      </w:r>
      <w:r w:rsidR="00F309D0">
        <w:t xml:space="preserve"> given </w:t>
      </w:r>
      <w:r w:rsidR="00F309D0" w:rsidRPr="004957D6">
        <w:rPr>
          <w:i/>
        </w:rPr>
        <w:t>n</w:t>
      </w:r>
      <w:r w:rsidR="00F309D0">
        <w:t xml:space="preserve"> SNPs). Such a search creates a huge computational burden and also a major statistical challenge of achieving significance threshold</w:t>
      </w:r>
      <w:r w:rsidR="00B93A74">
        <w:t xml:space="preserve">s </w:t>
      </w:r>
      <w:r w:rsidR="00685144">
        <w:t xml:space="preserve">derived following </w:t>
      </w:r>
      <w:proofErr w:type="spellStart"/>
      <w:r w:rsidR="00685144" w:rsidRPr="004957D6">
        <w:rPr>
          <w:b/>
        </w:rPr>
        <w:t>Bonferroni</w:t>
      </w:r>
      <w:proofErr w:type="spellEnd"/>
      <w:r w:rsidR="00685144" w:rsidRPr="004957D6">
        <w:rPr>
          <w:b/>
        </w:rPr>
        <w:t xml:space="preserve"> </w:t>
      </w:r>
      <w:r w:rsidR="00685144">
        <w:rPr>
          <w:b/>
        </w:rPr>
        <w:t>correction</w:t>
      </w:r>
      <w:r w:rsidR="00685144">
        <w:t xml:space="preserve"> of </w:t>
      </w:r>
      <w:r w:rsidR="00B93A74">
        <w:t>the number of tests performed.</w:t>
      </w:r>
      <w:r w:rsidR="0069758D">
        <w:t xml:space="preserve"> </w:t>
      </w:r>
      <w:r w:rsidR="00C01BA3" w:rsidRPr="00890F9C">
        <w:t>In addition, methods have been developed to assess interactions between groups of SNPs</w:t>
      </w:r>
      <w:r w:rsidR="00BA123C">
        <w:t>; for example, SNPs grouped into</w:t>
      </w:r>
      <w:r w:rsidR="00C01BA3" w:rsidRPr="00890F9C">
        <w:t xml:space="preserve"> genes or </w:t>
      </w:r>
      <w:r w:rsidR="00BA123C">
        <w:t xml:space="preserve">into </w:t>
      </w:r>
      <w:r w:rsidR="00C01BA3" w:rsidRPr="00890F9C">
        <w:t>functional modules (pathway</w:t>
      </w:r>
      <w:r w:rsidR="00BA123C">
        <w:t>s</w:t>
      </w:r>
      <w:r w:rsidR="00C01BA3" w:rsidRPr="00890F9C">
        <w:t xml:space="preserve"> or network</w:t>
      </w:r>
      <w:r w:rsidR="00BA123C">
        <w:t>s</w:t>
      </w:r>
      <w:r w:rsidR="00C01BA3" w:rsidRPr="00890F9C">
        <w:t xml:space="preserve">). </w:t>
      </w:r>
      <w:r w:rsidR="007B7E2F" w:rsidRPr="00890F9C">
        <w:t>As a broad generalization, approaches that search all pairs of SNPs for evidence of all types of epistasis can be termed “</w:t>
      </w:r>
      <w:r w:rsidR="004D073D" w:rsidRPr="00890F9C">
        <w:rPr>
          <w:b/>
        </w:rPr>
        <w:t>hypothesis free</w:t>
      </w:r>
      <w:r w:rsidR="007B7E2F" w:rsidRPr="00890F9C">
        <w:t xml:space="preserve">” whereas those which restrict themselves to searching subsets of SNPs and/or types of epistasis </w:t>
      </w:r>
      <w:r w:rsidR="00722251" w:rsidRPr="00890F9C">
        <w:t>may be termed “</w:t>
      </w:r>
      <w:r w:rsidR="00722251" w:rsidRPr="004957D6">
        <w:rPr>
          <w:b/>
        </w:rPr>
        <w:t>hypothesis driven</w:t>
      </w:r>
      <w:r w:rsidR="00722251" w:rsidRPr="00890F9C">
        <w:t>”. Because of the size of the parameter space to search and the number of analyses performed, hypothesis</w:t>
      </w:r>
      <w:r w:rsidR="004C6BFC">
        <w:t>-</w:t>
      </w:r>
      <w:r w:rsidR="00722251" w:rsidRPr="00890F9C">
        <w:t>free approaches pose a major challenge and o</w:t>
      </w:r>
      <w:r w:rsidR="00C01BA3" w:rsidRPr="00890F9C">
        <w:t xml:space="preserve">ne of the key achievements </w:t>
      </w:r>
      <w:r w:rsidR="00722251" w:rsidRPr="00890F9C">
        <w:t>in recent years</w:t>
      </w:r>
      <w:r w:rsidR="00C01BA3" w:rsidRPr="00890F9C">
        <w:t xml:space="preserve"> is that</w:t>
      </w:r>
      <w:r w:rsidR="00722251" w:rsidRPr="00890F9C">
        <w:t xml:space="preserve"> computational barriers have been bypassed and</w:t>
      </w:r>
      <w:r w:rsidR="00C01BA3" w:rsidRPr="00890F9C">
        <w:t xml:space="preserve"> an exhaustive search for pairwise interactions </w:t>
      </w:r>
      <w:r w:rsidR="00722251" w:rsidRPr="00890F9C">
        <w:t xml:space="preserve">has become </w:t>
      </w:r>
      <w:r w:rsidR="00C01BA3" w:rsidRPr="00890F9C">
        <w:t>a</w:t>
      </w:r>
      <w:r w:rsidR="00722251" w:rsidRPr="00890F9C">
        <w:t xml:space="preserve"> more</w:t>
      </w:r>
      <w:r w:rsidR="00C01BA3" w:rsidRPr="00890F9C">
        <w:t xml:space="preserve"> routine exercise</w:t>
      </w:r>
      <w:r w:rsidR="004D073D" w:rsidRPr="00890F9C">
        <w:fldChar w:fldCharType="begin" w:fldLock="1"/>
      </w:r>
      <w:r w:rsidR="008A016F">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4D073D" w:rsidRPr="00890F9C">
        <w:fldChar w:fldCharType="separate"/>
      </w:r>
      <w:r w:rsidR="008A016F" w:rsidRPr="008A016F">
        <w:rPr>
          <w:noProof/>
          <w:vertAlign w:val="superscript"/>
        </w:rPr>
        <w:t>8–12</w:t>
      </w:r>
      <w:r w:rsidR="004D073D" w:rsidRPr="00890F9C">
        <w:fldChar w:fldCharType="end"/>
      </w:r>
      <w:r w:rsidR="00C01BA3" w:rsidRPr="00890F9C">
        <w:t xml:space="preserve">. Here we provide an overview of the developments </w:t>
      </w:r>
      <w:r w:rsidR="00843121">
        <w:t xml:space="preserve">in methodology </w:t>
      </w:r>
      <w:r w:rsidR="00C01BA3" w:rsidRPr="00890F9C">
        <w:t xml:space="preserve">since </w:t>
      </w:r>
      <w:r w:rsidR="00843121">
        <w:t xml:space="preserve">an earlier review by </w:t>
      </w:r>
      <w:r w:rsidR="00C01BA3" w:rsidRPr="00890F9C">
        <w:t>Cordell</w:t>
      </w:r>
      <w:r w:rsidR="004D073D" w:rsidRPr="00890F9C">
        <w:fldChar w:fldCharType="begin" w:fldLock="1"/>
      </w:r>
      <w:r w:rsidR="008A016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8A016F" w:rsidRPr="008A016F">
        <w:rPr>
          <w:noProof/>
          <w:vertAlign w:val="superscript"/>
        </w:rPr>
        <w:t>13</w:t>
      </w:r>
      <w:r w:rsidR="004D073D" w:rsidRPr="00890F9C">
        <w:fldChar w:fldCharType="end"/>
      </w:r>
      <w:r w:rsidR="00C01BA3" w:rsidRPr="00890F9C">
        <w:t xml:space="preserve">. </w:t>
      </w:r>
    </w:p>
    <w:p w14:paraId="3201D4E1" w14:textId="77777777" w:rsidR="00C01BA3" w:rsidRPr="00890F9C" w:rsidRDefault="00C01BA3" w:rsidP="00C01BA3">
      <w:pPr>
        <w:rPr>
          <w:color w:val="FF0000"/>
        </w:rPr>
      </w:pPr>
    </w:p>
    <w:p w14:paraId="0B507B35" w14:textId="40A5C04D" w:rsidR="00C01BA3" w:rsidRPr="00890F9C" w:rsidRDefault="00C01BA3" w:rsidP="004D1E47">
      <w:pPr>
        <w:pStyle w:val="Heading3"/>
        <w:rPr>
          <w:rStyle w:val="inlineheading"/>
          <w:i w:val="0"/>
        </w:rPr>
      </w:pPr>
      <w:bookmarkStart w:id="45" w:name="_Toc257304543"/>
      <w:r w:rsidRPr="00890F9C">
        <w:rPr>
          <w:rStyle w:val="inlineheading"/>
          <w:i w:val="0"/>
        </w:rPr>
        <w:t>Regression</w:t>
      </w:r>
      <w:r w:rsidR="00843121">
        <w:rPr>
          <w:rStyle w:val="inlineheading"/>
          <w:i w:val="0"/>
        </w:rPr>
        <w:t>-</w:t>
      </w:r>
      <w:r w:rsidRPr="00890F9C">
        <w:rPr>
          <w:rStyle w:val="inlineheading"/>
          <w:i w:val="0"/>
        </w:rPr>
        <w:t>based methods</w:t>
      </w:r>
      <w:bookmarkEnd w:id="45"/>
    </w:p>
    <w:p w14:paraId="29934DF6" w14:textId="77777777" w:rsidR="00C01BA3" w:rsidRPr="00890F9C" w:rsidRDefault="00C01BA3" w:rsidP="00C01BA3">
      <w:pPr>
        <w:rPr>
          <w:rStyle w:val="inlineheading"/>
        </w:rPr>
      </w:pPr>
    </w:p>
    <w:p w14:paraId="1322A891" w14:textId="50087950" w:rsidR="00392250" w:rsidRDefault="00AC1B23" w:rsidP="00C01BA3">
      <w:r>
        <w:t>Traditionally m</w:t>
      </w:r>
      <w:r w:rsidR="009809A1" w:rsidRPr="00890F9C">
        <w:t xml:space="preserve">ethods </w:t>
      </w:r>
      <w:r w:rsidR="009809A1">
        <w:t>based on logistic r</w:t>
      </w:r>
      <w:r w:rsidR="00C01BA3" w:rsidRPr="00890F9C">
        <w:t>egression</w:t>
      </w:r>
      <w:r w:rsidR="001C27C5">
        <w:t xml:space="preserve"> or linear regression</w:t>
      </w:r>
      <w:r w:rsidR="00C01BA3" w:rsidRPr="00890F9C">
        <w:t xml:space="preserve"> are used to assess SNP interactions in diseases or </w:t>
      </w:r>
      <w:r w:rsidR="00C01BA3" w:rsidRPr="004957D6">
        <w:rPr>
          <w:b/>
        </w:rPr>
        <w:t>quantitative traits</w:t>
      </w:r>
      <w:r w:rsidR="00BE000D">
        <w:t xml:space="preserve"> respectively</w:t>
      </w:r>
      <w:r w:rsidR="004D073D" w:rsidRPr="00890F9C">
        <w:fldChar w:fldCharType="begin" w:fldLock="1"/>
      </w:r>
      <w:r w:rsidR="008A016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4D073D" w:rsidRPr="00890F9C">
        <w:fldChar w:fldCharType="separate"/>
      </w:r>
      <w:r w:rsidR="008A016F" w:rsidRPr="008A016F">
        <w:rPr>
          <w:noProof/>
          <w:vertAlign w:val="superscript"/>
        </w:rPr>
        <w:t>13,14</w:t>
      </w:r>
      <w:r w:rsidR="004D073D" w:rsidRPr="00890F9C">
        <w:fldChar w:fldCharType="end"/>
      </w:r>
      <w:r w:rsidR="00D95BF8">
        <w:t xml:space="preserve"> (Supplementary information</w:t>
      </w:r>
      <w:r w:rsidR="0023481E">
        <w:t xml:space="preserve"> box </w:t>
      </w:r>
      <w:r w:rsidR="00B36A95">
        <w:t>S</w:t>
      </w:r>
      <w:r w:rsidR="00D95BF8">
        <w:t>1)</w:t>
      </w:r>
      <w:r w:rsidR="00C01BA3" w:rsidRPr="00890F9C">
        <w:t xml:space="preserve">. </w:t>
      </w:r>
      <w:r w:rsidR="002B55F5">
        <w:t xml:space="preserve"> </w:t>
      </w:r>
      <w:r w:rsidR="00BE000D">
        <w:t>Given the goal of detecting interactions, o</w:t>
      </w:r>
      <w:r w:rsidR="00C01BA3" w:rsidRPr="00890F9C">
        <w:t xml:space="preserve">ne can use SNP genotype models to test interactions directly by comparing the </w:t>
      </w:r>
      <w:r w:rsidR="00C01BA3" w:rsidRPr="004957D6">
        <w:rPr>
          <w:b/>
        </w:rPr>
        <w:t>saturated model</w:t>
      </w:r>
      <w:r w:rsidR="00C01BA3" w:rsidRPr="00890F9C">
        <w:t xml:space="preserve"> including interactions (L</w:t>
      </w:r>
      <w:r w:rsidR="00C01BA3" w:rsidRPr="00890F9C">
        <w:rPr>
          <w:vertAlign w:val="subscript"/>
        </w:rPr>
        <w:t>S</w:t>
      </w:r>
      <w:r w:rsidR="00C01BA3" w:rsidRPr="00890F9C">
        <w:t xml:space="preserve">) against the </w:t>
      </w:r>
      <w:r w:rsidR="00C01BA3" w:rsidRPr="004957D6">
        <w:rPr>
          <w:b/>
        </w:rPr>
        <w:t>reduced model</w:t>
      </w:r>
      <w:r w:rsidR="00C01BA3" w:rsidRPr="00890F9C">
        <w:t xml:space="preserve"> without (L</w:t>
      </w:r>
      <w:r w:rsidR="00C01BA3" w:rsidRPr="00890F9C">
        <w:rPr>
          <w:vertAlign w:val="subscript"/>
        </w:rPr>
        <w:t>R</w:t>
      </w:r>
      <w:r w:rsidR="00C01BA3" w:rsidRPr="00890F9C">
        <w:t>)</w:t>
      </w:r>
      <w:r w:rsidR="00D95BF8">
        <w:t xml:space="preserve"> for each pair of SNPs</w:t>
      </w:r>
      <w:r w:rsidR="00C01BA3" w:rsidRPr="00890F9C">
        <w:t xml:space="preserve"> and thus save computing time i</w:t>
      </w:r>
      <w:r w:rsidR="003D4CE6" w:rsidRPr="00890F9C">
        <w:t xml:space="preserve">n estimating genetic </w:t>
      </w:r>
      <w:r w:rsidR="003D4CE6" w:rsidRPr="00890F9C">
        <w:lastRenderedPageBreak/>
        <w:t>parameters</w:t>
      </w:r>
      <w:r w:rsidR="00C94B53">
        <w:t xml:space="preserve"> unnecessarily</w:t>
      </w:r>
      <w:r w:rsidR="003D4CE6" w:rsidRPr="00890F9C">
        <w:t xml:space="preserve">. </w:t>
      </w:r>
      <w:r w:rsidR="00D95BF8">
        <w:t>T</w:t>
      </w:r>
      <w:r w:rsidR="00631D8D">
        <w:t xml:space="preserve">he </w:t>
      </w:r>
      <w:r w:rsidR="00D95BF8" w:rsidRPr="00890F9C">
        <w:t>(L</w:t>
      </w:r>
      <w:r w:rsidR="00D95BF8" w:rsidRPr="00890F9C">
        <w:rPr>
          <w:vertAlign w:val="subscript"/>
        </w:rPr>
        <w:t>S</w:t>
      </w:r>
      <w:r w:rsidR="00D95BF8" w:rsidRPr="00890F9C">
        <w:t xml:space="preserve"> vs. L</w:t>
      </w:r>
      <w:r w:rsidR="00D95BF8" w:rsidRPr="00890F9C">
        <w:rPr>
          <w:vertAlign w:val="subscript"/>
        </w:rPr>
        <w:t>R</w:t>
      </w:r>
      <w:r w:rsidR="00D95BF8" w:rsidRPr="00890F9C">
        <w:t>)</w:t>
      </w:r>
      <w:r w:rsidR="00D95BF8">
        <w:t xml:space="preserve"> test </w:t>
      </w:r>
      <w:r w:rsidR="00BC51BD">
        <w:t xml:space="preserve">is </w:t>
      </w:r>
      <w:r w:rsidR="00D95BF8">
        <w:t xml:space="preserve">essentially </w:t>
      </w:r>
      <w:r w:rsidR="00BC51BD">
        <w:t xml:space="preserve">based on </w:t>
      </w:r>
      <w:r w:rsidR="00D95BF8">
        <w:t xml:space="preserve">the variance explained </w:t>
      </w:r>
      <w:r w:rsidR="00432182">
        <w:t xml:space="preserve">by four </w:t>
      </w:r>
      <w:r w:rsidR="00D95BF8">
        <w:t>interaction</w:t>
      </w:r>
      <w:r w:rsidR="00432182">
        <w:t xml:space="preserve"> term</w:t>
      </w:r>
      <w:r w:rsidR="00D95BF8">
        <w:t xml:space="preserve">s </w:t>
      </w:r>
      <w:r w:rsidR="006A46D8">
        <w:t xml:space="preserve">and thus </w:t>
      </w:r>
      <w:r w:rsidR="00D95BF8">
        <w:t>consum</w:t>
      </w:r>
      <w:r w:rsidR="006A46D8">
        <w:t xml:space="preserve">es </w:t>
      </w:r>
      <w:r w:rsidR="00D95BF8">
        <w:t>four degrees-of-freedom (</w:t>
      </w:r>
      <w:proofErr w:type="spellStart"/>
      <w:r w:rsidR="00D95BF8">
        <w:t>df</w:t>
      </w:r>
      <w:proofErr w:type="spellEnd"/>
      <w:r w:rsidR="00D95BF8">
        <w:t xml:space="preserve">). </w:t>
      </w:r>
      <w:r w:rsidR="00C01BA3" w:rsidRPr="00890F9C">
        <w:t xml:space="preserve">When concerning only additive effects, </w:t>
      </w:r>
      <w:r w:rsidR="00432182">
        <w:t>SNP</w:t>
      </w:r>
      <w:r w:rsidR="00C01BA3" w:rsidRPr="00890F9C">
        <w:t xml:space="preserve"> allelic model</w:t>
      </w:r>
      <w:r w:rsidR="00B23835">
        <w:t>s</w:t>
      </w:r>
      <w:r w:rsidR="00C01BA3" w:rsidRPr="00890F9C">
        <w:t xml:space="preserve"> </w:t>
      </w:r>
      <w:r w:rsidR="00432182">
        <w:t xml:space="preserve">can be </w:t>
      </w:r>
      <w:r w:rsidR="00063B21">
        <w:t>applied</w:t>
      </w:r>
      <w:r w:rsidR="00432182">
        <w:t xml:space="preserve"> </w:t>
      </w:r>
      <w:r w:rsidR="00B23835">
        <w:t xml:space="preserve">instead </w:t>
      </w:r>
      <w:r w:rsidR="00432182">
        <w:t xml:space="preserve">in which case the interaction test </w:t>
      </w:r>
      <w:r w:rsidR="00723801">
        <w:t xml:space="preserve">consumes one </w:t>
      </w:r>
      <w:proofErr w:type="spellStart"/>
      <w:r w:rsidR="00723801">
        <w:t>df</w:t>
      </w:r>
      <w:proofErr w:type="spellEnd"/>
      <w:r w:rsidR="00723801">
        <w:t xml:space="preserve"> because </w:t>
      </w:r>
      <w:r w:rsidR="00432182">
        <w:t xml:space="preserve">only </w:t>
      </w:r>
      <w:r w:rsidR="00DE1E9D">
        <w:t>the additive-additive</w:t>
      </w:r>
      <w:r w:rsidR="00C01BA3" w:rsidRPr="00890F9C">
        <w:t xml:space="preserve"> interaction </w:t>
      </w:r>
      <w:r w:rsidR="00432182">
        <w:t xml:space="preserve">term </w:t>
      </w:r>
      <w:r w:rsidR="00723801">
        <w:t>is inclu</w:t>
      </w:r>
      <w:r w:rsidR="00D70492">
        <w:t>ded</w:t>
      </w:r>
      <w:ins w:id="46" w:author="Darren Burgess" w:date="2014-04-17T13:03:00Z">
        <w:r w:rsidR="000F0643">
          <w:t>, thus</w:t>
        </w:r>
      </w:ins>
      <w:r w:rsidR="00D70492">
        <w:t xml:space="preserve"> </w:t>
      </w:r>
      <w:r w:rsidR="00136786">
        <w:t>this test will</w:t>
      </w:r>
      <w:r w:rsidR="00723801">
        <w:t xml:space="preserve"> be more powerful if </w:t>
      </w:r>
      <w:r w:rsidR="00D70492">
        <w:t>only additive effects</w:t>
      </w:r>
      <w:r w:rsidR="00093DD5">
        <w:t xml:space="preserve"> and their interaction</w:t>
      </w:r>
      <w:r w:rsidR="00D70492">
        <w:t xml:space="preserve"> </w:t>
      </w:r>
      <w:r w:rsidR="00093DD5">
        <w:t>influence trait variation</w:t>
      </w:r>
      <w:r w:rsidR="004D073D" w:rsidRPr="00890F9C">
        <w:fldChar w:fldCharType="begin" w:fldLock="1"/>
      </w:r>
      <w:r w:rsidR="008A016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8A016F" w:rsidRPr="008A016F">
        <w:rPr>
          <w:noProof/>
          <w:vertAlign w:val="superscript"/>
        </w:rPr>
        <w:t>15</w:t>
      </w:r>
      <w:r w:rsidR="004D073D" w:rsidRPr="00890F9C">
        <w:fldChar w:fldCharType="end"/>
      </w:r>
      <w:r w:rsidR="00C01BA3" w:rsidRPr="00890F9C">
        <w:t xml:space="preserve">. </w:t>
      </w:r>
    </w:p>
    <w:p w14:paraId="33A9801E" w14:textId="77777777" w:rsidR="00392250" w:rsidRDefault="00392250" w:rsidP="00C01BA3"/>
    <w:p w14:paraId="08A4D6A5" w14:textId="0674DEBB" w:rsidR="00C01BA3" w:rsidRPr="00890F9C" w:rsidRDefault="00C01BA3" w:rsidP="00C01BA3">
      <w:r w:rsidRPr="00890F9C">
        <w:t xml:space="preserve">Previously </w:t>
      </w:r>
      <w:r w:rsidR="008E158D" w:rsidRPr="00890F9C">
        <w:t>an</w:t>
      </w:r>
      <w:r w:rsidRPr="00890F9C">
        <w:t xml:space="preserve"> exhaustive search for pairwise interactions at the genome-wide level was</w:t>
      </w:r>
      <w:r w:rsidR="00196F1A" w:rsidRPr="00890F9C">
        <w:t xml:space="preserve"> considered</w:t>
      </w:r>
      <w:r w:rsidRPr="00890F9C">
        <w:t xml:space="preserve"> computationally prohibitive</w:t>
      </w:r>
      <w:r w:rsidR="004D073D" w:rsidRPr="00890F9C">
        <w:fldChar w:fldCharType="begin" w:fldLock="1"/>
      </w:r>
      <w:r w:rsidR="008A016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8A016F" w:rsidRPr="008A016F">
        <w:rPr>
          <w:noProof/>
          <w:vertAlign w:val="superscript"/>
        </w:rPr>
        <w:t>13</w:t>
      </w:r>
      <w:r w:rsidR="004D073D" w:rsidRPr="00890F9C">
        <w:fldChar w:fldCharType="end"/>
      </w:r>
      <w:r w:rsidRPr="00890F9C">
        <w:t xml:space="preserve">. Various approaches have been taken to reduce the computational barrier. First, </w:t>
      </w:r>
      <w:r w:rsidR="008E158D" w:rsidRPr="00890F9C">
        <w:t>advantage has been taken</w:t>
      </w:r>
      <w:r w:rsidRPr="00890F9C">
        <w:t xml:space="preserve"> of modern computing infrastructure and technologies including clusters of computers equipped with multiple CPU cores and/or </w:t>
      </w:r>
      <w:r w:rsidR="004D073D" w:rsidRPr="00890F9C">
        <w:t>graphic processing units</w:t>
      </w:r>
      <w:r w:rsidRPr="00890F9C">
        <w:t xml:space="preserve"> (GPU)</w:t>
      </w:r>
      <w:r w:rsidR="004D073D" w:rsidRPr="00890F9C">
        <w:fldChar w:fldCharType="begin" w:fldLock="1"/>
      </w:r>
      <w:r w:rsidR="008A016F">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rsidR="004D073D" w:rsidRPr="00890F9C">
        <w:fldChar w:fldCharType="separate"/>
      </w:r>
      <w:r w:rsidR="008A016F" w:rsidRPr="008A016F">
        <w:rPr>
          <w:noProof/>
          <w:vertAlign w:val="superscript"/>
        </w:rPr>
        <w:t>9,11,12,16</w:t>
      </w:r>
      <w:r w:rsidR="004D073D" w:rsidRPr="00890F9C">
        <w:fldChar w:fldCharType="end"/>
      </w:r>
      <w:r w:rsidRPr="00890F9C">
        <w:t>, parallelization</w:t>
      </w:r>
      <w:r w:rsidR="004D073D" w:rsidRPr="00890F9C">
        <w:fldChar w:fldCharType="begin" w:fldLock="1"/>
      </w:r>
      <w:r w:rsidR="008A016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4D073D" w:rsidRPr="00890F9C">
        <w:fldChar w:fldCharType="separate"/>
      </w:r>
      <w:r w:rsidR="008A016F" w:rsidRPr="008A016F">
        <w:rPr>
          <w:noProof/>
          <w:vertAlign w:val="superscript"/>
        </w:rPr>
        <w:t>8,10,17</w:t>
      </w:r>
      <w:r w:rsidR="004D073D" w:rsidRPr="00890F9C">
        <w:fldChar w:fldCharType="end"/>
      </w:r>
      <w:r w:rsidRPr="00890F9C">
        <w:t xml:space="preserve"> and </w:t>
      </w:r>
      <w:r w:rsidR="004D073D" w:rsidRPr="00890F9C">
        <w:t>bitwise computing</w:t>
      </w:r>
      <w:r w:rsidRPr="00890F9C">
        <w:t xml:space="preserve"> where SNP genotype data are stored in bitwise data structures to achieve great memory efficiency and computing speed</w:t>
      </w:r>
      <w:r w:rsidR="004D073D" w:rsidRPr="00890F9C">
        <w:fldChar w:fldCharType="begin" w:fldLock="1"/>
      </w:r>
      <w:r w:rsidR="008A016F">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4D073D" w:rsidRPr="00890F9C">
        <w:fldChar w:fldCharType="separate"/>
      </w:r>
      <w:r w:rsidR="008A016F" w:rsidRPr="008A016F">
        <w:rPr>
          <w:noProof/>
          <w:vertAlign w:val="superscript"/>
        </w:rPr>
        <w:t>8,18,19</w:t>
      </w:r>
      <w:r w:rsidR="004D073D" w:rsidRPr="00890F9C">
        <w:fldChar w:fldCharType="end"/>
      </w:r>
      <w:r w:rsidRPr="00890F9C">
        <w:t xml:space="preserve">. Second, approximate interaction tests </w:t>
      </w:r>
      <w:r w:rsidR="008E158D" w:rsidRPr="00890F9C">
        <w:t>have been applied</w:t>
      </w:r>
      <w:r w:rsidR="00554E91" w:rsidRPr="00890F9C">
        <w:t xml:space="preserve"> </w:t>
      </w:r>
      <w:r w:rsidRPr="00890F9C">
        <w:t xml:space="preserve">that can be quickly computed </w:t>
      </w:r>
      <w:r w:rsidR="008E158D" w:rsidRPr="00890F9C">
        <w:t>and do not miss</w:t>
      </w:r>
      <w:r w:rsidRPr="00890F9C">
        <w:t xml:space="preserve"> any important </w:t>
      </w:r>
      <w:proofErr w:type="spellStart"/>
      <w:r w:rsidRPr="00890F9C">
        <w:t>epistatic</w:t>
      </w:r>
      <w:proofErr w:type="spellEnd"/>
      <w:r w:rsidRPr="00890F9C">
        <w:t xml:space="preserve"> SNP pairs</w:t>
      </w:r>
      <w:r w:rsidR="004D073D" w:rsidRPr="00890F9C">
        <w:fldChar w:fldCharType="begin" w:fldLock="1"/>
      </w:r>
      <w:r w:rsidR="008A016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8A016F" w:rsidRPr="008A016F">
        <w:rPr>
          <w:noProof/>
          <w:vertAlign w:val="superscript"/>
        </w:rPr>
        <w:t>19</w:t>
      </w:r>
      <w:r w:rsidR="004D073D" w:rsidRPr="00890F9C">
        <w:fldChar w:fldCharType="end"/>
      </w:r>
      <w:r w:rsidR="00EE31B6" w:rsidRPr="00890F9C">
        <w:t>. For example</w:t>
      </w:r>
      <w:r w:rsidRPr="00890F9C">
        <w:t xml:space="preserve"> </w:t>
      </w:r>
      <w:r w:rsidR="004D073D" w:rsidRPr="00890F9C">
        <w:t>F ratio</w:t>
      </w:r>
      <w:r w:rsidRPr="00890F9C">
        <w:t xml:space="preserve"> and </w:t>
      </w:r>
      <w:r w:rsidR="004D073D" w:rsidRPr="00890F9C">
        <w:t>Kirkwood Superposition Approximation</w:t>
      </w:r>
      <w:r w:rsidRPr="00890F9C">
        <w:t xml:space="preserve"> approximate the (L</w:t>
      </w:r>
      <w:r w:rsidRPr="00890F9C">
        <w:rPr>
          <w:vertAlign w:val="subscript"/>
        </w:rPr>
        <w:t>S</w:t>
      </w:r>
      <w:r w:rsidRPr="00890F9C">
        <w:t xml:space="preserve"> vs. L</w:t>
      </w:r>
      <w:r w:rsidRPr="00890F9C">
        <w:rPr>
          <w:vertAlign w:val="subscript"/>
        </w:rPr>
        <w:t>R</w:t>
      </w:r>
      <w:r w:rsidRPr="00890F9C">
        <w:t>) tests under the</w:t>
      </w:r>
      <w:r w:rsidR="00EE31B6" w:rsidRPr="00890F9C">
        <w:t xml:space="preserve"> assumption of</w:t>
      </w:r>
      <w:r w:rsidRPr="00890F9C">
        <w:t xml:space="preserve"> </w:t>
      </w:r>
      <w:r w:rsidR="004D073D" w:rsidRPr="00890F9C">
        <w:rPr>
          <w:b/>
        </w:rPr>
        <w:t>Hardy-Weinberg Equilibrium</w:t>
      </w:r>
      <w:r w:rsidRPr="00890F9C">
        <w:t xml:space="preserve"> (HWE) for quantitative</w:t>
      </w:r>
      <w:r w:rsidR="004D073D" w:rsidRPr="00890F9C">
        <w:fldChar w:fldCharType="begin" w:fldLock="1"/>
      </w:r>
      <w:r w:rsidR="008A016F">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0&lt;/sup&gt;" }, "properties" : { "noteIndex" : 0 }, "schema" : "https://github.com/citation-style-language/schema/raw/master/csl-citation.json" }</w:instrText>
      </w:r>
      <w:r w:rsidR="004D073D" w:rsidRPr="00890F9C">
        <w:fldChar w:fldCharType="separate"/>
      </w:r>
      <w:r w:rsidR="008A016F" w:rsidRPr="008A016F">
        <w:rPr>
          <w:noProof/>
          <w:vertAlign w:val="superscript"/>
        </w:rPr>
        <w:t>20</w:t>
      </w:r>
      <w:r w:rsidR="004D073D" w:rsidRPr="00890F9C">
        <w:fldChar w:fldCharType="end"/>
      </w:r>
      <w:r w:rsidRPr="00890F9C">
        <w:t xml:space="preserve"> and disease traits</w:t>
      </w:r>
      <w:r w:rsidR="004D073D" w:rsidRPr="00890F9C">
        <w:fldChar w:fldCharType="begin" w:fldLock="1"/>
      </w:r>
      <w:r w:rsidR="008A016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8A016F" w:rsidRPr="008A016F">
        <w:rPr>
          <w:noProof/>
          <w:vertAlign w:val="superscript"/>
        </w:rPr>
        <w:t>19</w:t>
      </w:r>
      <w:r w:rsidR="004D073D" w:rsidRPr="00890F9C">
        <w:fldChar w:fldCharType="end"/>
      </w:r>
      <w:r w:rsidRPr="00890F9C">
        <w:t xml:space="preserve"> respectively and can be quickly computed from contingency tables based on SNP genotypes. </w:t>
      </w:r>
      <w:r w:rsidR="00A85E52">
        <w:t>Some</w:t>
      </w:r>
      <w:r w:rsidRPr="00890F9C">
        <w:t xml:space="preserve"> recent applications based on regression and other approaches that can perform fast genome-wide screening of epistasis in GWAS </w:t>
      </w:r>
      <w:r w:rsidR="00A85E52">
        <w:t xml:space="preserve">are shown in </w:t>
      </w:r>
      <w:r w:rsidRPr="00890F9C">
        <w:t xml:space="preserve">TABLE 1. </w:t>
      </w:r>
      <w:r w:rsidR="00A85E52">
        <w:t>If</w:t>
      </w:r>
      <w:r w:rsidRPr="00890F9C">
        <w:t xml:space="preserve"> </w:t>
      </w:r>
      <w:r w:rsidR="00745629">
        <w:t xml:space="preserve">using the </w:t>
      </w:r>
      <w:r w:rsidR="00745629" w:rsidRPr="00890F9C">
        <w:t xml:space="preserve">approximate interaction tests </w:t>
      </w:r>
      <w:r w:rsidR="00745629">
        <w:t xml:space="preserve">as an initial </w:t>
      </w:r>
      <w:r w:rsidR="00607A3F">
        <w:t xml:space="preserve">genome-wide </w:t>
      </w:r>
      <w:r w:rsidR="00745629">
        <w:t xml:space="preserve">screen for putative </w:t>
      </w:r>
      <w:proofErr w:type="spellStart"/>
      <w:r w:rsidR="00745629">
        <w:t>epistatic</w:t>
      </w:r>
      <w:proofErr w:type="spellEnd"/>
      <w:r w:rsidR="00745629">
        <w:t xml:space="preserve"> interactions </w:t>
      </w:r>
      <w:r w:rsidR="00A85E52">
        <w:t>it is prudent to</w:t>
      </w:r>
      <w:ins w:id="47" w:author="Darren Burgess" w:date="2014-04-16T16:57:00Z">
        <w:r w:rsidR="00DB32A1">
          <w:t xml:space="preserve"> take the</w:t>
        </w:r>
      </w:ins>
      <w:r w:rsidRPr="00890F9C">
        <w:t xml:space="preserve"> extra step of re-examining th</w:t>
      </w:r>
      <w:r w:rsidR="00607A3F">
        <w:t>e resultant</w:t>
      </w:r>
      <w:r w:rsidR="00745629">
        <w:t xml:space="preserve"> subset of SNP pairs</w:t>
      </w:r>
      <w:r w:rsidR="00C940E8" w:rsidRPr="00890F9C">
        <w:t xml:space="preserve"> </w:t>
      </w:r>
      <w:r w:rsidR="00C940E8">
        <w:t>using</w:t>
      </w:r>
      <w:r w:rsidRPr="00890F9C">
        <w:t xml:space="preserve"> the full regression models to avoid false positives or redundant signals</w:t>
      </w:r>
      <w:r w:rsidR="004D073D" w:rsidRPr="00890F9C">
        <w:fldChar w:fldCharType="begin" w:fldLock="1"/>
      </w:r>
      <w:r w:rsidR="008A016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rsidR="004D073D" w:rsidRPr="00890F9C">
        <w:fldChar w:fldCharType="separate"/>
      </w:r>
      <w:r w:rsidR="008A016F" w:rsidRPr="008A016F">
        <w:rPr>
          <w:noProof/>
          <w:vertAlign w:val="superscript"/>
        </w:rPr>
        <w:t>10,20,21</w:t>
      </w:r>
      <w:r w:rsidR="004D073D" w:rsidRPr="00890F9C">
        <w:fldChar w:fldCharType="end"/>
      </w:r>
      <w:r w:rsidRPr="00890F9C">
        <w:t>.</w:t>
      </w:r>
    </w:p>
    <w:p w14:paraId="36CB1FF4" w14:textId="77777777" w:rsidR="0043684A" w:rsidRDefault="0043684A" w:rsidP="00C01BA3"/>
    <w:p w14:paraId="207EA56D" w14:textId="0DC5AB56" w:rsidR="00F85271" w:rsidRDefault="00196F1A" w:rsidP="00C01BA3">
      <w:r w:rsidRPr="00890F9C">
        <w:t>A</w:t>
      </w:r>
      <w:r w:rsidR="00A85E52">
        <w:t>lthough</w:t>
      </w:r>
      <w:r w:rsidRPr="00890F9C">
        <w:t xml:space="preserve"> computationally tractable</w:t>
      </w:r>
      <w:r w:rsidR="00A85E52">
        <w:t>,</w:t>
      </w:r>
      <w:r w:rsidR="00554E91" w:rsidRPr="00890F9C">
        <w:t xml:space="preserve"> </w:t>
      </w:r>
      <w:r w:rsidR="00A85E52">
        <w:t>a genome-wide search</w:t>
      </w:r>
      <w:r w:rsidR="00A85E52" w:rsidRPr="00890F9C">
        <w:t xml:space="preserve"> </w:t>
      </w:r>
      <w:r w:rsidR="00554E91" w:rsidRPr="00890F9C">
        <w:t>still</w:t>
      </w:r>
      <w:r w:rsidR="00C01BA3" w:rsidRPr="00890F9C">
        <w:t xml:space="preserve"> suffer</w:t>
      </w:r>
      <w:r w:rsidRPr="00890F9C">
        <w:t>s</w:t>
      </w:r>
      <w:r w:rsidR="00C01BA3" w:rsidRPr="00890F9C">
        <w:t xml:space="preserve"> from low power in detection of epistasis</w:t>
      </w:r>
      <w:r w:rsidR="004D073D" w:rsidRPr="00890F9C">
        <w:fldChar w:fldCharType="begin" w:fldLock="1"/>
      </w:r>
      <w:r w:rsidR="008A016F">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rsidR="004D073D" w:rsidRPr="00890F9C">
        <w:fldChar w:fldCharType="separate"/>
      </w:r>
      <w:r w:rsidR="008A016F" w:rsidRPr="008A016F">
        <w:rPr>
          <w:noProof/>
          <w:vertAlign w:val="superscript"/>
        </w:rPr>
        <w:t>13,22,23</w:t>
      </w:r>
      <w:r w:rsidR="004D073D" w:rsidRPr="00890F9C">
        <w:fldChar w:fldCharType="end"/>
      </w:r>
      <w:r w:rsidR="00C01BA3" w:rsidRPr="00890F9C">
        <w:t xml:space="preserve">. </w:t>
      </w:r>
      <w:r w:rsidR="0043684A">
        <w:t>Large</w:t>
      </w:r>
      <w:r w:rsidR="00C01BA3" w:rsidRPr="00890F9C">
        <w:t xml:space="preserve"> sample sizes</w:t>
      </w:r>
      <w:r w:rsidR="0043684A">
        <w:t xml:space="preserve"> </w:t>
      </w:r>
      <w:del w:id="48" w:author="Gib Hemani" w:date="2014-06-26T22:26:00Z">
        <w:r w:rsidR="0043684A" w:rsidDel="002673D7">
          <w:delText xml:space="preserve"> </w:delText>
        </w:r>
      </w:del>
      <w:r w:rsidR="00C01BA3" w:rsidRPr="00890F9C">
        <w:t>are generally required for success</w:t>
      </w:r>
      <w:r w:rsidR="004D073D" w:rsidRPr="00890F9C">
        <w:fldChar w:fldCharType="begin" w:fldLock="1"/>
      </w:r>
      <w:r w:rsidR="008A016F">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8A016F" w:rsidRPr="008A016F">
        <w:rPr>
          <w:noProof/>
          <w:vertAlign w:val="superscript"/>
        </w:rPr>
        <w:t>24</w:t>
      </w:r>
      <w:r w:rsidR="004D073D" w:rsidRPr="00890F9C">
        <w:fldChar w:fldCharType="end"/>
      </w:r>
      <w:r w:rsidR="00C01BA3" w:rsidRPr="00890F9C">
        <w:t xml:space="preserve">. Focusing on interactions involving SNPs with </w:t>
      </w:r>
      <w:r w:rsidR="0047338A">
        <w:t xml:space="preserve">genome-wide significant </w:t>
      </w:r>
      <w:r w:rsidR="004D073D" w:rsidRPr="00890F9C">
        <w:rPr>
          <w:b/>
        </w:rPr>
        <w:t>marginal effects</w:t>
      </w:r>
      <w:r w:rsidR="00C01BA3" w:rsidRPr="00890F9C">
        <w:t xml:space="preserve"> </w:t>
      </w:r>
      <w:r w:rsidR="00126CFE" w:rsidRPr="00890F9C">
        <w:t>confirmed in GWAS</w:t>
      </w:r>
      <w:r w:rsidR="00F85271">
        <w:t xml:space="preserve"> </w:t>
      </w:r>
      <w:r w:rsidR="00C01BA3" w:rsidRPr="00890F9C">
        <w:t>may be a practical compromise</w:t>
      </w:r>
      <w:r w:rsidR="004D073D" w:rsidRPr="00890F9C">
        <w:fldChar w:fldCharType="begin" w:fldLock="1"/>
      </w:r>
      <w:r w:rsidR="008A016F">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rsidR="004D073D" w:rsidRPr="00890F9C">
        <w:fldChar w:fldCharType="separate"/>
      </w:r>
      <w:r w:rsidR="008A016F" w:rsidRPr="008A016F">
        <w:rPr>
          <w:noProof/>
          <w:vertAlign w:val="superscript"/>
        </w:rPr>
        <w:t>25,26</w:t>
      </w:r>
      <w:r w:rsidR="004D073D" w:rsidRPr="00890F9C">
        <w:fldChar w:fldCharType="end"/>
      </w:r>
      <w:r w:rsidR="00C01BA3" w:rsidRPr="00890F9C">
        <w:t xml:space="preserve"> </w:t>
      </w:r>
      <w:r w:rsidR="00F85271">
        <w:t xml:space="preserve">that allows the identification of </w:t>
      </w:r>
      <w:proofErr w:type="spellStart"/>
      <w:r w:rsidR="00F85271">
        <w:t>epistatic</w:t>
      </w:r>
      <w:proofErr w:type="spellEnd"/>
      <w:r w:rsidR="00F85271">
        <w:t xml:space="preserve"> variance associated with loci with known individual effects, even if it will miss pairs of loci that contribute only or mainly through their interaction. Nonetheless </w:t>
      </w:r>
      <w:r w:rsidR="00C01BA3" w:rsidRPr="00890F9C">
        <w:t>in light of limited samples available in most individual GWAS cohorts</w:t>
      </w:r>
      <w:r w:rsidR="00F85271">
        <w:t xml:space="preserve"> it may be possible to identify epistasis with such an approach</w:t>
      </w:r>
      <w:r w:rsidR="00C01BA3" w:rsidRPr="00890F9C">
        <w:t xml:space="preserve"> because a much less stringent threshold can be applied owing to much reduced multiple tests</w:t>
      </w:r>
      <w:r w:rsidR="004D073D" w:rsidRPr="00890F9C">
        <w:fldChar w:fldCharType="begin" w:fldLock="1"/>
      </w:r>
      <w:r w:rsidR="008A016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        From Duplicate 1 (                           Two-Stage Two-Locus Models in Genome-Wide Association                         - Evans, David M; Marchini, Jonathan; Morris, Andrew P; Cardon, Lon R )\n                \n        \n        \n        From Duplicate 2 (                           Two-Stage Two-Locus Models in Genome-Wide Association                         - Evans, David M; Marchini, Jonathan; Morris, Andrew P; Cardon, Lon R )\n                \n        \n        \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4D073D" w:rsidRPr="00890F9C">
        <w:fldChar w:fldCharType="separate"/>
      </w:r>
      <w:r w:rsidR="008A016F" w:rsidRPr="008A016F">
        <w:rPr>
          <w:noProof/>
          <w:vertAlign w:val="superscript"/>
        </w:rPr>
        <w:t>10,20,27–29</w:t>
      </w:r>
      <w:r w:rsidR="004D073D" w:rsidRPr="00890F9C">
        <w:fldChar w:fldCharType="end"/>
      </w:r>
      <w:r w:rsidR="00C01BA3" w:rsidRPr="00890F9C">
        <w:t xml:space="preserve">. </w:t>
      </w:r>
      <w:r w:rsidR="00F321F1" w:rsidRPr="00890F9C">
        <w:t xml:space="preserve">Taking 500 000 SNPs for example, the </w:t>
      </w:r>
      <w:proofErr w:type="spellStart"/>
      <w:r w:rsidR="00F321F1" w:rsidRPr="00C634A5">
        <w:t>Bonferroni</w:t>
      </w:r>
      <w:proofErr w:type="spellEnd"/>
      <w:r w:rsidR="00833B6E" w:rsidRPr="00C634A5">
        <w:t>-</w:t>
      </w:r>
      <w:r w:rsidR="00F321F1" w:rsidRPr="00C634A5">
        <w:t>corrected threshold</w:t>
      </w:r>
      <w:r w:rsidR="00F321F1" w:rsidRPr="00890F9C">
        <w:t xml:space="preserve"> on the -log</w:t>
      </w:r>
      <w:r w:rsidR="00C4057C" w:rsidRPr="00890F9C">
        <w:rPr>
          <w:vertAlign w:val="subscript"/>
        </w:rPr>
        <w:t>10</w:t>
      </w:r>
      <w:r w:rsidR="00F321F1" w:rsidRPr="00890F9C">
        <w:t xml:space="preserve"> scale is 12.4 for an exhaustive</w:t>
      </w:r>
      <w:r w:rsidR="00552073" w:rsidRPr="00890F9C">
        <w:t xml:space="preserve"> search</w:t>
      </w:r>
      <w:r w:rsidR="00F321F1" w:rsidRPr="00890F9C">
        <w:t xml:space="preserve"> in contrast to 7.0 for a </w:t>
      </w:r>
      <w:r w:rsidR="00552073" w:rsidRPr="00890F9C">
        <w:t xml:space="preserve">hypothesis-driven search focusing on </w:t>
      </w:r>
      <w:r w:rsidR="00C634A5">
        <w:t xml:space="preserve">one </w:t>
      </w:r>
      <w:r w:rsidR="00552073" w:rsidRPr="00890F9C">
        <w:t xml:space="preserve">SNP with </w:t>
      </w:r>
      <w:r w:rsidR="00F321F1" w:rsidRPr="00890F9C">
        <w:t xml:space="preserve">marginal </w:t>
      </w:r>
      <w:r w:rsidR="00552073" w:rsidRPr="00890F9C">
        <w:t>effects</w:t>
      </w:r>
      <w:r w:rsidR="00F321F1" w:rsidRPr="00890F9C">
        <w:t>,</w:t>
      </w:r>
      <w:r w:rsidR="00F85271">
        <w:t xml:space="preserve"> equivalent to an approximate doubling of</w:t>
      </w:r>
      <w:r w:rsidR="00E73431" w:rsidRPr="00890F9C">
        <w:t xml:space="preserve"> sample size in the focused search. </w:t>
      </w:r>
    </w:p>
    <w:p w14:paraId="63E4890B" w14:textId="77777777" w:rsidR="00F85271" w:rsidRDefault="00F85271" w:rsidP="00C01BA3"/>
    <w:p w14:paraId="2995AD55" w14:textId="1B09AB45" w:rsidR="00C01BA3" w:rsidRPr="00890F9C" w:rsidRDefault="00F85271" w:rsidP="00C01BA3">
      <w:r>
        <w:t xml:space="preserve">In future, </w:t>
      </w:r>
      <w:r w:rsidR="00E73431" w:rsidRPr="00890F9C">
        <w:t>u</w:t>
      </w:r>
      <w:r w:rsidR="00C01BA3" w:rsidRPr="00890F9C">
        <w:t>sing high</w:t>
      </w:r>
      <w:r w:rsidR="002D432C">
        <w:t>-</w:t>
      </w:r>
      <w:r w:rsidR="00196F1A" w:rsidRPr="00890F9C">
        <w:t xml:space="preserve">density </w:t>
      </w:r>
      <w:r w:rsidR="00C01BA3" w:rsidRPr="00890F9C">
        <w:t xml:space="preserve">SNPs </w:t>
      </w:r>
      <w:r>
        <w:t xml:space="preserve">or </w:t>
      </w:r>
      <w:ins w:id="49" w:author="Darren Burgess" w:date="2014-04-16T17:02:00Z">
        <w:r w:rsidR="00DB32A1">
          <w:t xml:space="preserve">DNA </w:t>
        </w:r>
      </w:ins>
      <w:r>
        <w:t xml:space="preserve">sequence data </w:t>
      </w:r>
      <w:r w:rsidR="00C01BA3" w:rsidRPr="00890F9C">
        <w:t>c</w:t>
      </w:r>
      <w:r w:rsidR="00F321F1" w:rsidRPr="00890F9C">
        <w:t>ould</w:t>
      </w:r>
      <w:r w:rsidR="00C01BA3" w:rsidRPr="00890F9C">
        <w:t xml:space="preserve"> </w:t>
      </w:r>
      <w:r w:rsidR="00F321F1" w:rsidRPr="00890F9C">
        <w:t xml:space="preserve">potentially </w:t>
      </w:r>
      <w:r w:rsidR="00C01BA3" w:rsidRPr="00890F9C">
        <w:t xml:space="preserve">make </w:t>
      </w:r>
      <w:r w:rsidR="003F6F22" w:rsidRPr="00890F9C">
        <w:t>both exhaustive and</w:t>
      </w:r>
      <w:r w:rsidR="00C01BA3" w:rsidRPr="00890F9C">
        <w:t xml:space="preserve"> focused interaction search</w:t>
      </w:r>
      <w:r w:rsidR="009809A1">
        <w:t>es</w:t>
      </w:r>
      <w:r w:rsidR="00C01BA3" w:rsidRPr="00890F9C">
        <w:t xml:space="preserve"> more fruitful as power is </w:t>
      </w:r>
      <w:r w:rsidR="009809A1">
        <w:t xml:space="preserve">a </w:t>
      </w:r>
      <w:r w:rsidR="00C01BA3" w:rsidRPr="00890F9C">
        <w:t xml:space="preserve">function </w:t>
      </w:r>
      <w:r w:rsidR="005E3E2C">
        <w:t xml:space="preserve">not only </w:t>
      </w:r>
      <w:r w:rsidR="00C01BA3" w:rsidRPr="00890F9C">
        <w:t>of interaction effects</w:t>
      </w:r>
      <w:r w:rsidR="005E3E2C">
        <w:t xml:space="preserve"> and </w:t>
      </w:r>
      <w:r w:rsidR="00C634A5">
        <w:t>sample size</w:t>
      </w:r>
      <w:r w:rsidR="005E3E2C">
        <w:t xml:space="preserve"> but also </w:t>
      </w:r>
      <w:proofErr w:type="gramStart"/>
      <w:r w:rsidR="005E3E2C">
        <w:t xml:space="preserve">of </w:t>
      </w:r>
      <w:r w:rsidR="00C01BA3" w:rsidRPr="00890F9C">
        <w:t xml:space="preserve"> </w:t>
      </w:r>
      <w:r w:rsidR="004D073D" w:rsidRPr="00890F9C">
        <w:rPr>
          <w:b/>
        </w:rPr>
        <w:t>linkage</w:t>
      </w:r>
      <w:proofErr w:type="gramEnd"/>
      <w:r w:rsidR="004D073D" w:rsidRPr="00890F9C">
        <w:rPr>
          <w:b/>
        </w:rPr>
        <w:t xml:space="preserve"> disequilibrium</w:t>
      </w:r>
      <w:r w:rsidR="001F3F6F" w:rsidRPr="00890F9C">
        <w:t xml:space="preserve"> (</w:t>
      </w:r>
      <w:r w:rsidR="00C01BA3" w:rsidRPr="00890F9C">
        <w:t>LD</w:t>
      </w:r>
      <w:r w:rsidR="001F3F6F" w:rsidRPr="00890F9C">
        <w:t>)</w:t>
      </w:r>
      <w:r w:rsidR="00C01BA3" w:rsidRPr="00890F9C">
        <w:t xml:space="preserve"> between the SNP and </w:t>
      </w:r>
      <w:r w:rsidR="00C01BA3" w:rsidRPr="003A31ED">
        <w:rPr>
          <w:b/>
        </w:rPr>
        <w:t>causal variant</w:t>
      </w:r>
      <w:r w:rsidR="00C01BA3" w:rsidRPr="00890F9C">
        <w:t xml:space="preserve"> at both loci</w:t>
      </w:r>
      <w:r w:rsidR="00071483">
        <w:t xml:space="preserve"> </w:t>
      </w:r>
      <w:r w:rsidR="005E3E2C">
        <w:t xml:space="preserve">which can be </w:t>
      </w:r>
      <w:proofErr w:type="spellStart"/>
      <w:r w:rsidR="005E3E2C">
        <w:t>m</w:t>
      </w:r>
      <w:r w:rsidR="00071483">
        <w:t>a</w:t>
      </w:r>
      <w:r w:rsidR="005E3E2C">
        <w:t>ximised</w:t>
      </w:r>
      <w:proofErr w:type="spellEnd"/>
      <w:r w:rsidR="005E3E2C">
        <w:t xml:space="preserve"> with very dense marker data</w:t>
      </w:r>
      <w:r w:rsidR="004D073D" w:rsidRPr="00890F9C">
        <w:fldChar w:fldCharType="begin" w:fldLock="1"/>
      </w:r>
      <w:r w:rsidR="008A016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rsidR="004D073D" w:rsidRPr="00890F9C">
        <w:fldChar w:fldCharType="separate"/>
      </w:r>
      <w:r w:rsidR="008A016F" w:rsidRPr="008A016F">
        <w:rPr>
          <w:noProof/>
          <w:vertAlign w:val="superscript"/>
        </w:rPr>
        <w:t>21,24</w:t>
      </w:r>
      <w:r w:rsidR="004D073D" w:rsidRPr="00890F9C">
        <w:fldChar w:fldCharType="end"/>
      </w:r>
      <w:r w:rsidR="00C01BA3" w:rsidRPr="00890F9C">
        <w:t xml:space="preserve">. </w:t>
      </w:r>
    </w:p>
    <w:p w14:paraId="6E27599D" w14:textId="77777777" w:rsidR="00C01BA3" w:rsidRPr="00890F9C" w:rsidRDefault="00C01BA3" w:rsidP="00C01BA3"/>
    <w:p w14:paraId="76A5BDAA" w14:textId="207A5240" w:rsidR="00C01BA3" w:rsidRPr="00890F9C" w:rsidRDefault="00C01BA3" w:rsidP="00C01BA3">
      <w:pPr>
        <w:pStyle w:val="Heading3"/>
        <w:rPr>
          <w:i/>
        </w:rPr>
      </w:pPr>
      <w:bookmarkStart w:id="50" w:name="_Toc257304544"/>
      <w:proofErr w:type="gramStart"/>
      <w:r w:rsidRPr="00890F9C">
        <w:rPr>
          <w:rStyle w:val="inlineheading"/>
          <w:i w:val="0"/>
        </w:rPr>
        <w:lastRenderedPageBreak/>
        <w:t>LD</w:t>
      </w:r>
      <w:ins w:id="51" w:author="Darren Burgess" w:date="2014-04-16T17:03:00Z">
        <w:r w:rsidR="00DB32A1">
          <w:rPr>
            <w:rStyle w:val="inlineheading"/>
            <w:i w:val="0"/>
          </w:rPr>
          <w:t>-</w:t>
        </w:r>
      </w:ins>
      <w:r w:rsidRPr="00890F9C">
        <w:rPr>
          <w:rStyle w:val="inlineheading"/>
          <w:i w:val="0"/>
        </w:rPr>
        <w:t xml:space="preserve"> and haplotype</w:t>
      </w:r>
      <w:r w:rsidR="00833B6E">
        <w:rPr>
          <w:rStyle w:val="inlineheading"/>
          <w:i w:val="0"/>
        </w:rPr>
        <w:t>-</w:t>
      </w:r>
      <w:r w:rsidRPr="00890F9C">
        <w:rPr>
          <w:rStyle w:val="inlineheading"/>
          <w:i w:val="0"/>
        </w:rPr>
        <w:t>based methods</w:t>
      </w:r>
      <w:r w:rsidRPr="00890F9C">
        <w:rPr>
          <w:rStyle w:val="inlineheading"/>
          <w:b/>
          <w:i w:val="0"/>
        </w:rPr>
        <w:t>.</w:t>
      </w:r>
      <w:bookmarkEnd w:id="50"/>
      <w:proofErr w:type="gramEnd"/>
      <w:r w:rsidRPr="00890F9C">
        <w:rPr>
          <w:i/>
        </w:rPr>
        <w:t xml:space="preserve"> </w:t>
      </w:r>
    </w:p>
    <w:p w14:paraId="4F6A16AC" w14:textId="77777777" w:rsidR="00C01BA3" w:rsidRPr="00890F9C" w:rsidRDefault="00C01BA3" w:rsidP="00C01BA3"/>
    <w:p w14:paraId="33F49E53" w14:textId="7DA4A501" w:rsidR="00C01BA3" w:rsidRPr="00890F9C" w:rsidRDefault="00C01BA3" w:rsidP="00C01BA3">
      <w:r w:rsidRPr="00890F9C">
        <w:t xml:space="preserve">In disease traits, </w:t>
      </w:r>
      <w:r w:rsidR="00BC51BD">
        <w:t>testing interactions can be</w:t>
      </w:r>
      <w:r w:rsidR="005E3E2C">
        <w:t xml:space="preserve"> equated</w:t>
      </w:r>
      <w:r w:rsidR="00BC51BD">
        <w:t xml:space="preserve"> to testing</w:t>
      </w:r>
      <w:r w:rsidRPr="00890F9C">
        <w:t xml:space="preserve"> the difference of inter-locus associations between cases and controls</w:t>
      </w:r>
      <w:r w:rsidR="00D70492">
        <w:t xml:space="preserve"> that</w:t>
      </w:r>
      <w:r w:rsidRPr="00890F9C">
        <w:t xml:space="preserve"> may be </w:t>
      </w:r>
      <w:r w:rsidR="00B85558">
        <w:t xml:space="preserve">computed </w:t>
      </w:r>
      <w:r w:rsidR="0080670E">
        <w:t>faster</w:t>
      </w:r>
      <w:r w:rsidR="00B85558">
        <w:t xml:space="preserve"> and </w:t>
      </w:r>
      <w:r w:rsidRPr="00890F9C">
        <w:t xml:space="preserve">more powerful than logistic regression mainly because such </w:t>
      </w:r>
      <w:r w:rsidR="002A07D0" w:rsidRPr="00890F9C">
        <w:t xml:space="preserve">a </w:t>
      </w:r>
      <w:r w:rsidRPr="00890F9C">
        <w:t xml:space="preserve">difference can be tested using </w:t>
      </w:r>
      <w:r w:rsidR="00890F9C">
        <w:t>a</w:t>
      </w:r>
      <w:r w:rsidRPr="00890F9C">
        <w:t xml:space="preserve"> χ</w:t>
      </w:r>
      <w:r w:rsidRPr="00890F9C">
        <w:rPr>
          <w:vertAlign w:val="superscript"/>
        </w:rPr>
        <w:t>2</w:t>
      </w:r>
      <w:r w:rsidRPr="00890F9C">
        <w:t xml:space="preserve"> statistic </w:t>
      </w:r>
      <w:r w:rsidR="00890F9C">
        <w:t xml:space="preserve">with one </w:t>
      </w:r>
      <w:proofErr w:type="spellStart"/>
      <w:r w:rsidR="00890F9C">
        <w:t>df</w:t>
      </w:r>
      <w:proofErr w:type="spellEnd"/>
      <w:r w:rsidR="005E3E2C">
        <w:t xml:space="preserve"> rather than the four </w:t>
      </w:r>
      <w:proofErr w:type="spellStart"/>
      <w:r w:rsidR="005E3E2C">
        <w:t>df</w:t>
      </w:r>
      <w:proofErr w:type="spellEnd"/>
      <w:r w:rsidR="005E3E2C">
        <w:t xml:space="preserve"> of logistic regression</w:t>
      </w:r>
      <w:r w:rsidR="004D073D" w:rsidRPr="00890F9C">
        <w:fldChar w:fldCharType="begin" w:fldLock="1"/>
      </w:r>
      <w:r w:rsidR="008A016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0&lt;/sup&gt;" }, "properties" : { "noteIndex" : 0 }, "schema" : "https://github.com/citation-style-language/schema/raw/master/csl-citation.json" }</w:instrText>
      </w:r>
      <w:r w:rsidR="004D073D" w:rsidRPr="00890F9C">
        <w:fldChar w:fldCharType="separate"/>
      </w:r>
      <w:r w:rsidR="008A016F" w:rsidRPr="008A016F">
        <w:rPr>
          <w:noProof/>
          <w:vertAlign w:val="superscript"/>
        </w:rPr>
        <w:t>13,15,30</w:t>
      </w:r>
      <w:r w:rsidR="004D073D" w:rsidRPr="00890F9C">
        <w:fldChar w:fldCharType="end"/>
      </w:r>
      <w:r w:rsidRPr="00890F9C">
        <w:t>.</w:t>
      </w:r>
      <w:r w:rsidR="003C015E">
        <w:t xml:space="preserve"> </w:t>
      </w:r>
      <w:r w:rsidR="001D40E0">
        <w:t>A</w:t>
      </w:r>
      <w:r w:rsidR="00533DA5">
        <w:t xml:space="preserve"> collection of statistics</w:t>
      </w:r>
      <w:r w:rsidR="00D76F30">
        <w:t xml:space="preserve"> </w:t>
      </w:r>
      <w:r w:rsidR="0071694C">
        <w:t xml:space="preserve">(Supplementary information </w:t>
      </w:r>
      <w:r w:rsidR="0023481E">
        <w:t xml:space="preserve">box </w:t>
      </w:r>
      <w:r w:rsidR="00B36A95">
        <w:t>S</w:t>
      </w:r>
      <w:r w:rsidR="0071694C">
        <w:t xml:space="preserve">1) </w:t>
      </w:r>
      <w:r w:rsidR="005E3E2C">
        <w:t>have been</w:t>
      </w:r>
      <w:r w:rsidR="008F4DAE">
        <w:t xml:space="preserve"> derived </w:t>
      </w:r>
      <w:r w:rsidR="00D76F30">
        <w:t>to</w:t>
      </w:r>
      <w:r w:rsidR="00F92310">
        <w:t xml:space="preserve"> measure the inter-locus association difference</w:t>
      </w:r>
      <w:r w:rsidR="005E3E2C">
        <w:t>s</w:t>
      </w:r>
      <w:r w:rsidR="00F92310">
        <w:t xml:space="preserve"> between cases and controls</w:t>
      </w:r>
      <w:r w:rsidR="0071694C">
        <w:t xml:space="preserve"> </w:t>
      </w:r>
      <w:r w:rsidR="00057688">
        <w:t>using</w:t>
      </w:r>
      <w:r w:rsidR="0071694C">
        <w:t xml:space="preserve"> joint genotype </w:t>
      </w:r>
      <w:proofErr w:type="gramStart"/>
      <w:r w:rsidR="0071694C">
        <w:t>frequencies</w:t>
      </w:r>
      <w:r w:rsidR="008F4DAE">
        <w:t xml:space="preserve"> ,</w:t>
      </w:r>
      <w:proofErr w:type="gramEnd"/>
      <w:r w:rsidR="00D15443">
        <w:t xml:space="preserve"> </w:t>
      </w:r>
      <w:r w:rsidR="0071694C">
        <w:t xml:space="preserve">and </w:t>
      </w:r>
      <w:r w:rsidR="00C14F44">
        <w:t xml:space="preserve">these </w:t>
      </w:r>
      <w:r w:rsidR="008F4DAE">
        <w:t xml:space="preserve">generally work well </w:t>
      </w:r>
      <w:r w:rsidR="00A82127">
        <w:t xml:space="preserve">for unlinked loci </w:t>
      </w:r>
      <w:commentRangeStart w:id="52"/>
      <w:r w:rsidR="00A82127">
        <w:t xml:space="preserve">(i.e. </w:t>
      </w:r>
      <w:r w:rsidR="005E3E2C">
        <w:t xml:space="preserve">with </w:t>
      </w:r>
      <w:r w:rsidR="00A82127">
        <w:t xml:space="preserve">no LD) </w:t>
      </w:r>
      <w:commentRangeEnd w:id="52"/>
      <w:r w:rsidR="003432DF">
        <w:rPr>
          <w:rStyle w:val="CommentReference"/>
        </w:rPr>
        <w:commentReference w:id="52"/>
      </w:r>
      <w:r w:rsidR="008F4DAE">
        <w:t xml:space="preserve">in </w:t>
      </w:r>
      <w:r w:rsidR="00A82127">
        <w:t xml:space="preserve">rare </w:t>
      </w:r>
      <w:r w:rsidR="007F3F05">
        <w:t xml:space="preserve">(e.g. </w:t>
      </w:r>
      <w:r w:rsidR="007F3F05" w:rsidRPr="00A76474">
        <w:t>prevalence</w:t>
      </w:r>
      <w:r w:rsidR="007F3F05">
        <w:t xml:space="preserve"> &lt; 0.01) </w:t>
      </w:r>
      <w:r w:rsidR="007F3F05" w:rsidRPr="003C1861">
        <w:t>diseases</w:t>
      </w:r>
      <w:r w:rsidR="009D42A5" w:rsidRPr="003C1861">
        <w:fldChar w:fldCharType="begin" w:fldLock="1"/>
      </w:r>
      <w:r w:rsidR="008A016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9D42A5" w:rsidRPr="003C1861">
        <w:fldChar w:fldCharType="separate"/>
      </w:r>
      <w:r w:rsidR="008A016F" w:rsidRPr="008A016F">
        <w:rPr>
          <w:noProof/>
          <w:vertAlign w:val="superscript"/>
        </w:rPr>
        <w:t>15</w:t>
      </w:r>
      <w:r w:rsidR="009D42A5" w:rsidRPr="003C1861">
        <w:fldChar w:fldCharType="end"/>
      </w:r>
      <w:r w:rsidR="003C1861">
        <w:t>. F</w:t>
      </w:r>
      <w:r w:rsidR="00F33A6C">
        <w:t>or example,</w:t>
      </w:r>
      <w:r w:rsidR="00057688">
        <w:t xml:space="preserve"> methods based on </w:t>
      </w:r>
      <w:r w:rsidR="000C557A">
        <w:t xml:space="preserve">comparing </w:t>
      </w:r>
      <w:r w:rsidR="00057688">
        <w:t>LD</w:t>
      </w:r>
      <w:del w:id="53" w:author="Gib Hemani" w:date="2014-06-27T01:47:00Z">
        <w:r w:rsidR="00F33A6C" w:rsidDel="00DB6049">
          <w:delText>s</w:delText>
        </w:r>
      </w:del>
      <w:r w:rsidR="00057688">
        <w:t xml:space="preserve"> </w:t>
      </w:r>
      <w:del w:id="54" w:author="Darren Burgess" w:date="2014-04-16T17:06:00Z">
        <w:r w:rsidR="00F33A6C" w:rsidDel="003432DF">
          <w:delText>of</w:delText>
        </w:r>
        <w:r w:rsidR="005E3E2C" w:rsidDel="003432DF">
          <w:delText xml:space="preserve"> </w:delText>
        </w:r>
      </w:del>
      <w:r w:rsidR="005E3E2C">
        <w:t>between</w:t>
      </w:r>
      <w:r w:rsidR="00F33A6C">
        <w:t xml:space="preserve"> pairs of</w:t>
      </w:r>
      <w:r w:rsidR="00057688">
        <w:t xml:space="preserve"> SNPs </w:t>
      </w:r>
      <w:r w:rsidR="000C557A">
        <w:t xml:space="preserve">in cases </w:t>
      </w:r>
      <w:r w:rsidR="005E3E2C">
        <w:t xml:space="preserve">and </w:t>
      </w:r>
      <w:r w:rsidR="000C557A">
        <w:t xml:space="preserve">controls appear to be effective </w:t>
      </w:r>
      <w:r w:rsidR="00F33A6C">
        <w:t xml:space="preserve">in detecting interactions </w:t>
      </w:r>
      <w:r w:rsidR="000C557A">
        <w:t>and</w:t>
      </w:r>
      <w:r w:rsidR="00F33A6C">
        <w:t xml:space="preserve"> an early LD-based statistic</w:t>
      </w:r>
      <w:r w:rsidR="00F33A6C" w:rsidRPr="00890F9C">
        <w:fldChar w:fldCharType="begin" w:fldLock="1"/>
      </w:r>
      <w:r w:rsidR="008A016F">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1&lt;/sup&gt;" }, "properties" : { "noteIndex" : 0 }, "schema" : "https://github.com/citation-style-language/schema/raw/master/csl-citation.json" }</w:instrText>
      </w:r>
      <w:r w:rsidR="00F33A6C" w:rsidRPr="00890F9C">
        <w:fldChar w:fldCharType="separate"/>
      </w:r>
      <w:r w:rsidR="008A016F" w:rsidRPr="008A016F">
        <w:rPr>
          <w:noProof/>
          <w:vertAlign w:val="superscript"/>
        </w:rPr>
        <w:t>31</w:t>
      </w:r>
      <w:r w:rsidR="00F33A6C" w:rsidRPr="00890F9C">
        <w:fldChar w:fldCharType="end"/>
      </w:r>
      <w:r w:rsidR="00F33A6C">
        <w:t xml:space="preserve"> was recently </w:t>
      </w:r>
      <w:r w:rsidR="00F33A6C" w:rsidRPr="00890F9C">
        <w:t xml:space="preserve">implemented in </w:t>
      </w:r>
      <w:r w:rsidR="003C645C">
        <w:t xml:space="preserve">a </w:t>
      </w:r>
      <w:r w:rsidR="00C14F44">
        <w:t xml:space="preserve">computationally </w:t>
      </w:r>
      <w:r w:rsidR="003C645C">
        <w:t xml:space="preserve">fast tool </w:t>
      </w:r>
      <w:r w:rsidR="00F33A6C" w:rsidRPr="00890F9C">
        <w:t xml:space="preserve">SIXPAC </w:t>
      </w:r>
      <w:r w:rsidR="003C645C">
        <w:t>for genome-wide scans of epistasis</w:t>
      </w:r>
      <w:r w:rsidR="003C645C" w:rsidRPr="00890F9C">
        <w:fldChar w:fldCharType="begin" w:fldLock="1"/>
      </w:r>
      <w:r w:rsidR="008A016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3C645C" w:rsidRPr="00890F9C">
        <w:fldChar w:fldCharType="separate"/>
      </w:r>
      <w:r w:rsidR="008A016F" w:rsidRPr="008A016F">
        <w:rPr>
          <w:noProof/>
          <w:vertAlign w:val="superscript"/>
        </w:rPr>
        <w:t>18</w:t>
      </w:r>
      <w:r w:rsidR="003C645C" w:rsidRPr="00890F9C">
        <w:fldChar w:fldCharType="end"/>
      </w:r>
      <w:r w:rsidR="00524626">
        <w:t>.</w:t>
      </w:r>
      <w:r w:rsidR="000C557A">
        <w:t xml:space="preserve"> </w:t>
      </w:r>
      <w:r w:rsidR="003C645C">
        <w:t>The</w:t>
      </w:r>
      <w:r w:rsidR="00A82127">
        <w:t xml:space="preserve"> LD-based </w:t>
      </w:r>
      <w:r w:rsidR="003C645C">
        <w:t>statistics</w:t>
      </w:r>
      <w:r w:rsidR="00A82127">
        <w:t xml:space="preserve"> may be</w:t>
      </w:r>
      <w:r w:rsidR="000C557A">
        <w:t xml:space="preserve"> </w:t>
      </w:r>
      <w:r w:rsidR="003C645C">
        <w:t>adapted to detect interactions between</w:t>
      </w:r>
      <w:r w:rsidR="00EF4D8A">
        <w:t xml:space="preserve"> SNP</w:t>
      </w:r>
      <w:r w:rsidR="003C645C">
        <w:t xml:space="preserve"> </w:t>
      </w:r>
      <w:r w:rsidR="000C557A" w:rsidRPr="003A31ED">
        <w:rPr>
          <w:b/>
        </w:rPr>
        <w:t>haplotypes</w:t>
      </w:r>
      <w:r w:rsidR="000C557A">
        <w:t xml:space="preserve"> </w:t>
      </w:r>
      <w:r w:rsidR="00EF4D8A">
        <w:t>with an equal (if not better) power</w:t>
      </w:r>
      <w:ins w:id="55" w:author="Darren Burgess" w:date="2014-04-16T17:10:00Z">
        <w:r w:rsidR="003432DF">
          <w:t xml:space="preserve"> </w:t>
        </w:r>
        <w:commentRangeStart w:id="56"/>
        <w:r w:rsidR="003432DF">
          <w:t>than for individual SNP pairs</w:t>
        </w:r>
      </w:ins>
      <w:commentRangeEnd w:id="56"/>
      <w:ins w:id="57" w:author="Darren Burgess" w:date="2014-04-16T17:11:00Z">
        <w:r w:rsidR="003432DF">
          <w:rPr>
            <w:rStyle w:val="CommentReference"/>
          </w:rPr>
          <w:commentReference w:id="56"/>
        </w:r>
      </w:ins>
      <w:r w:rsidR="00CA7BC3" w:rsidRPr="00890F9C">
        <w:fldChar w:fldCharType="begin" w:fldLock="1"/>
      </w:r>
      <w:r w:rsidR="008A016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A7BC3" w:rsidRPr="00890F9C">
        <w:fldChar w:fldCharType="separate"/>
      </w:r>
      <w:r w:rsidR="008A016F" w:rsidRPr="008A016F">
        <w:rPr>
          <w:noProof/>
          <w:vertAlign w:val="superscript"/>
        </w:rPr>
        <w:t>15</w:t>
      </w:r>
      <w:r w:rsidR="00CA7BC3" w:rsidRPr="00890F9C">
        <w:fldChar w:fldCharType="end"/>
      </w:r>
      <w:r w:rsidR="00CA7BC3">
        <w:t>.</w:t>
      </w:r>
      <w:r w:rsidRPr="00890F9C">
        <w:t xml:space="preserve"> </w:t>
      </w:r>
      <w:r w:rsidR="005E3E2C">
        <w:t>O</w:t>
      </w:r>
      <w:r w:rsidR="00235592">
        <w:t>nly genotypes, rather than</w:t>
      </w:r>
      <w:r w:rsidRPr="00890F9C">
        <w:t xml:space="preserve"> haplotypes</w:t>
      </w:r>
      <w:r w:rsidR="00235592">
        <w:t>,</w:t>
      </w:r>
      <w:r w:rsidRPr="00890F9C">
        <w:t xml:space="preserve"> are directly observed in GWAS</w:t>
      </w:r>
      <w:r w:rsidR="00235592">
        <w:t>s</w:t>
      </w:r>
      <w:r w:rsidRPr="00890F9C">
        <w:t xml:space="preserve"> and </w:t>
      </w:r>
      <w:r w:rsidR="001263D3">
        <w:t xml:space="preserve">thus </w:t>
      </w:r>
      <w:r w:rsidR="00BB158B">
        <w:t>the inference of</w:t>
      </w:r>
      <w:r w:rsidR="001263D3">
        <w:t xml:space="preserve"> haplotypes </w:t>
      </w:r>
      <w:r w:rsidRPr="00890F9C">
        <w:t>require</w:t>
      </w:r>
      <w:r w:rsidR="001263D3">
        <w:t>s</w:t>
      </w:r>
      <w:r w:rsidRPr="00890F9C">
        <w:t xml:space="preserve"> </w:t>
      </w:r>
      <w:r w:rsidR="001263D3">
        <w:t xml:space="preserve">the </w:t>
      </w:r>
      <w:r w:rsidR="004D073D" w:rsidRPr="003A31ED">
        <w:rPr>
          <w:b/>
        </w:rPr>
        <w:t>linkage phase</w:t>
      </w:r>
      <w:r w:rsidRPr="00890F9C">
        <w:t xml:space="preserve"> of SNP genotypes to be estimated in advance.</w:t>
      </w:r>
    </w:p>
    <w:p w14:paraId="4A6AA7D3" w14:textId="77777777" w:rsidR="003D4851" w:rsidRDefault="003D4851" w:rsidP="00C01BA3"/>
    <w:p w14:paraId="78B5230A" w14:textId="75DD4A43" w:rsidR="00C01BA3" w:rsidRPr="00890F9C" w:rsidRDefault="00C24DA7" w:rsidP="00C01BA3">
      <w:r>
        <w:t>Caution</w:t>
      </w:r>
      <w:r w:rsidR="00C14F44">
        <w:t xml:space="preserve"> is</w:t>
      </w:r>
      <w:r>
        <w:t xml:space="preserve"> recommended </w:t>
      </w:r>
      <w:r w:rsidR="005800D7">
        <w:t>when applying these methods in</w:t>
      </w:r>
      <w:r w:rsidR="00123E9C">
        <w:t xml:space="preserve"> </w:t>
      </w:r>
      <w:r w:rsidR="00C01BA3" w:rsidRPr="00890F9C">
        <w:t>GWAS</w:t>
      </w:r>
      <w:r w:rsidR="00BB158B">
        <w:t>s</w:t>
      </w:r>
      <w:r w:rsidR="005800D7">
        <w:t xml:space="preserve"> </w:t>
      </w:r>
      <w:r w:rsidR="008031A1">
        <w:t>because diseases are not always rare</w:t>
      </w:r>
      <w:r>
        <w:t xml:space="preserve"> and</w:t>
      </w:r>
      <w:r w:rsidR="008031A1">
        <w:t xml:space="preserve"> </w:t>
      </w:r>
      <w:r w:rsidR="00EB102C">
        <w:t>foc</w:t>
      </w:r>
      <w:r w:rsidR="00DB16E3">
        <w:t xml:space="preserve">using on unlinked loci would ignore possible </w:t>
      </w:r>
      <w:r w:rsidR="00DB16E3" w:rsidRPr="00890F9C">
        <w:t>intra-locus interactions</w:t>
      </w:r>
      <w:r w:rsidR="00DB16E3" w:rsidRPr="00890F9C">
        <w:fldChar w:fldCharType="begin" w:fldLock="1"/>
      </w:r>
      <w:r w:rsidR="008A016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2&lt;/sup&gt;" }, "properties" : { "noteIndex" : 0 }, "schema" : "https://github.com/citation-style-language/schema/raw/master/csl-citation.json" }</w:instrText>
      </w:r>
      <w:r w:rsidR="00DB16E3" w:rsidRPr="00890F9C">
        <w:fldChar w:fldCharType="separate"/>
      </w:r>
      <w:r w:rsidR="008A016F" w:rsidRPr="008A016F">
        <w:rPr>
          <w:noProof/>
          <w:vertAlign w:val="superscript"/>
        </w:rPr>
        <w:t>21,32</w:t>
      </w:r>
      <w:r w:rsidR="00DB16E3" w:rsidRPr="00890F9C">
        <w:fldChar w:fldCharType="end"/>
      </w:r>
      <w:r w:rsidR="00DB16E3">
        <w:t>, whereas</w:t>
      </w:r>
      <w:r w:rsidR="008031A1">
        <w:t xml:space="preserve"> in an exhaustive search</w:t>
      </w:r>
      <w:r w:rsidR="00B33788">
        <w:t xml:space="preserve"> </w:t>
      </w:r>
      <w:r w:rsidR="00C01BA3" w:rsidRPr="00890F9C">
        <w:t>HWE does not always hold</w:t>
      </w:r>
      <w:r w:rsidR="00EB102C">
        <w:t xml:space="preserve"> and</w:t>
      </w:r>
      <w:r w:rsidR="008031A1">
        <w:t xml:space="preserve"> LD</w:t>
      </w:r>
      <w:r w:rsidR="00EB102C">
        <w:t xml:space="preserve"> do</w:t>
      </w:r>
      <w:r w:rsidR="00C14F44">
        <w:t>es</w:t>
      </w:r>
      <w:r w:rsidR="00EB102C">
        <w:t xml:space="preserve"> exist </w:t>
      </w:r>
      <w:r w:rsidR="00C14F44">
        <w:t>for</w:t>
      </w:r>
      <w:r w:rsidR="00EB102C">
        <w:t xml:space="preserve"> many pair</w:t>
      </w:r>
      <w:r w:rsidR="00C14F44">
        <w:t>s of</w:t>
      </w:r>
      <w:r w:rsidR="00EB102C">
        <w:t xml:space="preserve"> SNPs, </w:t>
      </w:r>
      <w:r w:rsidR="00904432">
        <w:t>which</w:t>
      </w:r>
      <w:r w:rsidR="00DB16E3">
        <w:t xml:space="preserve"> </w:t>
      </w:r>
      <w:r w:rsidR="00EB102C">
        <w:t>could potentially generate inflated false positives</w:t>
      </w:r>
      <w:r w:rsidR="004D073D" w:rsidRPr="00890F9C">
        <w:fldChar w:fldCharType="begin" w:fldLock="1"/>
      </w:r>
      <w:r w:rsidR="008A016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4D073D" w:rsidRPr="00890F9C">
        <w:fldChar w:fldCharType="separate"/>
      </w:r>
      <w:r w:rsidR="008A016F" w:rsidRPr="008A016F">
        <w:rPr>
          <w:noProof/>
          <w:vertAlign w:val="superscript"/>
        </w:rPr>
        <w:t>15</w:t>
      </w:r>
      <w:r w:rsidR="004D073D" w:rsidRPr="00890F9C">
        <w:fldChar w:fldCharType="end"/>
      </w:r>
      <w:r w:rsidR="00EB102C">
        <w:t>.</w:t>
      </w:r>
      <w:r w:rsidR="00C01BA3" w:rsidRPr="00890F9C">
        <w:t xml:space="preserve"> </w:t>
      </w:r>
      <w:r w:rsidR="00C14F44">
        <w:t>M</w:t>
      </w:r>
      <w:r w:rsidR="00C01BA3" w:rsidRPr="00890F9C">
        <w:t xml:space="preserve">easures of LD </w:t>
      </w:r>
      <w:r w:rsidR="003D4851">
        <w:t xml:space="preserve">based on correlations (that is, co-occurrence) </w:t>
      </w:r>
      <w:r w:rsidR="00603BE7">
        <w:t xml:space="preserve">between pairs </w:t>
      </w:r>
      <w:r w:rsidR="003D4851">
        <w:t xml:space="preserve">of SNPs </w:t>
      </w:r>
      <w:r w:rsidR="00C01BA3" w:rsidRPr="00890F9C">
        <w:t xml:space="preserve">do not </w:t>
      </w:r>
      <w:r w:rsidR="00B33788">
        <w:t>assume</w:t>
      </w:r>
      <w:r w:rsidR="00C01BA3" w:rsidRPr="00890F9C">
        <w:t xml:space="preserve"> HWE or </w:t>
      </w:r>
      <w:r w:rsidR="00B33788">
        <w:t xml:space="preserve">require </w:t>
      </w:r>
      <w:r w:rsidR="00C01BA3" w:rsidRPr="00890F9C">
        <w:t>phasing</w:t>
      </w:r>
      <w:r w:rsidR="004D073D" w:rsidRPr="00890F9C">
        <w:fldChar w:fldCharType="begin" w:fldLock="1"/>
      </w:r>
      <w:r w:rsidR="008A016F">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3&lt;/sup&gt;" }, "properties" : { "noteIndex" : 0 }, "schema" : "https://github.com/citation-style-language/schema/raw/master/csl-citation.json" }</w:instrText>
      </w:r>
      <w:r w:rsidR="004D073D" w:rsidRPr="00890F9C">
        <w:fldChar w:fldCharType="separate"/>
      </w:r>
      <w:r w:rsidR="008A016F" w:rsidRPr="008A016F">
        <w:rPr>
          <w:noProof/>
          <w:vertAlign w:val="superscript"/>
        </w:rPr>
        <w:t>33</w:t>
      </w:r>
      <w:r w:rsidR="004D073D" w:rsidRPr="00890F9C">
        <w:fldChar w:fldCharType="end"/>
      </w:r>
      <w:r w:rsidR="00C01BA3" w:rsidRPr="00890F9C">
        <w:t xml:space="preserve"> and have been increasingly used in studying epistasis in GWAS</w:t>
      </w:r>
      <w:r w:rsidR="003D4851">
        <w:t>s</w:t>
      </w:r>
      <w:r w:rsidR="004D073D" w:rsidRPr="00890F9C">
        <w:fldChar w:fldCharType="begin" w:fldLock="1"/>
      </w:r>
      <w:r w:rsidR="008A016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4&lt;/sup&gt;" }, "properties" : { "noteIndex" : 0 }, "schema" : "https://github.com/citation-style-language/schema/raw/master/csl-citation.json" }</w:instrText>
      </w:r>
      <w:r w:rsidR="004D073D" w:rsidRPr="00890F9C">
        <w:fldChar w:fldCharType="separate"/>
      </w:r>
      <w:r w:rsidR="008A016F" w:rsidRPr="008A016F">
        <w:rPr>
          <w:noProof/>
          <w:vertAlign w:val="superscript"/>
        </w:rPr>
        <w:t>15,16,34</w:t>
      </w:r>
      <w:r w:rsidR="004D073D" w:rsidRPr="00890F9C">
        <w:fldChar w:fldCharType="end"/>
      </w:r>
      <w:r w:rsidR="00C01BA3" w:rsidRPr="00890F9C">
        <w:t>. For example, for each pair of SNPs</w:t>
      </w:r>
      <w:r w:rsidR="003D4851">
        <w:t>,</w:t>
      </w:r>
      <w:r w:rsidR="00C01BA3" w:rsidRPr="00890F9C">
        <w:t xml:space="preserve"> </w:t>
      </w:r>
      <w:r w:rsidR="003D4851" w:rsidRPr="00890F9C">
        <w:t>interaction</w:t>
      </w:r>
      <w:r w:rsidR="00C01BA3" w:rsidRPr="00890F9C">
        <w:t xml:space="preserve"> can </w:t>
      </w:r>
      <w:r w:rsidR="003D4851">
        <w:t xml:space="preserve">be tested by </w:t>
      </w:r>
      <w:r w:rsidR="000762B0">
        <w:t xml:space="preserve">a Z-score statistic derived from the difference </w:t>
      </w:r>
      <w:proofErr w:type="gramStart"/>
      <w:r w:rsidR="000762B0">
        <w:t xml:space="preserve">of </w:t>
      </w:r>
      <w:r w:rsidR="00C01BA3" w:rsidRPr="00890F9C">
        <w:t xml:space="preserve"> their</w:t>
      </w:r>
      <w:proofErr w:type="gramEnd"/>
      <w:r w:rsidR="00C01BA3" w:rsidRPr="00890F9C">
        <w:t xml:space="preserve"> Pearson correlation </w:t>
      </w:r>
      <w:r w:rsidR="000762B0">
        <w:t xml:space="preserve">computed </w:t>
      </w:r>
      <w:r w:rsidR="003D4851">
        <w:t xml:space="preserve">separately </w:t>
      </w:r>
      <w:r w:rsidR="00C01BA3" w:rsidRPr="00890F9C">
        <w:t>in cases and controls</w:t>
      </w:r>
      <w:r w:rsidR="004D073D" w:rsidRPr="00890F9C">
        <w:fldChar w:fldCharType="begin" w:fldLock="1"/>
      </w:r>
      <w:r w:rsidR="008A016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3&lt;/sup&gt;" }, "properties" : { "noteIndex" : 0 }, "schema" : "https://github.com/citation-style-language/schema/raw/master/csl-citation.json" }</w:instrText>
      </w:r>
      <w:r w:rsidR="004D073D" w:rsidRPr="00890F9C">
        <w:fldChar w:fldCharType="separate"/>
      </w:r>
      <w:r w:rsidR="008A016F" w:rsidRPr="008A016F">
        <w:rPr>
          <w:noProof/>
          <w:vertAlign w:val="superscript"/>
        </w:rPr>
        <w:t>16,33</w:t>
      </w:r>
      <w:r w:rsidR="004D073D" w:rsidRPr="00890F9C">
        <w:fldChar w:fldCharType="end"/>
      </w:r>
      <w:r w:rsidR="00C01BA3" w:rsidRPr="00890F9C">
        <w:t xml:space="preserve">. </w:t>
      </w:r>
      <w:r w:rsidR="002065A9">
        <w:t>However</w:t>
      </w:r>
      <w:r w:rsidR="00C01BA3" w:rsidRPr="00890F9C">
        <w:t xml:space="preserve">, </w:t>
      </w:r>
      <w:r w:rsidR="002065A9">
        <w:t xml:space="preserve">simulation studies suggest that </w:t>
      </w:r>
      <w:r w:rsidR="00C01BA3" w:rsidRPr="00890F9C">
        <w:t xml:space="preserve">the Z-score statistic is still subject to </w:t>
      </w:r>
      <w:r w:rsidR="00C14F44">
        <w:t xml:space="preserve">an </w:t>
      </w:r>
      <w:r w:rsidR="00C01BA3" w:rsidRPr="00890F9C">
        <w:t xml:space="preserve">inflated </w:t>
      </w:r>
      <w:r w:rsidR="00C14F44">
        <w:t xml:space="preserve">level of </w:t>
      </w:r>
      <w:r w:rsidR="00C01BA3" w:rsidRPr="00890F9C">
        <w:t>false positive</w:t>
      </w:r>
      <w:r w:rsidR="00C14F44">
        <w:t xml:space="preserve"> results</w:t>
      </w:r>
      <w:r w:rsidR="00C01BA3" w:rsidRPr="00890F9C">
        <w:t xml:space="preserve"> when </w:t>
      </w:r>
      <w:r w:rsidR="00BA0C66" w:rsidRPr="00890F9C">
        <w:t xml:space="preserve">the </w:t>
      </w:r>
      <w:r w:rsidR="00C01BA3" w:rsidRPr="00890F9C">
        <w:t xml:space="preserve">two SNPs </w:t>
      </w:r>
      <w:r w:rsidR="00BA0C66" w:rsidRPr="00890F9C">
        <w:t xml:space="preserve">are </w:t>
      </w:r>
      <w:r w:rsidR="0038293E">
        <w:t>highly correlated</w:t>
      </w:r>
      <w:r w:rsidR="004369DE">
        <w:t xml:space="preserve"> </w:t>
      </w:r>
      <w:r w:rsidR="00C01BA3" w:rsidRPr="00890F9C">
        <w:t xml:space="preserve">and/or </w:t>
      </w:r>
      <w:r w:rsidR="0038293E">
        <w:t xml:space="preserve">both </w:t>
      </w:r>
      <w:r w:rsidR="00C14F44">
        <w:t>have</w:t>
      </w:r>
      <w:r w:rsidR="00C14F44" w:rsidRPr="00890F9C">
        <w:t xml:space="preserve"> </w:t>
      </w:r>
      <w:r w:rsidR="0038293E">
        <w:t xml:space="preserve">significant </w:t>
      </w:r>
      <w:r w:rsidR="00C01BA3" w:rsidRPr="00890F9C">
        <w:t xml:space="preserve">marginal </w:t>
      </w:r>
      <w:r w:rsidR="00C01BA3" w:rsidRPr="003C1861">
        <w:t>effects</w:t>
      </w:r>
      <w:r w:rsidR="004E6E66" w:rsidRPr="00043E87">
        <w:rPr>
          <w:i/>
        </w:rPr>
        <w:fldChar w:fldCharType="begin" w:fldLock="1"/>
      </w:r>
      <w:r w:rsidR="008A016F">
        <w:rPr>
          <w:i/>
        </w:rPr>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15,35&lt;/sup&gt;" }, "properties" : { "noteIndex" : 0 }, "schema" : "https://github.com/citation-style-language/schema/raw/master/csl-citation.json" }</w:instrText>
      </w:r>
      <w:r w:rsidR="004E6E66" w:rsidRPr="00043E87">
        <w:rPr>
          <w:i/>
        </w:rPr>
        <w:fldChar w:fldCharType="separate"/>
      </w:r>
      <w:r w:rsidR="008A016F" w:rsidRPr="008A016F">
        <w:rPr>
          <w:noProof/>
          <w:vertAlign w:val="superscript"/>
        </w:rPr>
        <w:t>15,35</w:t>
      </w:r>
      <w:r w:rsidR="004E6E66" w:rsidRPr="00043E87">
        <w:rPr>
          <w:i/>
        </w:rPr>
        <w:fldChar w:fldCharType="end"/>
      </w:r>
      <w:del w:id="58" w:author="Darren Burgess" w:date="2014-04-17T13:15:00Z">
        <w:r w:rsidR="00844829" w:rsidDel="003D7D19">
          <w:delText xml:space="preserve"> </w:delText>
        </w:r>
      </w:del>
      <w:ins w:id="59" w:author="Darren Burgess" w:date="2014-04-17T13:15:00Z">
        <w:r w:rsidR="003D7D19">
          <w:t xml:space="preserve">. </w:t>
        </w:r>
      </w:ins>
      <w:r w:rsidR="00C361A7">
        <w:t>Similarly, a</w:t>
      </w:r>
      <w:r w:rsidR="00C361A7" w:rsidRPr="00890F9C">
        <w:t>n improved haplotype-based statistic that incorporates a weight</w:t>
      </w:r>
      <w:r w:rsidR="00C361A7">
        <w:t>ed</w:t>
      </w:r>
      <w:r w:rsidR="00C361A7" w:rsidRPr="00890F9C">
        <w:t xml:space="preserve"> average of the joint effects of two SNPs is as powerful as the Z-score statistic</w:t>
      </w:r>
      <w:r w:rsidR="00C361A7" w:rsidRPr="00890F9C">
        <w:fldChar w:fldCharType="begin" w:fldLock="1"/>
      </w:r>
      <w:r w:rsidR="008A016F">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3&lt;/sup&gt;" }, "properties" : { "noteIndex" : 0 }, "schema" : "https://github.com/citation-style-language/schema/raw/master/csl-citation.json" }</w:instrText>
      </w:r>
      <w:r w:rsidR="00C361A7" w:rsidRPr="00890F9C">
        <w:fldChar w:fldCharType="separate"/>
      </w:r>
      <w:r w:rsidR="008A016F" w:rsidRPr="008A016F">
        <w:rPr>
          <w:noProof/>
          <w:vertAlign w:val="superscript"/>
        </w:rPr>
        <w:t>33</w:t>
      </w:r>
      <w:r w:rsidR="00C361A7" w:rsidRPr="00890F9C">
        <w:fldChar w:fldCharType="end"/>
      </w:r>
      <w:r w:rsidR="00C361A7" w:rsidRPr="00890F9C">
        <w:t xml:space="preserve"> and can control false positive</w:t>
      </w:r>
      <w:r w:rsidR="00C14F44">
        <w:t xml:space="preserve"> result</w:t>
      </w:r>
      <w:r w:rsidR="00C361A7" w:rsidRPr="00890F9C">
        <w:t xml:space="preserve">s </w:t>
      </w:r>
      <w:r w:rsidR="00C14F44">
        <w:t xml:space="preserve">at an acceptable level </w:t>
      </w:r>
      <w:r w:rsidR="00C361A7" w:rsidRPr="00890F9C">
        <w:t xml:space="preserve">when only one SNP has marginal effects but </w:t>
      </w:r>
      <w:r w:rsidR="00B96F82">
        <w:t xml:space="preserve">not </w:t>
      </w:r>
      <w:r w:rsidR="00C361A7">
        <w:t>when</w:t>
      </w:r>
      <w:r w:rsidR="00C361A7" w:rsidRPr="00890F9C">
        <w:t xml:space="preserve"> both SNPs have marginal effects and are in LD</w:t>
      </w:r>
      <w:r w:rsidR="00C361A7" w:rsidRPr="00890F9C">
        <w:fldChar w:fldCharType="begin" w:fldLock="1"/>
      </w:r>
      <w:r w:rsidR="008A016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361A7" w:rsidRPr="00890F9C">
        <w:fldChar w:fldCharType="separate"/>
      </w:r>
      <w:r w:rsidR="008A016F" w:rsidRPr="008A016F">
        <w:rPr>
          <w:noProof/>
          <w:vertAlign w:val="superscript"/>
        </w:rPr>
        <w:t>15</w:t>
      </w:r>
      <w:r w:rsidR="00C361A7" w:rsidRPr="00890F9C">
        <w:fldChar w:fldCharType="end"/>
      </w:r>
      <w:r w:rsidR="00C361A7" w:rsidRPr="00890F9C">
        <w:t xml:space="preserve">. </w:t>
      </w:r>
      <w:r w:rsidR="0080211C" w:rsidRPr="00890F9C">
        <w:t>This</w:t>
      </w:r>
      <w:r w:rsidR="00C01BA3" w:rsidRPr="00890F9C">
        <w:t xml:space="preserve"> may be cured </w:t>
      </w:r>
      <w:r w:rsidR="00EB0DDD">
        <w:t xml:space="preserve">using </w:t>
      </w:r>
      <w:r w:rsidR="00C01BA3" w:rsidRPr="00890F9C">
        <w:t xml:space="preserve">the </w:t>
      </w:r>
      <w:r w:rsidR="00D051F0">
        <w:t xml:space="preserve">full </w:t>
      </w:r>
      <w:r w:rsidR="00C01BA3" w:rsidRPr="00890F9C">
        <w:t>logistic regression model</w:t>
      </w:r>
      <w:r w:rsidR="005F06D1">
        <w:t xml:space="preserve"> that can </w:t>
      </w:r>
      <w:r w:rsidR="00385CEB">
        <w:t xml:space="preserve">also </w:t>
      </w:r>
      <w:r w:rsidR="005F06D1">
        <w:t xml:space="preserve">correct for </w:t>
      </w:r>
      <w:r w:rsidR="005F06D1" w:rsidRPr="003A31ED">
        <w:rPr>
          <w:b/>
        </w:rPr>
        <w:t>covariates</w:t>
      </w:r>
      <w:r w:rsidR="005F06D1">
        <w:t xml:space="preserve"> ignored in the LD and haplotype based methods</w:t>
      </w:r>
      <w:r w:rsidR="003C1861">
        <w:fldChar w:fldCharType="begin" w:fldLock="1"/>
      </w:r>
      <w:r w:rsidR="008A016F">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gepi.21786", "ISSN" : "1098-2272", "PMID" : "24431225", "abstract" : "Detection of gene-gene interaction has become increasingly popular over the past decade in genome wide association studies (GWAS). Besides traditional logistic regression analysis for detecting interactions between two markers, new methods have been developed in recent years such as comparing linkage disequilibrium (LD) in case and control groups. All these methods form the building blocks of most screening strategies for disease susceptibility loci in GWAS. In this paper, we are interested in comparing the competing methods and providing practical guidelines for selecting appropriate testing methods for interaction in GWAS. We first review a series of existing statistical methods to detect interactions, and then examine different definitions of interactions to gain insight into the theoretical relationship between the existing testing methods. Lastly, we perform extensive simulations to compare powers of various methods to detect either interaction between two markers at two unlinked loci or the overall association allowing for both interaction and main effects. This investigation reveals informative characteristics of various methods that are helpful to GWAS investigators.", "author" : [ { "dropping-particle" : "", "family" : "Hu", "given" : "Jie Kate", "non-dropping-particle" : "", "parse-names" : false, "suffix" : "" }, { "dropping-particle" : "", "family" : "Wang", "given" : "Xianlong", "non-dropping-particle" : "", "parse-names" : false, "suffix" : "" }, { "dropping-particle" : "", "family" : "Wang", "given" : "Pei", "non-dropping-particle" : "", "parse-names" : false, "suffix" : "" } ], "container-title" : "Genetic epidemiology", "id" : "ITEM-2", "issue" : "2", "issued" : { "date-parts" : [ [ "2014", "2" ] ] }, "page" : "123-34", "title" : "Testing gene-gene interactions in genome wide association studies.", "type" : "article-journal", "volume" : "38" }, "uris" : [ "http://www.mendeley.com/documents/?uuid=5f39d338-ac2e-4fe0-adb1-06ec0cd5772b" ] } ], "mendeley" : { "previouslyFormattedCitation" : "&lt;sup&gt;34,35&lt;/sup&gt;" }, "properties" : { "noteIndex" : 0 }, "schema" : "https://github.com/citation-style-language/schema/raw/master/csl-citation.json" }</w:instrText>
      </w:r>
      <w:r w:rsidR="003C1861">
        <w:fldChar w:fldCharType="separate"/>
      </w:r>
      <w:r w:rsidR="008A016F" w:rsidRPr="008A016F">
        <w:rPr>
          <w:noProof/>
          <w:vertAlign w:val="superscript"/>
        </w:rPr>
        <w:t>34,35</w:t>
      </w:r>
      <w:r w:rsidR="003C1861">
        <w:fldChar w:fldCharType="end"/>
      </w:r>
      <w:r w:rsidR="00C01BA3" w:rsidRPr="00890F9C">
        <w:t xml:space="preserve">. Therefore a two-step solution </w:t>
      </w:r>
      <w:r w:rsidR="00125ED8" w:rsidRPr="00890F9C">
        <w:t xml:space="preserve">using the Z-score statistic for screening </w:t>
      </w:r>
      <w:r w:rsidR="00DD1307">
        <w:t>interactions genome-wide followed by</w:t>
      </w:r>
      <w:r w:rsidR="00125ED8" w:rsidRPr="00890F9C">
        <w:t xml:space="preserve"> logistic regression models for testing</w:t>
      </w:r>
      <w:r w:rsidR="00DD1307">
        <w:t xml:space="preserve"> the </w:t>
      </w:r>
      <w:r w:rsidR="00C14F44">
        <w:t xml:space="preserve">most </w:t>
      </w:r>
      <w:r w:rsidR="00DD1307">
        <w:t>promising interactions</w:t>
      </w:r>
      <w:r w:rsidR="004D073D" w:rsidRPr="00890F9C">
        <w:fldChar w:fldCharType="begin" w:fldLock="1"/>
      </w:r>
      <w:r w:rsidR="008A016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4D073D" w:rsidRPr="00890F9C">
        <w:fldChar w:fldCharType="separate"/>
      </w:r>
      <w:r w:rsidR="008A016F" w:rsidRPr="008A016F">
        <w:rPr>
          <w:noProof/>
          <w:vertAlign w:val="superscript"/>
        </w:rPr>
        <w:t>16</w:t>
      </w:r>
      <w:r w:rsidR="004D073D" w:rsidRPr="00890F9C">
        <w:fldChar w:fldCharType="end"/>
      </w:r>
      <w:r w:rsidR="00DD1307">
        <w:t xml:space="preserve"> </w:t>
      </w:r>
      <w:r w:rsidR="00125ED8" w:rsidRPr="00890F9C">
        <w:t>can</w:t>
      </w:r>
      <w:r w:rsidR="00BA0C66" w:rsidRPr="00890F9C">
        <w:t xml:space="preserve"> control </w:t>
      </w:r>
      <w:r w:rsidR="00C01BA3" w:rsidRPr="00890F9C">
        <w:t xml:space="preserve">false positives without losing the power advantage. </w:t>
      </w:r>
    </w:p>
    <w:p w14:paraId="329CF576" w14:textId="54502E38" w:rsidR="00C01BA3" w:rsidRPr="00890F9C" w:rsidRDefault="00C01BA3" w:rsidP="00C01BA3">
      <w:r w:rsidRPr="00890F9C">
        <w:t xml:space="preserve">  </w:t>
      </w:r>
    </w:p>
    <w:p w14:paraId="6478EE59" w14:textId="77777777" w:rsidR="00C01BA3" w:rsidRPr="00890F9C" w:rsidRDefault="00C01BA3" w:rsidP="00C01BA3">
      <w:pPr>
        <w:pStyle w:val="Heading3"/>
        <w:rPr>
          <w:rStyle w:val="inlineheading"/>
          <w:i w:val="0"/>
        </w:rPr>
      </w:pPr>
      <w:bookmarkStart w:id="60" w:name="_Toc257304545"/>
      <w:r w:rsidRPr="00890F9C">
        <w:rPr>
          <w:rStyle w:val="inlineheading"/>
          <w:i w:val="0"/>
        </w:rPr>
        <w:t>Bayesian methods</w:t>
      </w:r>
      <w:bookmarkEnd w:id="60"/>
    </w:p>
    <w:p w14:paraId="0E5CC738" w14:textId="77777777" w:rsidR="00C01BA3" w:rsidRPr="00890F9C" w:rsidRDefault="00C01BA3" w:rsidP="00C01BA3">
      <w:pPr>
        <w:rPr>
          <w:rStyle w:val="inlineheading"/>
        </w:rPr>
      </w:pPr>
    </w:p>
    <w:p w14:paraId="18535EA0" w14:textId="4D881262" w:rsidR="00C01BA3" w:rsidRPr="00890F9C" w:rsidRDefault="004D073D" w:rsidP="00C01BA3">
      <w:r w:rsidRPr="00890F9C">
        <w:rPr>
          <w:b/>
        </w:rPr>
        <w:t>Bayes’ theorem</w:t>
      </w:r>
      <w:r w:rsidR="00C01BA3" w:rsidRPr="00890F9C">
        <w:t xml:space="preserve"> offers a great flexibility to model and stochastically search </w:t>
      </w:r>
      <w:r w:rsidR="00DD73EC">
        <w:t xml:space="preserve">for </w:t>
      </w:r>
      <w:r w:rsidR="00C01BA3" w:rsidRPr="00890F9C">
        <w:t>epistasis without enumerating all SNP combinations</w:t>
      </w:r>
      <w:r w:rsidRPr="00890F9C">
        <w:fldChar w:fldCharType="begin" w:fldLock="1"/>
      </w:r>
      <w:r w:rsidR="008A016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Pr="00890F9C">
        <w:fldChar w:fldCharType="separate"/>
      </w:r>
      <w:r w:rsidR="008A016F" w:rsidRPr="008A016F">
        <w:rPr>
          <w:noProof/>
          <w:vertAlign w:val="superscript"/>
        </w:rPr>
        <w:t>13</w:t>
      </w:r>
      <w:r w:rsidRPr="00890F9C">
        <w:fldChar w:fldCharType="end"/>
      </w:r>
      <w:r w:rsidR="00C01BA3" w:rsidRPr="00890F9C">
        <w:t>.</w:t>
      </w:r>
      <w:r w:rsidR="000E7CDA">
        <w:t xml:space="preserve"> </w:t>
      </w:r>
      <w:r w:rsidR="0087271A">
        <w:t>Based on a similar rational</w:t>
      </w:r>
      <w:r w:rsidR="000362FB">
        <w:t>e</w:t>
      </w:r>
      <w:r w:rsidR="0087271A">
        <w:t xml:space="preserve"> that </w:t>
      </w:r>
      <w:r w:rsidR="00F27F5F">
        <w:t xml:space="preserve">the </w:t>
      </w:r>
      <w:r w:rsidR="0087271A">
        <w:t xml:space="preserve">difference of inter-locus genotype </w:t>
      </w:r>
      <w:r w:rsidR="00F27F5F">
        <w:t>frequency distributions</w:t>
      </w:r>
      <w:r w:rsidR="0087271A">
        <w:t xml:space="preserve"> between cases and controls may indicate interactions, an early Bayesian tool</w:t>
      </w:r>
      <w:r w:rsidR="00C01BA3" w:rsidRPr="00890F9C">
        <w:t xml:space="preserve"> </w:t>
      </w:r>
      <w:r w:rsidR="00C14F44">
        <w:t>“</w:t>
      </w:r>
      <w:r w:rsidR="00DD73EC" w:rsidRPr="00DD73EC">
        <w:t xml:space="preserve">Bayesian epistasis association mapping </w:t>
      </w:r>
      <w:r w:rsidR="00DD73EC">
        <w:t>(</w:t>
      </w:r>
      <w:r w:rsidR="00C01BA3" w:rsidRPr="00890F9C">
        <w:t>BEAM</w:t>
      </w:r>
      <w:r w:rsidR="00DD73EC">
        <w:t>)</w:t>
      </w:r>
      <w:r w:rsidR="00E77E9B">
        <w:t>”</w:t>
      </w:r>
      <w:r w:rsidRPr="00890F9C">
        <w:fldChar w:fldCharType="begin" w:fldLock="1"/>
      </w:r>
      <w:r w:rsidR="008A016F">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Pr="00890F9C">
        <w:fldChar w:fldCharType="separate"/>
      </w:r>
      <w:r w:rsidR="008A016F" w:rsidRPr="008A016F">
        <w:rPr>
          <w:noProof/>
          <w:vertAlign w:val="superscript"/>
        </w:rPr>
        <w:t>36</w:t>
      </w:r>
      <w:r w:rsidRPr="00890F9C">
        <w:fldChar w:fldCharType="end"/>
      </w:r>
      <w:r w:rsidR="00C01BA3" w:rsidRPr="00890F9C">
        <w:t xml:space="preserve"> partition</w:t>
      </w:r>
      <w:r w:rsidR="0087271A">
        <w:t>s</w:t>
      </w:r>
      <w:r w:rsidR="00C01BA3" w:rsidRPr="00890F9C">
        <w:t xml:space="preserve"> </w:t>
      </w:r>
      <w:r w:rsidR="00F27F5F">
        <w:t>unlinked</w:t>
      </w:r>
      <w:r w:rsidR="00C01BA3" w:rsidRPr="00890F9C">
        <w:t xml:space="preserve"> SNPs (i.e. </w:t>
      </w:r>
      <w:r w:rsidR="00DD73EC">
        <w:lastRenderedPageBreak/>
        <w:t xml:space="preserve">SNPs </w:t>
      </w:r>
      <w:r w:rsidR="00C01BA3" w:rsidRPr="00890F9C">
        <w:t>no</w:t>
      </w:r>
      <w:r w:rsidR="00DD73EC">
        <w:t>t</w:t>
      </w:r>
      <w:r w:rsidR="00C01BA3" w:rsidRPr="00890F9C">
        <w:t xml:space="preserve"> </w:t>
      </w:r>
      <w:r w:rsidR="00DD73EC">
        <w:t xml:space="preserve">in </w:t>
      </w:r>
      <w:r w:rsidR="00C01BA3" w:rsidRPr="00890F9C">
        <w:t xml:space="preserve">LD) into </w:t>
      </w:r>
      <w:r w:rsidR="00F27F5F">
        <w:t>three non</w:t>
      </w:r>
      <w:r w:rsidR="00E77E9B">
        <w:t>-</w:t>
      </w:r>
      <w:r w:rsidR="00F27F5F">
        <w:t xml:space="preserve">overlapping </w:t>
      </w:r>
      <w:r w:rsidR="00C01BA3" w:rsidRPr="00890F9C">
        <w:t xml:space="preserve"> groups </w:t>
      </w:r>
      <w:r w:rsidR="00AB3532">
        <w:t xml:space="preserve">(i.e. </w:t>
      </w:r>
      <w:r w:rsidR="000F04C4">
        <w:t>unassociated</w:t>
      </w:r>
      <w:r w:rsidR="00AB3532">
        <w:t xml:space="preserve">, </w:t>
      </w:r>
      <w:r w:rsidR="000F04C4">
        <w:t xml:space="preserve">associated </w:t>
      </w:r>
      <w:r w:rsidR="00AB3532">
        <w:t xml:space="preserve">by marginal effects and by joint effects) </w:t>
      </w:r>
      <w:r w:rsidR="00C01BA3" w:rsidRPr="00890F9C">
        <w:t>according to their posterior probabilities without explicitly testing interactions</w:t>
      </w:r>
      <w:r w:rsidRPr="00890F9C">
        <w:fldChar w:fldCharType="begin" w:fldLock="1"/>
      </w:r>
      <w:r w:rsidR="008A016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Pr="00890F9C">
        <w:fldChar w:fldCharType="separate"/>
      </w:r>
      <w:r w:rsidR="008A016F" w:rsidRPr="008A016F">
        <w:rPr>
          <w:noProof/>
          <w:vertAlign w:val="superscript"/>
        </w:rPr>
        <w:t>7,13</w:t>
      </w:r>
      <w:r w:rsidRPr="00890F9C">
        <w:fldChar w:fldCharType="end"/>
      </w:r>
      <w:r w:rsidR="00C01BA3" w:rsidRPr="00890F9C">
        <w:t xml:space="preserve">. </w:t>
      </w:r>
      <w:r w:rsidR="00C74D54">
        <w:t xml:space="preserve">The BEAM framework </w:t>
      </w:r>
      <w:r w:rsidR="0058428F">
        <w:t>has been</w:t>
      </w:r>
      <w:r w:rsidR="00C74D54">
        <w:t xml:space="preserve"> i</w:t>
      </w:r>
      <w:r w:rsidR="00C01BA3" w:rsidRPr="00890F9C">
        <w:t xml:space="preserve">mproved </w:t>
      </w:r>
      <w:r w:rsidR="0058428F">
        <w:t>to</w:t>
      </w:r>
      <w:r w:rsidR="00C01BA3" w:rsidRPr="00890F9C">
        <w:t xml:space="preserve"> use new variables account</w:t>
      </w:r>
      <w:r w:rsidR="0058428F">
        <w:t>ing</w:t>
      </w:r>
      <w:r w:rsidR="00C01BA3" w:rsidRPr="00890F9C">
        <w:t xml:space="preserve"> for LD among SNPs and thus allow a full analysis of GWAS data</w:t>
      </w:r>
      <w:r w:rsidRPr="00890F9C">
        <w:fldChar w:fldCharType="begin" w:fldLock="1"/>
      </w:r>
      <w:r w:rsidR="008A016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7&lt;/sup&gt;" }, "properties" : { "noteIndex" : 0 }, "schema" : "https://github.com/citation-style-language/schema/raw/master/csl-citation.json" }</w:instrText>
      </w:r>
      <w:r w:rsidRPr="00890F9C">
        <w:fldChar w:fldCharType="separate"/>
      </w:r>
      <w:r w:rsidR="008A016F" w:rsidRPr="008A016F">
        <w:rPr>
          <w:noProof/>
          <w:vertAlign w:val="superscript"/>
        </w:rPr>
        <w:t>7,37</w:t>
      </w:r>
      <w:r w:rsidRPr="00890F9C">
        <w:fldChar w:fldCharType="end"/>
      </w:r>
      <w:r w:rsidR="00C01BA3" w:rsidRPr="00890F9C">
        <w:t xml:space="preserve"> </w:t>
      </w:r>
      <w:r w:rsidR="0058428F">
        <w:t>and further extended to be applicable for quantitative traits via two-way Bayesian partitioning (i.e. partitioning SNPs and samples simultaneously)</w:t>
      </w:r>
      <w:r w:rsidR="00CE6A88">
        <w:t>. Nevertheless,</w:t>
      </w:r>
      <w:r w:rsidR="00C01BA3" w:rsidRPr="00890F9C">
        <w:t xml:space="preserve"> additional </w:t>
      </w:r>
      <w:r w:rsidR="00AB3532">
        <w:t xml:space="preserve">explicit </w:t>
      </w:r>
      <w:r w:rsidR="00C01BA3" w:rsidRPr="00890F9C">
        <w:t xml:space="preserve">tests for interactions among SNPs partitioned in the </w:t>
      </w:r>
      <w:r w:rsidR="00AB3532">
        <w:t>jointly associated</w:t>
      </w:r>
      <w:r w:rsidR="00C01BA3" w:rsidRPr="00890F9C">
        <w:t xml:space="preserve"> group</w:t>
      </w:r>
      <w:r w:rsidR="00EF02FE">
        <w:t xml:space="preserve"> at least</w:t>
      </w:r>
      <w:r w:rsidR="00CE6A88">
        <w:t xml:space="preserve"> may be useful to exclude potential false positive interactions</w:t>
      </w:r>
      <w:r w:rsidRPr="00890F9C">
        <w:fldChar w:fldCharType="begin" w:fldLock="1"/>
      </w:r>
      <w:r w:rsidR="008A016F">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Pr="00890F9C">
        <w:fldChar w:fldCharType="separate"/>
      </w:r>
      <w:r w:rsidR="008A016F" w:rsidRPr="008A016F">
        <w:rPr>
          <w:noProof/>
          <w:vertAlign w:val="superscript"/>
        </w:rPr>
        <w:t>6</w:t>
      </w:r>
      <w:r w:rsidRPr="00890F9C">
        <w:fldChar w:fldCharType="end"/>
      </w:r>
      <w:r w:rsidR="00C01BA3" w:rsidRPr="00890F9C">
        <w:t>.</w:t>
      </w:r>
      <w:r w:rsidR="000E7CDA">
        <w:t xml:space="preserve"> </w:t>
      </w:r>
      <w:r w:rsidR="00C01BA3" w:rsidRPr="00890F9C">
        <w:t>Hybrid Bayesian methods appear to be able to improve detection of epistasis in GWAS</w:t>
      </w:r>
      <w:r w:rsidR="000E7CDA">
        <w:t>s</w:t>
      </w:r>
      <w:r w:rsidRPr="00890F9C">
        <w:fldChar w:fldCharType="begin" w:fldLock="1"/>
      </w:r>
      <w:r w:rsidR="008A016F">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38\u201340&lt;/sup&gt;" }, "properties" : { "noteIndex" : 0 }, "schema" : "https://github.com/citation-style-language/schema/raw/master/csl-citation.json" }</w:instrText>
      </w:r>
      <w:r w:rsidRPr="00890F9C">
        <w:fldChar w:fldCharType="separate"/>
      </w:r>
      <w:r w:rsidR="008A016F" w:rsidRPr="008A016F">
        <w:rPr>
          <w:noProof/>
          <w:vertAlign w:val="superscript"/>
        </w:rPr>
        <w:t>38–40</w:t>
      </w:r>
      <w:r w:rsidRPr="00890F9C">
        <w:fldChar w:fldCharType="end"/>
      </w:r>
      <w:ins w:id="61" w:author="Darren Burgess" w:date="2014-04-17T13:22:00Z">
        <w:r w:rsidR="002717CC">
          <w:t>;</w:t>
        </w:r>
      </w:ins>
      <w:r w:rsidR="00C01BA3" w:rsidRPr="00890F9C">
        <w:t xml:space="preserve"> e.g. combining the strengths of </w:t>
      </w:r>
      <w:r w:rsidR="00E77E9B">
        <w:t xml:space="preserve">the </w:t>
      </w:r>
      <w:r w:rsidR="00C01BA3" w:rsidRPr="00890F9C">
        <w:t xml:space="preserve">Bayesian framework and </w:t>
      </w:r>
      <w:r w:rsidR="00E77E9B">
        <w:t xml:space="preserve">the </w:t>
      </w:r>
      <w:r w:rsidR="00C01BA3" w:rsidRPr="00890F9C">
        <w:t xml:space="preserve">generalized linear model allows fast and stable tests of SNP or haplotype interactions while considering </w:t>
      </w:r>
      <w:r w:rsidR="00C01BA3" w:rsidRPr="008532AE">
        <w:t>covariates</w:t>
      </w:r>
      <w:r w:rsidR="00C01BA3" w:rsidRPr="00890F9C">
        <w:t>, marginal effects and gene</w:t>
      </w:r>
      <w:r w:rsidR="000E7CDA">
        <w:t>–</w:t>
      </w:r>
      <w:r w:rsidR="00C01BA3" w:rsidRPr="00890F9C">
        <w:t>environment interaction</w:t>
      </w:r>
      <w:r w:rsidR="000E7CDA">
        <w:t>s</w:t>
      </w:r>
      <w:r w:rsidR="00C01BA3" w:rsidRPr="00890F9C">
        <w:t xml:space="preserve"> simultaneously</w:t>
      </w:r>
      <w:r w:rsidRPr="00890F9C">
        <w:fldChar w:fldCharType="begin" w:fldLock="1"/>
      </w:r>
      <w:r w:rsidR="008A016F">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39,41&lt;/sup&gt;" }, "properties" : { "noteIndex" : 0 }, "schema" : "https://github.com/citation-style-language/schema/raw/master/csl-citation.json" }</w:instrText>
      </w:r>
      <w:r w:rsidRPr="00890F9C">
        <w:fldChar w:fldCharType="separate"/>
      </w:r>
      <w:r w:rsidR="008A016F" w:rsidRPr="008A016F">
        <w:rPr>
          <w:noProof/>
          <w:vertAlign w:val="superscript"/>
        </w:rPr>
        <w:t>39,41</w:t>
      </w:r>
      <w:r w:rsidRPr="00890F9C">
        <w:fldChar w:fldCharType="end"/>
      </w:r>
      <w:r w:rsidR="00C01BA3" w:rsidRPr="00890F9C">
        <w:t xml:space="preserve">. </w:t>
      </w:r>
      <w:r w:rsidR="000E7CDA">
        <w:t>Additionally</w:t>
      </w:r>
      <w:r w:rsidR="00C01BA3" w:rsidRPr="00890F9C">
        <w:t>, the Bayesian model averaging approach may increase power of detection by averaging evidence from multiple plausible models given unknown actual interaction types</w:t>
      </w:r>
      <w:r w:rsidRPr="00890F9C">
        <w:fldChar w:fldCharType="begin" w:fldLock="1"/>
      </w:r>
      <w:r w:rsidR="008A016F">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Pr="00890F9C">
        <w:fldChar w:fldCharType="separate"/>
      </w:r>
      <w:r w:rsidR="008A016F" w:rsidRPr="008A016F">
        <w:rPr>
          <w:noProof/>
          <w:vertAlign w:val="superscript"/>
        </w:rPr>
        <w:t>42</w:t>
      </w:r>
      <w:r w:rsidRPr="00890F9C">
        <w:fldChar w:fldCharType="end"/>
      </w:r>
      <w:r w:rsidR="00C01BA3" w:rsidRPr="00890F9C">
        <w:t>.</w:t>
      </w:r>
    </w:p>
    <w:p w14:paraId="5161EB34" w14:textId="77777777" w:rsidR="00C01BA3" w:rsidRPr="00890F9C" w:rsidRDefault="00C01BA3" w:rsidP="00C01BA3"/>
    <w:p w14:paraId="348903E1" w14:textId="2507F7F9" w:rsidR="00C01BA3" w:rsidRPr="00890F9C" w:rsidRDefault="00C01BA3" w:rsidP="00C01BA3">
      <w:pPr>
        <w:pStyle w:val="Heading3"/>
        <w:rPr>
          <w:rStyle w:val="inlineheading"/>
          <w:i w:val="0"/>
        </w:rPr>
      </w:pPr>
      <w:bookmarkStart w:id="62" w:name="_Toc257304546"/>
      <w:r w:rsidRPr="00890F9C">
        <w:rPr>
          <w:rStyle w:val="inlineheading"/>
          <w:i w:val="0"/>
        </w:rPr>
        <w:t>Data</w:t>
      </w:r>
      <w:r w:rsidR="000E7CDA">
        <w:rPr>
          <w:rStyle w:val="inlineheading"/>
          <w:i w:val="0"/>
        </w:rPr>
        <w:t>-</w:t>
      </w:r>
      <w:r w:rsidRPr="00890F9C">
        <w:rPr>
          <w:rStyle w:val="inlineheading"/>
          <w:i w:val="0"/>
        </w:rPr>
        <w:t>filtering methods</w:t>
      </w:r>
      <w:bookmarkEnd w:id="62"/>
    </w:p>
    <w:p w14:paraId="0766AE5A" w14:textId="77777777" w:rsidR="00C01BA3" w:rsidRPr="00890F9C" w:rsidRDefault="00C01BA3" w:rsidP="00C01BA3">
      <w:pPr>
        <w:rPr>
          <w:rStyle w:val="inlineheading"/>
        </w:rPr>
      </w:pPr>
    </w:p>
    <w:p w14:paraId="093B5D7C" w14:textId="092A6D89" w:rsidR="00C01BA3" w:rsidRPr="00890F9C" w:rsidRDefault="004369DE" w:rsidP="00C01BA3">
      <w:r>
        <w:t>H</w:t>
      </w:r>
      <w:r w:rsidR="0080211C" w:rsidRPr="00890F9C">
        <w:t>ypothesis</w:t>
      </w:r>
      <w:r w:rsidR="000E7CDA">
        <w:t>-</w:t>
      </w:r>
      <w:r w:rsidR="0080211C" w:rsidRPr="00890F9C">
        <w:t>driven approach</w:t>
      </w:r>
      <w:r>
        <w:t>es</w:t>
      </w:r>
      <w:r w:rsidR="0080211C" w:rsidRPr="00890F9C">
        <w:t xml:space="preserve"> </w:t>
      </w:r>
      <w:r>
        <w:t>aim</w:t>
      </w:r>
      <w:r w:rsidR="00C01BA3" w:rsidRPr="00890F9C">
        <w:t xml:space="preserve"> to select a subset </w:t>
      </w:r>
      <w:r w:rsidR="000E7CDA">
        <w:t xml:space="preserve">of SNPs </w:t>
      </w:r>
      <w:r w:rsidR="00C01BA3" w:rsidRPr="00890F9C">
        <w:t>for interaction tests based on either existing biological knowledge (e.g. databases of pathways and protein-protein interactions</w:t>
      </w:r>
      <w:r w:rsidR="004D073D" w:rsidRPr="00890F9C">
        <w:fldChar w:fldCharType="begin" w:fldLock="1"/>
      </w:r>
      <w:r w:rsidR="008A016F">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3&lt;/sup&gt;" }, "properties" : { "noteIndex" : 0 }, "schema" : "https://github.com/citation-style-language/schema/raw/master/csl-citation.json" }</w:instrText>
      </w:r>
      <w:r w:rsidR="004D073D" w:rsidRPr="00890F9C">
        <w:fldChar w:fldCharType="separate"/>
      </w:r>
      <w:r w:rsidR="008A016F" w:rsidRPr="008A016F">
        <w:rPr>
          <w:noProof/>
          <w:vertAlign w:val="superscript"/>
        </w:rPr>
        <w:t>5,24,43</w:t>
      </w:r>
      <w:r w:rsidR="004D073D" w:rsidRPr="00890F9C">
        <w:fldChar w:fldCharType="end"/>
      </w:r>
      <w:r w:rsidR="00C01BA3" w:rsidRPr="00890F9C">
        <w:t>), or statistical features (e.g. marginal effects</w:t>
      </w:r>
      <w:r w:rsidR="004D073D" w:rsidRPr="00890F9C">
        <w:fldChar w:fldCharType="begin" w:fldLock="1"/>
      </w:r>
      <w:r w:rsidR="008A016F">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4D073D" w:rsidRPr="00890F9C">
        <w:fldChar w:fldCharType="separate"/>
      </w:r>
      <w:r w:rsidR="008A016F" w:rsidRPr="008A016F">
        <w:rPr>
          <w:noProof/>
          <w:vertAlign w:val="superscript"/>
        </w:rPr>
        <w:t>24</w:t>
      </w:r>
      <w:r w:rsidR="004D073D" w:rsidRPr="00890F9C">
        <w:fldChar w:fldCharType="end"/>
      </w:r>
      <w:r w:rsidR="00C01BA3" w:rsidRPr="00890F9C">
        <w:t xml:space="preserve"> and SNP genotype frequencies</w:t>
      </w:r>
      <w:r w:rsidR="004D073D" w:rsidRPr="00890F9C">
        <w:fldChar w:fldCharType="begin" w:fldLock="1"/>
      </w:r>
      <w:r w:rsidR="008A016F">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4,45&lt;/sup&gt;" }, "properties" : { "noteIndex" : 0 }, "schema" : "https://github.com/citation-style-language/schema/raw/master/csl-citation.json" }</w:instrText>
      </w:r>
      <w:r w:rsidR="004D073D" w:rsidRPr="00890F9C">
        <w:fldChar w:fldCharType="separate"/>
      </w:r>
      <w:r w:rsidR="008A016F" w:rsidRPr="008A016F">
        <w:rPr>
          <w:noProof/>
          <w:vertAlign w:val="superscript"/>
        </w:rPr>
        <w:t>44,45</w:t>
      </w:r>
      <w:r w:rsidR="004D073D" w:rsidRPr="00890F9C">
        <w:fldChar w:fldCharType="end"/>
      </w:r>
      <w:r w:rsidR="00C01BA3" w:rsidRPr="00890F9C">
        <w:t>), or fast algorithms</w:t>
      </w:r>
      <w:r w:rsidR="004D073D" w:rsidRPr="00890F9C">
        <w:fldChar w:fldCharType="begin" w:fldLock="1"/>
      </w:r>
      <w:r w:rsidR="008A016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6\u201349&lt;/sup&gt;" }, "properties" : { "noteIndex" : 0 }, "schema" : "https://github.com/citation-style-language/schema/raw/master/csl-citation.json" }</w:instrText>
      </w:r>
      <w:r w:rsidR="004D073D" w:rsidRPr="00890F9C">
        <w:fldChar w:fldCharType="separate"/>
      </w:r>
      <w:proofErr w:type="gramStart"/>
      <w:r w:rsidR="008A016F" w:rsidRPr="008A016F">
        <w:rPr>
          <w:noProof/>
          <w:vertAlign w:val="superscript"/>
        </w:rPr>
        <w:t>18,46–49</w:t>
      </w:r>
      <w:r w:rsidR="004D073D" w:rsidRPr="00890F9C">
        <w:fldChar w:fldCharType="end"/>
      </w:r>
      <w:r w:rsidR="00C01BA3" w:rsidRPr="00890F9C">
        <w:t>.</w:t>
      </w:r>
      <w:proofErr w:type="gramEnd"/>
      <w:r w:rsidR="00C01BA3" w:rsidRPr="00890F9C">
        <w:t xml:space="preserve"> Methods based on </w:t>
      </w:r>
      <w:r w:rsidR="00C01BA3" w:rsidRPr="003A31ED">
        <w:rPr>
          <w:b/>
        </w:rPr>
        <w:t>variance heterogeneity</w:t>
      </w:r>
      <w:r w:rsidR="00C01BA3" w:rsidRPr="00890F9C">
        <w:t xml:space="preserve"> </w:t>
      </w:r>
      <w:r w:rsidR="00A751C2" w:rsidRPr="00890F9C">
        <w:t xml:space="preserve">among SNP genotypes </w:t>
      </w:r>
      <w:r w:rsidR="00C01BA3" w:rsidRPr="00890F9C">
        <w:t>can effectively select potentially interacting SNPs for quantitative traits</w:t>
      </w:r>
      <w:ins w:id="63" w:author="Darren Burgess" w:date="2014-04-17T13:28:00Z">
        <w:r w:rsidR="00046E3E">
          <w:t>; however, such methods</w:t>
        </w:r>
      </w:ins>
      <w:r w:rsidR="00C01BA3" w:rsidRPr="00890F9C">
        <w:t xml:space="preserve"> could miss SNPs </w:t>
      </w:r>
      <w:r w:rsidR="002D001C" w:rsidRPr="00890F9C">
        <w:t>that are interacting but have limited</w:t>
      </w:r>
      <w:r w:rsidR="00C01BA3" w:rsidRPr="00890F9C">
        <w:t xml:space="preserve"> variance heterogeneity</w:t>
      </w:r>
      <w:r w:rsidR="002450CF">
        <w:t xml:space="preserve"> and </w:t>
      </w:r>
      <w:ins w:id="64" w:author="Darren Burgess" w:date="2014-04-17T13:28:00Z">
        <w:r w:rsidR="00046E3E">
          <w:t xml:space="preserve">they </w:t>
        </w:r>
      </w:ins>
      <w:r w:rsidR="002450CF">
        <w:t xml:space="preserve">require </w:t>
      </w:r>
      <w:ins w:id="65" w:author="Darren Burgess" w:date="2014-04-17T13:29:00Z">
        <w:r w:rsidR="00046E3E">
          <w:t xml:space="preserve">subsequent </w:t>
        </w:r>
      </w:ins>
      <w:r w:rsidR="002450CF">
        <w:t xml:space="preserve">work to </w:t>
      </w:r>
      <w:r w:rsidR="005622CB">
        <w:t>confirm</w:t>
      </w:r>
      <w:r w:rsidR="002450CF">
        <w:t xml:space="preserve"> </w:t>
      </w:r>
      <w:ins w:id="66" w:author="Darren Burgess" w:date="2014-04-17T13:30:00Z">
        <w:r w:rsidR="00046E3E">
          <w:t>whether</w:t>
        </w:r>
      </w:ins>
      <w:r w:rsidR="002450CF">
        <w:t xml:space="preserve"> gene-gene or gene-environment</w:t>
      </w:r>
      <w:r w:rsidR="005622CB">
        <w:t xml:space="preserve"> interactions </w:t>
      </w:r>
      <w:ins w:id="67" w:author="Darren Burgess" w:date="2014-04-17T13:30:00Z">
        <w:r w:rsidR="00046E3E">
          <w:t xml:space="preserve">are </w:t>
        </w:r>
      </w:ins>
      <w:r w:rsidR="005622CB">
        <w:t>involved</w:t>
      </w:r>
      <w:r w:rsidR="004D073D" w:rsidRPr="00890F9C">
        <w:fldChar w:fldCharType="begin" w:fldLock="1"/>
      </w:r>
      <w:r w:rsidR="008A016F">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0,51&lt;/sup&gt;" }, "properties" : { "noteIndex" : 0 }, "schema" : "https://github.com/citation-style-language/schema/raw/master/csl-citation.json" }</w:instrText>
      </w:r>
      <w:r w:rsidR="004D073D" w:rsidRPr="00890F9C">
        <w:fldChar w:fldCharType="separate"/>
      </w:r>
      <w:r w:rsidR="008A016F" w:rsidRPr="008A016F">
        <w:rPr>
          <w:noProof/>
          <w:vertAlign w:val="superscript"/>
        </w:rPr>
        <w:t>50,51</w:t>
      </w:r>
      <w:r w:rsidR="004D073D" w:rsidRPr="00890F9C">
        <w:fldChar w:fldCharType="end"/>
      </w:r>
      <w:r w:rsidR="00C01BA3" w:rsidRPr="00890F9C">
        <w:t>. Besides the apparent speed advantage, filtering</w:t>
      </w:r>
      <w:r w:rsidR="00915CD1">
        <w:t>-</w:t>
      </w:r>
      <w:r w:rsidR="00C01BA3" w:rsidRPr="00890F9C">
        <w:t xml:space="preserve">based methods can </w:t>
      </w:r>
      <w:r w:rsidR="00915CD1">
        <w:t xml:space="preserve">have greater power </w:t>
      </w:r>
      <w:r w:rsidR="00C01BA3" w:rsidRPr="00890F9C">
        <w:t>than exhaustive search</w:t>
      </w:r>
      <w:r w:rsidR="00915CD1">
        <w:t>es</w:t>
      </w:r>
      <w:r w:rsidR="00C01BA3" w:rsidRPr="00890F9C">
        <w:t xml:space="preserve"> because of much reduced multiple test</w:t>
      </w:r>
      <w:r w:rsidR="00915CD1">
        <w:t>ing</w:t>
      </w:r>
      <w:ins w:id="68" w:author="Gib Hemani" w:date="2014-06-27T00:54:00Z">
        <w:r w:rsidR="008A016F">
          <w:fldChar w:fldCharType="begin" w:fldLock="1"/>
        </w:r>
      </w:ins>
      <w:r w:rsidR="008A016F">
        <w:instrText>ADDIN CSL_CITATION { "citationItems" : [ { "id" : "ITEM-1", "itemData" : { "DOI" : "10.1002/gepi.21720", "ISSN" : "1098-2272", "PMID" : "23633124", "abstract" : "Exhaustive testing of all possible SNP pairs in a genome-wide association study (GWAS) generally yields low power to detect gene-gene (G \u00d7 G) interactions because of small effect sizes and stringent requirements for multiple-testing correction. We introduce a new two-step procedure for testing G \u00d7 G interactions in case-control GWAS to detect interacting single nucleotide polymorphisms (SNPs) regardless of their marginal effects. In an initial screening step, all SNP pairs are tested for gene-gene association in the combined sample of cases and controls. In the second step, the pairs that pass the screening are followed up with a traditional test for G \u00d7 G interaction. We show that the two-step method is substantially more powerful to detect G \u00d7 G interactions than the exhaustive testing approach. For example, with 2,000 cases and 2,000 controls, the two-step method can have more than 90% power to detect an interaction odds ratio of 2.0 compared to less than 50% power for the exhaustive testing approach. Moreover, we show that a hybrid two-step approach that combines our newly proposed two-step test and the two-step test that screens for marginal effects retains the best power properties of both. The two-step procedures we introduce have the potential to uncover genetic signals that have not been previously identified in an initial single-SNP GWAS. We demonstrate the computational feasibility of the two-step G \u00d7 G procedure by performing a G \u00d7 G scan in the asthma GWAS of the University of Southern California Children's Health Study.", "author" : [ { "dropping-particle" : "", "family" : "Lewinger", "given" : "Juan Pablo", "non-dropping-particle" : "", "parse-names" : false, "suffix" : "" }, { "dropping-particle" : "", "family" : "Morrison", "given" : "John L", "non-dropping-particle" : "", "parse-names" : false, "suffix" : "" }, { "dropping-particle" : "", "family" : "Thomas", "given" : "Duncan C", "non-dropping-particle" : "", "parse-names" : false, "suffix" : "" }, { "dropping-particle" : "", "family" : "Murcray", "given" : "Cassandra E", "non-dropping-particle" : "", "parse-names" : false, "suffix" : "" }, { "dropping-particle" : "V", "family" : "Conti", "given" : "David", "non-dropping-particle" : "", "parse-names" : false, "suffix" : "" }, { "dropping-particle" : "", "family" : "Li", "given" : "Dalin", "non-dropping-particle" : "", "parse-names" : false, "suffix" : "" }, { "dropping-particle" : "", "family" : "Gauderman", "given" : "W James", "non-dropping-particle" : "", "parse-names" : false, "suffix" : "" } ], "container-title" : "Genetic epidemiology", "id" : "ITEM-1", "issue" : "5", "issued" : { "date-parts" : [ [ "2013", "7" ] ] }, "page" : "440-51", "title" : "Efficient two-step testing of gene-gene interactions in genome-wide association studies.", "type" : "article-journal", "volume" : "37" }, "uris" : [ "http://www.mendeley.com/documents/?uuid=149a23a6-0550-474e-b285-8359a179c836" ] }, { "id" : "ITEM-2", "itemData" : { "DOI" : "10.3389/fgene.2014.00106", "ISSN" : "1664-8021", "PMID" : "24817878", "abstract" : "Gene-gene interactions may contribute to the genetic variation underlying complex traits but have not always been taken fully into account. Statistical analyses that consider gene-gene interaction may increase the power of detecting associations, especially for low-marginal-effect markers, and may explain in part the \"missing heritability.\" Detecting pair-wise and higher-order interactions genome-wide requires enormous computational power. Filtering pipelines increase the computational speed by limiting the number of tests performed. We summarize existing filtering approaches to detect epistasis, after distinguishing the purposes that lead us to search for epistasis. Statistical filtering includes quality control on the basis of single marker statistics to avoid the analysis of bad and least informative data, and limits the search space for finding interactions. Biological filtering includes targeting specific pathways, integrating various databases based on known biological and metabolic pathways, gene function ontology and protein-protein interactions. It is increasingly possible to target single-nucleotide polymorphisms that have defined functions on gene expression, though not belonging to protein-coding genes. Filtering can improve the power of an interaction association study, but also increases the chance of missing important findings.", "author" : [ { "dropping-particle" : "", "family" : "Sun", "given" : "Xiangqing", "non-dropping-particle" : "", "parse-names" : false, "suffix" : "" }, { "dropping-particle" : "", "family" : "Lu", "given" : "Qing", "non-dropping-particle" : "", "parse-names" : false, "suffix" : "" }, { "dropping-particle" : "", "family" : "Mukheerjee", "given" : "Shubhabrata", "non-dropping-particle" : "", "parse-names" : false, "suffix" : "" }, { "dropping-particle" : "", "family" : "Crane", "given" : "Paul K", "non-dropping-particle" : "", "parse-names" : false, "suffix" : "" }, { "dropping-particle" : "", "family" : "Elston", "given" : "Robert", "non-dropping-particle" : "", "parse-names" : false, "suffix" : "" }, { "dropping-particle" : "", "family" : "Ritchie", "given" : "Marylyn D", "non-dropping-particle" : "", "parse-names" : false, "suffix" : "" } ], "container-title" : "Frontiers in genetics", "id" : "ITEM-2", "issue" : "April", "issued" : { "date-parts" : [ [ "2014", "1" ] ] }, "page" : "106", "title" : "Analysis pipeline for the epistasis search - statistical versus biological filtering.", "type" : "article-journal", "volume" : "5" }, "uris" : [ "http://www.mendeley.com/documents/?uuid=6ae83c7d-4c30-405f-b670-c2c82ff8972f" ] } ], "mendeley" : { "previouslyFormattedCitation" : "&lt;sup&gt;52,53&lt;/sup&gt;" }, "properties" : { "noteIndex" : 0 }, "schema" : "https://github.com/citation-style-language/schema/raw/master/csl-citation.json" }</w:instrText>
      </w:r>
      <w:r w:rsidR="008A016F">
        <w:fldChar w:fldCharType="separate"/>
      </w:r>
      <w:r w:rsidR="008A016F" w:rsidRPr="008A016F">
        <w:rPr>
          <w:noProof/>
          <w:vertAlign w:val="superscript"/>
        </w:rPr>
        <w:t>52,53</w:t>
      </w:r>
      <w:ins w:id="69" w:author="Gib Hemani" w:date="2014-06-27T00:54:00Z">
        <w:r w:rsidR="008A016F">
          <w:fldChar w:fldCharType="end"/>
        </w:r>
      </w:ins>
      <w:r w:rsidR="00915CD1">
        <w:t>,</w:t>
      </w:r>
      <w:r w:rsidR="00E77E9B">
        <w:t xml:space="preserve"> and improved </w:t>
      </w:r>
      <w:r w:rsidR="00C01BA3" w:rsidRPr="00890F9C">
        <w:t>functional interpretation when considering only SNPs</w:t>
      </w:r>
      <w:r w:rsidR="00915CD1">
        <w:t xml:space="preserve"> with putative biological connections to the trait</w:t>
      </w:r>
      <w:r w:rsidR="00C01BA3" w:rsidRPr="00890F9C">
        <w:t xml:space="preserve">. However, caution </w:t>
      </w:r>
      <w:r w:rsidR="00BA0C66" w:rsidRPr="00890F9C">
        <w:t>is</w:t>
      </w:r>
      <w:r w:rsidR="00C01BA3" w:rsidRPr="00890F9C">
        <w:t xml:space="preserve"> recommended when applying filtering because of potential biases (either upwards or downwards) caused by limitations in the algorithms and existing knowledge that may be subject to </w:t>
      </w:r>
      <w:commentRangeStart w:id="70"/>
      <w:r w:rsidR="00C01BA3" w:rsidRPr="006D22C4">
        <w:rPr>
          <w:b/>
          <w:rPrChange w:id="71" w:author="Gib Hemani" w:date="2014-06-27T01:43:00Z">
            <w:rPr/>
          </w:rPrChange>
        </w:rPr>
        <w:t>publication bias</w:t>
      </w:r>
      <w:commentRangeEnd w:id="70"/>
      <w:r w:rsidR="00DB632E" w:rsidRPr="006D22C4">
        <w:rPr>
          <w:rStyle w:val="CommentReference"/>
          <w:b/>
          <w:rPrChange w:id="72" w:author="Gib Hemani" w:date="2014-06-27T01:43:00Z">
            <w:rPr>
              <w:rStyle w:val="CommentReference"/>
            </w:rPr>
          </w:rPrChange>
        </w:rPr>
        <w:commentReference w:id="70"/>
      </w:r>
      <w:r w:rsidR="004D073D" w:rsidRPr="006D22C4">
        <w:rPr>
          <w:b/>
          <w:rPrChange w:id="73" w:author="Gib Hemani" w:date="2014-06-27T01:43:00Z">
            <w:rPr/>
          </w:rPrChange>
        </w:rPr>
        <w:fldChar w:fldCharType="begin"/>
      </w:r>
      <w:r w:rsidR="00C01BA3" w:rsidRPr="006D22C4">
        <w:rPr>
          <w:b/>
          <w:rPrChange w:id="74" w:author="Gib Hemani" w:date="2014-06-27T01:43:00Z">
            <w:rPr/>
          </w:rPrChange>
        </w:rP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4D073D" w:rsidRPr="006D22C4">
        <w:rPr>
          <w:b/>
          <w:rPrChange w:id="75" w:author="Gib Hemani" w:date="2014-06-27T01:43:00Z">
            <w:rPr/>
          </w:rPrChange>
        </w:rPr>
        <w:fldChar w:fldCharType="separate"/>
      </w:r>
      <w:r w:rsidR="00C01BA3" w:rsidRPr="006D22C4">
        <w:rPr>
          <w:b/>
          <w:vertAlign w:val="superscript"/>
          <w:rPrChange w:id="76" w:author="Gib Hemani" w:date="2014-06-27T01:43:00Z">
            <w:rPr>
              <w:vertAlign w:val="superscript"/>
            </w:rPr>
          </w:rPrChange>
        </w:rPr>
        <w:t>4</w:t>
      </w:r>
      <w:r w:rsidR="004D073D" w:rsidRPr="006D22C4">
        <w:rPr>
          <w:b/>
          <w:rPrChange w:id="77" w:author="Gib Hemani" w:date="2014-06-27T01:43:00Z">
            <w:rPr/>
          </w:rPrChange>
        </w:rPr>
        <w:fldChar w:fldCharType="end"/>
      </w:r>
      <w:r w:rsidR="00C01BA3" w:rsidRPr="00890F9C">
        <w:t xml:space="preserve"> and </w:t>
      </w:r>
      <w:r w:rsidR="00915CD1">
        <w:t xml:space="preserve">may be </w:t>
      </w:r>
      <w:r w:rsidR="00C01BA3" w:rsidRPr="00890F9C">
        <w:t>context</w:t>
      </w:r>
      <w:r w:rsidR="00915CD1">
        <w:t>-dependent</w:t>
      </w:r>
      <w:r w:rsidR="004D073D" w:rsidRPr="00890F9C">
        <w:fldChar w:fldCharType="begin" w:fldLock="1"/>
      </w:r>
      <w:r w:rsidR="008A016F">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4,55&lt;/sup&gt;" }, "properties" : { "noteIndex" : 0 }, "schema" : "https://github.com/citation-style-language/schema/raw/master/csl-citation.json" }</w:instrText>
      </w:r>
      <w:r w:rsidR="004D073D" w:rsidRPr="00890F9C">
        <w:fldChar w:fldCharType="separate"/>
      </w:r>
      <w:r w:rsidR="008A016F" w:rsidRPr="008A016F">
        <w:rPr>
          <w:noProof/>
          <w:vertAlign w:val="superscript"/>
        </w:rPr>
        <w:t>54,55</w:t>
      </w:r>
      <w:r w:rsidR="004D073D" w:rsidRPr="00890F9C">
        <w:fldChar w:fldCharType="end"/>
      </w:r>
      <w:r w:rsidR="00C01BA3" w:rsidRPr="00890F9C">
        <w:t xml:space="preserve">. Furthermore, it is debatable what threshold is appropriate after filtering </w:t>
      </w:r>
      <w:r w:rsidR="00E77E9B">
        <w:t>which</w:t>
      </w:r>
      <w:r w:rsidR="00C01BA3" w:rsidRPr="00890F9C">
        <w:t xml:space="preserve"> might alter the </w:t>
      </w:r>
      <w:r w:rsidR="006D7F0D" w:rsidRPr="00890F9C">
        <w:t xml:space="preserve">null </w:t>
      </w:r>
      <w:r w:rsidR="00C01BA3" w:rsidRPr="00890F9C">
        <w:t>distributions</w:t>
      </w:r>
      <w:r w:rsidR="006D7F0D" w:rsidRPr="00890F9C">
        <w:t xml:space="preserve"> of test statistics</w:t>
      </w:r>
      <w:r w:rsidR="004D073D" w:rsidRPr="00890F9C">
        <w:fldChar w:fldCharType="begin" w:fldLock="1"/>
      </w:r>
      <w:r w:rsidR="008A016F">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4D073D" w:rsidRPr="00890F9C">
        <w:fldChar w:fldCharType="separate"/>
      </w:r>
      <w:r w:rsidR="008A016F" w:rsidRPr="008A016F">
        <w:rPr>
          <w:noProof/>
          <w:vertAlign w:val="superscript"/>
        </w:rPr>
        <w:t>56</w:t>
      </w:r>
      <w:r w:rsidR="004D073D" w:rsidRPr="00890F9C">
        <w:fldChar w:fldCharType="end"/>
      </w:r>
      <w:r w:rsidR="00C01BA3" w:rsidRPr="00890F9C">
        <w:t>.</w:t>
      </w:r>
    </w:p>
    <w:p w14:paraId="457E06A8" w14:textId="77777777" w:rsidR="00C01BA3" w:rsidRPr="00890F9C" w:rsidRDefault="00C01BA3" w:rsidP="00C01BA3"/>
    <w:p w14:paraId="0ED2461B" w14:textId="4200813C" w:rsidR="00C01BA3" w:rsidRPr="00890F9C" w:rsidRDefault="005622CB" w:rsidP="00C01BA3">
      <w:pPr>
        <w:pStyle w:val="Heading3"/>
        <w:rPr>
          <w:rStyle w:val="inlineheading"/>
          <w:i w:val="0"/>
        </w:rPr>
      </w:pPr>
      <w:bookmarkStart w:id="78" w:name="_Toc257304547"/>
      <w:r>
        <w:rPr>
          <w:rStyle w:val="inlineheading"/>
          <w:i w:val="0"/>
        </w:rPr>
        <w:t>Artificial intelligence</w:t>
      </w:r>
      <w:r w:rsidR="00C01BA3" w:rsidRPr="00890F9C">
        <w:rPr>
          <w:rStyle w:val="inlineheading"/>
          <w:i w:val="0"/>
        </w:rPr>
        <w:t xml:space="preserve"> algorithms</w:t>
      </w:r>
      <w:bookmarkEnd w:id="78"/>
    </w:p>
    <w:p w14:paraId="33D842F1" w14:textId="77777777" w:rsidR="00C01BA3" w:rsidRPr="00890F9C" w:rsidRDefault="00C01BA3" w:rsidP="00C01BA3">
      <w:pPr>
        <w:rPr>
          <w:rStyle w:val="inlineheading"/>
        </w:rPr>
      </w:pPr>
    </w:p>
    <w:p w14:paraId="0A8CD5D2" w14:textId="7EA5B47C" w:rsidR="00C01BA3" w:rsidRPr="00890F9C" w:rsidRDefault="00BA0C66" w:rsidP="00C01BA3">
      <w:r w:rsidRPr="00890F9C">
        <w:t>Many attempts</w:t>
      </w:r>
      <w:r w:rsidR="00C01BA3" w:rsidRPr="00890F9C">
        <w:t xml:space="preserve"> have been made to adopt</w:t>
      </w:r>
      <w:r w:rsidR="00915CD1">
        <w:t xml:space="preserve"> or </w:t>
      </w:r>
      <w:r w:rsidR="00C01BA3" w:rsidRPr="00890F9C">
        <w:t xml:space="preserve">improve algorithms from other disciplines to address the </w:t>
      </w:r>
      <w:r w:rsidR="00C01BA3" w:rsidRPr="00F047C3">
        <w:rPr>
          <w:b/>
        </w:rPr>
        <w:t>large P small N problem</w:t>
      </w:r>
      <w:r w:rsidR="00C01BA3" w:rsidRPr="00890F9C">
        <w:t xml:space="preserve"> in detecting epistasis</w:t>
      </w:r>
      <w:r w:rsidR="004D073D" w:rsidRPr="00890F9C">
        <w:fldChar w:fldCharType="begin" w:fldLock="1"/>
      </w:r>
      <w:r w:rsidR="008A016F">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4D073D" w:rsidRPr="00890F9C">
        <w:fldChar w:fldCharType="separate"/>
      </w:r>
      <w:r w:rsidR="008A016F" w:rsidRPr="008A016F">
        <w:rPr>
          <w:noProof/>
          <w:vertAlign w:val="superscript"/>
        </w:rPr>
        <w:t>3,5,6,13</w:t>
      </w:r>
      <w:r w:rsidR="004D073D" w:rsidRPr="00890F9C">
        <w:fldChar w:fldCharType="end"/>
      </w:r>
      <w:r w:rsidR="00C01BA3" w:rsidRPr="00890F9C">
        <w:t xml:space="preserve">, particularly </w:t>
      </w:r>
      <w:r w:rsidR="00A720A1">
        <w:t xml:space="preserve">when moving beyond pairwise interactions to consider </w:t>
      </w:r>
      <w:r w:rsidR="00C01BA3" w:rsidRPr="00890F9C">
        <w:t>high</w:t>
      </w:r>
      <w:r w:rsidR="00EF5DC1">
        <w:t>er</w:t>
      </w:r>
      <w:r w:rsidR="00C01BA3" w:rsidRPr="00890F9C">
        <w:t>-order</w:t>
      </w:r>
      <w:r w:rsidR="006B24F9" w:rsidRPr="00890F9C">
        <w:t xml:space="preserve"> </w:t>
      </w:r>
      <w:r w:rsidR="00C01BA3" w:rsidRPr="00890F9C">
        <w:t>interactions where regression-based methods</w:t>
      </w:r>
      <w:r w:rsidR="004D073D" w:rsidRPr="00890F9C">
        <w:fldChar w:fldCharType="begin"/>
      </w:r>
      <w:r w:rsidR="00C01BA3" w:rsidRPr="00890F9C">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4D073D" w:rsidRPr="00890F9C">
        <w:fldChar w:fldCharType="separate"/>
      </w:r>
      <w:r w:rsidR="00C01BA3" w:rsidRPr="00890F9C">
        <w:rPr>
          <w:vertAlign w:val="superscript"/>
        </w:rPr>
        <w:t>3</w:t>
      </w:r>
      <w:r w:rsidR="004D073D" w:rsidRPr="00890F9C">
        <w:fldChar w:fldCharType="end"/>
      </w:r>
      <w:r w:rsidR="00C01BA3" w:rsidRPr="00890F9C">
        <w:t xml:space="preserve"> </w:t>
      </w:r>
      <w:r w:rsidR="00E77E9B">
        <w:t>will</w:t>
      </w:r>
      <w:r w:rsidR="00E77E9B" w:rsidRPr="00890F9C">
        <w:t xml:space="preserve"> </w:t>
      </w:r>
      <w:r w:rsidR="00C01BA3" w:rsidRPr="00890F9C">
        <w:t>suffer from increasing</w:t>
      </w:r>
      <w:del w:id="79" w:author="Gib Hemani" w:date="2014-06-27T01:17:00Z">
        <w:r w:rsidR="00C01BA3" w:rsidRPr="00890F9C" w:rsidDel="00886087">
          <w:delText>ly</w:delText>
        </w:r>
      </w:del>
      <w:r w:rsidR="00C01BA3" w:rsidRPr="00890F9C">
        <w:t xml:space="preserve"> computational complexity and data sparsity</w:t>
      </w:r>
      <w:r w:rsidR="004D073D" w:rsidRPr="00890F9C">
        <w:fldChar w:fldCharType="begin" w:fldLock="1"/>
      </w:r>
      <w:r w:rsidR="008A016F">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48,57&lt;/sup&gt;" }, "properties" : { "noteIndex" : 0 }, "schema" : "https://github.com/citation-style-language/schema/raw/master/csl-citation.json" }</w:instrText>
      </w:r>
      <w:r w:rsidR="004D073D" w:rsidRPr="00890F9C">
        <w:fldChar w:fldCharType="separate"/>
      </w:r>
      <w:r w:rsidR="008A016F" w:rsidRPr="008A016F">
        <w:rPr>
          <w:noProof/>
          <w:vertAlign w:val="superscript"/>
        </w:rPr>
        <w:t>48,57</w:t>
      </w:r>
      <w:r w:rsidR="004D073D" w:rsidRPr="00890F9C">
        <w:fldChar w:fldCharType="end"/>
      </w:r>
      <w:r w:rsidR="00C01BA3" w:rsidRPr="00890F9C">
        <w:t xml:space="preserve">. </w:t>
      </w:r>
      <w:r w:rsidR="003A0B12">
        <w:t>Machine</w:t>
      </w:r>
      <w:ins w:id="80" w:author="Darren Burgess" w:date="2014-04-17T13:40:00Z">
        <w:r w:rsidR="00DB632E">
          <w:t>-</w:t>
        </w:r>
      </w:ins>
      <w:r w:rsidR="003A0B12">
        <w:t>learning and data</w:t>
      </w:r>
      <w:ins w:id="81" w:author="Darren Burgess" w:date="2014-04-17T13:40:00Z">
        <w:r w:rsidR="00DB632E">
          <w:t>-</w:t>
        </w:r>
      </w:ins>
      <w:r w:rsidR="003A0B12">
        <w:t>mining</w:t>
      </w:r>
      <w:r w:rsidR="00C01BA3" w:rsidRPr="00890F9C">
        <w:t xml:space="preserve"> algorithms</w:t>
      </w:r>
      <w:r w:rsidR="00216B88">
        <w:t xml:space="preserve"> </w:t>
      </w:r>
      <w:r w:rsidR="00C01BA3" w:rsidRPr="00890F9C">
        <w:t xml:space="preserve">often employ certain </w:t>
      </w:r>
      <w:r w:rsidR="004D073D" w:rsidRPr="00890F9C">
        <w:t>classifiers</w:t>
      </w:r>
      <w:r w:rsidR="00C01BA3" w:rsidRPr="00890F9C">
        <w:t xml:space="preserve"> for data reduction and/or feature selection to reduce both the computational and statistical burden </w:t>
      </w:r>
      <w:r w:rsidR="006B24F9" w:rsidRPr="00890F9C">
        <w:t xml:space="preserve">of an </w:t>
      </w:r>
      <w:r w:rsidR="00C01BA3" w:rsidRPr="00890F9C">
        <w:t>exhaustive search</w:t>
      </w:r>
      <w:r w:rsidR="004D073D" w:rsidRPr="00890F9C">
        <w:fldChar w:fldCharType="begin" w:fldLock="1"/>
      </w:r>
      <w:r w:rsidR="008A016F">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8,59&lt;/sup&gt;" }, "properties" : { "noteIndex" : 0 }, "schema" : "https://github.com/citation-style-language/schema/raw/master/csl-citation.json" }</w:instrText>
      </w:r>
      <w:r w:rsidR="004D073D" w:rsidRPr="00890F9C">
        <w:fldChar w:fldCharType="separate"/>
      </w:r>
      <w:r w:rsidR="008A016F" w:rsidRPr="008A016F">
        <w:rPr>
          <w:noProof/>
          <w:vertAlign w:val="superscript"/>
        </w:rPr>
        <w:t>6,58,59</w:t>
      </w:r>
      <w:r w:rsidR="004D073D" w:rsidRPr="00890F9C">
        <w:fldChar w:fldCharType="end"/>
      </w:r>
      <w:r w:rsidR="00C01BA3" w:rsidRPr="00890F9C">
        <w:t xml:space="preserve">, but previously were not </w:t>
      </w:r>
      <w:r w:rsidR="00CD7240">
        <w:t xml:space="preserve">all </w:t>
      </w:r>
      <w:r w:rsidR="00C01BA3" w:rsidRPr="00890F9C">
        <w:t>scaled up for GWAS</w:t>
      </w:r>
      <w:r w:rsidR="00A720A1">
        <w:t>s</w:t>
      </w:r>
      <w:r w:rsidR="00C01BA3" w:rsidRPr="00890F9C">
        <w:t xml:space="preserve"> or </w:t>
      </w:r>
      <w:r w:rsidR="00A720A1">
        <w:t xml:space="preserve">for </w:t>
      </w:r>
      <w:r w:rsidR="00C01BA3" w:rsidRPr="00890F9C">
        <w:t xml:space="preserve">explicitly testing interactions and could miss interactions </w:t>
      </w:r>
      <w:r w:rsidR="00A61222">
        <w:t xml:space="preserve">between SNPs </w:t>
      </w:r>
      <w:r w:rsidR="00C01BA3" w:rsidRPr="00890F9C">
        <w:t xml:space="preserve">without </w:t>
      </w:r>
      <w:proofErr w:type="gramStart"/>
      <w:r w:rsidR="00C01BA3" w:rsidRPr="00890F9C">
        <w:lastRenderedPageBreak/>
        <w:t>marginal</w:t>
      </w:r>
      <w:proofErr w:type="gramEnd"/>
      <w:r w:rsidR="00C01BA3" w:rsidRPr="00890F9C">
        <w:t xml:space="preserve"> effects</w:t>
      </w:r>
      <w:r w:rsidR="00CD7240">
        <w:t xml:space="preserve"> </w:t>
      </w:r>
      <w:r w:rsidR="006D6DD9">
        <w:t>when</w:t>
      </w:r>
      <w:r w:rsidR="00CD7240">
        <w:t xml:space="preserve"> marginal effects are </w:t>
      </w:r>
      <w:r w:rsidR="006D6DD9">
        <w:t>emphasized</w:t>
      </w:r>
      <w:r w:rsidR="00CD7240">
        <w:t xml:space="preserve"> in a classifier</w:t>
      </w:r>
      <w:r w:rsidR="004D073D" w:rsidRPr="00890F9C">
        <w:fldChar w:fldCharType="begin" w:fldLock="1"/>
      </w:r>
      <w:r w:rsidR="008A016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8,59&lt;/sup&gt;" }, "properties" : { "noteIndex" : 0 }, "schema" : "https://github.com/citation-style-language/schema/raw/master/csl-citation.json" }</w:instrText>
      </w:r>
      <w:r w:rsidR="004D073D" w:rsidRPr="00890F9C">
        <w:fldChar w:fldCharType="separate"/>
      </w:r>
      <w:r w:rsidR="008A016F" w:rsidRPr="008A016F">
        <w:rPr>
          <w:noProof/>
          <w:vertAlign w:val="superscript"/>
        </w:rPr>
        <w:t>13,58,59</w:t>
      </w:r>
      <w:r w:rsidR="004D073D" w:rsidRPr="00890F9C">
        <w:fldChar w:fldCharType="end"/>
      </w:r>
      <w:r w:rsidR="00C01BA3" w:rsidRPr="00890F9C">
        <w:t xml:space="preserve">. While most existing algorithms (e.g. </w:t>
      </w:r>
      <w:r w:rsidR="00C01BA3" w:rsidRPr="00F047C3">
        <w:rPr>
          <w:b/>
        </w:rPr>
        <w:t>Multifactor Dimensionality Reduction</w:t>
      </w:r>
      <w:r w:rsidR="00C01BA3" w:rsidRPr="00890F9C">
        <w:t xml:space="preserve">, </w:t>
      </w:r>
      <w:r w:rsidR="00C01BA3" w:rsidRPr="00F047C3">
        <w:rPr>
          <w:b/>
        </w:rPr>
        <w:t>tree-based</w:t>
      </w:r>
      <w:r w:rsidR="005925FA" w:rsidRPr="00F047C3">
        <w:rPr>
          <w:b/>
        </w:rPr>
        <w:t xml:space="preserve"> methods</w:t>
      </w:r>
      <w:r w:rsidR="005925FA">
        <w:t xml:space="preserve"> and </w:t>
      </w:r>
      <w:r w:rsidR="00C01BA3" w:rsidRPr="00F047C3">
        <w:rPr>
          <w:b/>
        </w:rPr>
        <w:t>entropy-based</w:t>
      </w:r>
      <w:r w:rsidR="005925FA" w:rsidRPr="00F047C3">
        <w:rPr>
          <w:b/>
        </w:rPr>
        <w:t xml:space="preserve"> methods</w:t>
      </w:r>
      <w:r w:rsidR="00C01BA3" w:rsidRPr="00890F9C">
        <w:t xml:space="preserve">) </w:t>
      </w:r>
      <w:r w:rsidR="005925FA">
        <w:t xml:space="preserve">are </w:t>
      </w:r>
      <w:r w:rsidR="00C01BA3" w:rsidRPr="00890F9C">
        <w:t>being scaled up by modern computing technologies</w:t>
      </w:r>
      <w:r w:rsidR="004D073D" w:rsidRPr="00890F9C">
        <w:fldChar w:fldCharType="begin" w:fldLock="1"/>
      </w:r>
      <w:r w:rsidR="008A016F">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0\u201364&lt;/sup&gt;" }, "properties" : { "noteIndex" : 0 }, "schema" : "https://github.com/citation-style-language/schema/raw/master/csl-citation.json" }</w:instrText>
      </w:r>
      <w:r w:rsidR="004D073D" w:rsidRPr="00890F9C">
        <w:fldChar w:fldCharType="separate"/>
      </w:r>
      <w:r w:rsidR="008A016F" w:rsidRPr="008A016F">
        <w:rPr>
          <w:noProof/>
          <w:vertAlign w:val="superscript"/>
        </w:rPr>
        <w:t>60–64</w:t>
      </w:r>
      <w:r w:rsidR="004D073D" w:rsidRPr="00890F9C">
        <w:fldChar w:fldCharType="end"/>
      </w:r>
      <w:r w:rsidR="00C01BA3" w:rsidRPr="00890F9C">
        <w:t xml:space="preserve">, their classifiers are also </w:t>
      </w:r>
      <w:r w:rsidR="00A61222">
        <w:t xml:space="preserve">being </w:t>
      </w:r>
      <w:r w:rsidR="00C01BA3" w:rsidRPr="00890F9C">
        <w:t>improved to be applicable for complex quantitative traits</w:t>
      </w:r>
      <w:r w:rsidR="004D073D" w:rsidRPr="00890F9C">
        <w:fldChar w:fldCharType="begin" w:fldLock="1"/>
      </w:r>
      <w:r w:rsidR="008A016F">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0,65\u201368&lt;/sup&gt;" }, "properties" : { "noteIndex" : 0 }, "schema" : "https://github.com/citation-style-language/schema/raw/master/csl-citation.json" }</w:instrText>
      </w:r>
      <w:r w:rsidR="004D073D" w:rsidRPr="00890F9C">
        <w:fldChar w:fldCharType="separate"/>
      </w:r>
      <w:r w:rsidR="008A016F" w:rsidRPr="008A016F">
        <w:rPr>
          <w:noProof/>
          <w:vertAlign w:val="superscript"/>
        </w:rPr>
        <w:t>60,65–68</w:t>
      </w:r>
      <w:r w:rsidR="004D073D" w:rsidRPr="00890F9C">
        <w:fldChar w:fldCharType="end"/>
      </w:r>
      <w:r w:rsidR="00C01BA3" w:rsidRPr="00890F9C">
        <w:t xml:space="preserve">, </w:t>
      </w:r>
      <w:r w:rsidR="00A61222">
        <w:t xml:space="preserve">to </w:t>
      </w:r>
      <w:r w:rsidR="00C01BA3" w:rsidRPr="00890F9C">
        <w:t xml:space="preserve">allow </w:t>
      </w:r>
      <w:r w:rsidR="00A61222">
        <w:t>the use of</w:t>
      </w:r>
      <w:r w:rsidR="00C01BA3" w:rsidRPr="00890F9C">
        <w:t xml:space="preserve"> risk scores aggregating multiple interactions</w:t>
      </w:r>
      <w:r w:rsidR="004D073D" w:rsidRPr="00890F9C">
        <w:fldChar w:fldCharType="begin"/>
      </w:r>
      <w:r w:rsidR="00C01BA3" w:rsidRPr="00890F9C">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4D073D" w:rsidRPr="00890F9C">
        <w:fldChar w:fldCharType="separate"/>
      </w:r>
      <w:r w:rsidR="00C01BA3" w:rsidRPr="00890F9C">
        <w:rPr>
          <w:vertAlign w:val="superscript"/>
        </w:rPr>
        <w:t>72</w:t>
      </w:r>
      <w:r w:rsidR="004D073D" w:rsidRPr="00890F9C">
        <w:fldChar w:fldCharType="end"/>
      </w:r>
      <w:r w:rsidR="00C01BA3" w:rsidRPr="00890F9C">
        <w:t xml:space="preserve">, and </w:t>
      </w:r>
      <w:r w:rsidR="00A61222">
        <w:t xml:space="preserve">to </w:t>
      </w:r>
      <w:r w:rsidR="00C01BA3" w:rsidRPr="00890F9C">
        <w:t xml:space="preserve">account for </w:t>
      </w:r>
      <w:r w:rsidR="00A61222">
        <w:t>SNPs</w:t>
      </w:r>
      <w:r w:rsidR="00C01BA3" w:rsidRPr="00890F9C">
        <w:t xml:space="preserve"> without marginal effects</w:t>
      </w:r>
      <w:r w:rsidR="004D073D" w:rsidRPr="00890F9C">
        <w:fldChar w:fldCharType="begin" w:fldLock="1"/>
      </w:r>
      <w:r w:rsidR="008A016F">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9,70&lt;/sup&gt;" }, "properties" : { "noteIndex" : 0 }, "schema" : "https://github.com/citation-style-language/schema/raw/master/csl-citation.json" }</w:instrText>
      </w:r>
      <w:r w:rsidR="004D073D" w:rsidRPr="00890F9C">
        <w:fldChar w:fldCharType="separate"/>
      </w:r>
      <w:r w:rsidR="008A016F" w:rsidRPr="008A016F">
        <w:rPr>
          <w:noProof/>
          <w:vertAlign w:val="superscript"/>
        </w:rPr>
        <w:t>69,70</w:t>
      </w:r>
      <w:r w:rsidR="004D073D" w:rsidRPr="00890F9C">
        <w:fldChar w:fldCharType="end"/>
      </w:r>
      <w:r w:rsidR="00C01BA3" w:rsidRPr="00890F9C">
        <w:t xml:space="preserve">. </w:t>
      </w:r>
    </w:p>
    <w:p w14:paraId="57F38A97" w14:textId="77777777" w:rsidR="00A61222" w:rsidRDefault="00A61222" w:rsidP="00C01BA3"/>
    <w:p w14:paraId="3518B0A0" w14:textId="1F7B1177" w:rsidR="00C01BA3" w:rsidRPr="00890F9C" w:rsidRDefault="00C01BA3" w:rsidP="00C01BA3">
      <w:r w:rsidRPr="00890F9C">
        <w:t>Improved computing efficiency also facilitates the combin</w:t>
      </w:r>
      <w:r w:rsidR="00607A3F">
        <w:t>ation of</w:t>
      </w:r>
      <w:r w:rsidRPr="00890F9C">
        <w:t xml:space="preserve"> complementary algorithms. For example, using tree-based methods for screening and Multifactor Dimensionality Reduction for interaction testing can improve the overall performance</w:t>
      </w:r>
      <w:r w:rsidR="004D073D" w:rsidRPr="00890F9C">
        <w:fldChar w:fldCharType="begin" w:fldLock="1"/>
      </w:r>
      <w:r w:rsidR="008A016F">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1\u201373&lt;/sup&gt;" }, "properties" : { "noteIndex" : 0 }, "schema" : "https://github.com/citation-style-language/schema/raw/master/csl-citation.json" }</w:instrText>
      </w:r>
      <w:r w:rsidR="004D073D" w:rsidRPr="00890F9C">
        <w:fldChar w:fldCharType="separate"/>
      </w:r>
      <w:r w:rsidR="008A016F" w:rsidRPr="008A016F">
        <w:rPr>
          <w:noProof/>
          <w:vertAlign w:val="superscript"/>
        </w:rPr>
        <w:t>71–73</w:t>
      </w:r>
      <w:r w:rsidR="004D073D" w:rsidRPr="00890F9C">
        <w:fldChar w:fldCharType="end"/>
      </w:r>
      <w:r w:rsidR="00607A3F">
        <w:t>, and</w:t>
      </w:r>
      <w:r w:rsidRPr="00890F9C">
        <w:t xml:space="preserve"> </w:t>
      </w:r>
      <w:r w:rsidR="00607A3F">
        <w:t>t</w:t>
      </w:r>
      <w:r w:rsidR="0060125F">
        <w:t xml:space="preserve">he </w:t>
      </w:r>
      <w:proofErr w:type="spellStart"/>
      <w:r w:rsidRPr="00890F9C">
        <w:t>Reconstructability</w:t>
      </w:r>
      <w:proofErr w:type="spellEnd"/>
      <w:r w:rsidRPr="00890F9C">
        <w:t xml:space="preserve"> Analysis method uses entropy-based </w:t>
      </w:r>
      <w:r w:rsidR="00C651DF" w:rsidRPr="00890F9C">
        <w:t>heuristics</w:t>
      </w:r>
      <w:r w:rsidRPr="00890F9C">
        <w:t xml:space="preserve"> to </w:t>
      </w:r>
      <w:r w:rsidR="00C651DF">
        <w:t>search and evaluate</w:t>
      </w:r>
      <w:r w:rsidRPr="00890F9C">
        <w:t xml:space="preserve"> structures </w:t>
      </w:r>
      <w:r w:rsidR="00C651DF">
        <w:t>of various interaction models constructed by</w:t>
      </w:r>
      <w:r w:rsidRPr="00890F9C">
        <w:t xml:space="preserve"> graph theory</w:t>
      </w:r>
      <w:r w:rsidR="004D073D" w:rsidRPr="00890F9C">
        <w:fldChar w:fldCharType="begin" w:fldLock="1"/>
      </w:r>
      <w:r w:rsidR="008A016F">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4&lt;/sup&gt;" }, "properties" : { "noteIndex" : 0 }, "schema" : "https://github.com/citation-style-language/schema/raw/master/csl-citation.json" }</w:instrText>
      </w:r>
      <w:r w:rsidR="004D073D" w:rsidRPr="00890F9C">
        <w:fldChar w:fldCharType="separate"/>
      </w:r>
      <w:r w:rsidR="008A016F" w:rsidRPr="008A016F">
        <w:rPr>
          <w:noProof/>
          <w:vertAlign w:val="superscript"/>
        </w:rPr>
        <w:t>64</w:t>
      </w:r>
      <w:r w:rsidR="004D073D" w:rsidRPr="00890F9C">
        <w:fldChar w:fldCharType="end"/>
      </w:r>
      <w:r w:rsidRPr="00890F9C">
        <w:t>. New algorithms such as Ant Colony Optimization</w:t>
      </w:r>
      <w:r w:rsidR="00607A3F">
        <w:t>, which</w:t>
      </w:r>
      <w:r w:rsidRPr="00890F9C">
        <w:t xml:space="preserve"> mimic</w:t>
      </w:r>
      <w:r w:rsidR="00607A3F">
        <w:t>s</w:t>
      </w:r>
      <w:r w:rsidRPr="00890F9C">
        <w:t xml:space="preserve"> how ant colonies find the shortest route to foods</w:t>
      </w:r>
      <w:r w:rsidR="004D073D" w:rsidRPr="00890F9C">
        <w:fldChar w:fldCharType="begin" w:fldLock="1"/>
      </w:r>
      <w:r w:rsidR="008A016F">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4&lt;/sup&gt;" }, "properties" : { "noteIndex" : 0 }, "schema" : "https://github.com/citation-style-language/schema/raw/master/csl-citation.json" }</w:instrText>
      </w:r>
      <w:r w:rsidR="004D073D" w:rsidRPr="00890F9C">
        <w:fldChar w:fldCharType="separate"/>
      </w:r>
      <w:r w:rsidR="008A016F" w:rsidRPr="008A016F">
        <w:rPr>
          <w:noProof/>
          <w:vertAlign w:val="superscript"/>
        </w:rPr>
        <w:t>74</w:t>
      </w:r>
      <w:r w:rsidR="004D073D" w:rsidRPr="00890F9C">
        <w:fldChar w:fldCharType="end"/>
      </w:r>
      <w:r w:rsidR="00607A3F">
        <w:t xml:space="preserve">, </w:t>
      </w:r>
      <w:r w:rsidRPr="00890F9C">
        <w:t xml:space="preserve">are </w:t>
      </w:r>
      <w:r w:rsidR="009C71A6" w:rsidRPr="00890F9C">
        <w:t xml:space="preserve">being </w:t>
      </w:r>
      <w:r w:rsidRPr="00890F9C">
        <w:t xml:space="preserve">adopted </w:t>
      </w:r>
      <w:r w:rsidR="009C71A6" w:rsidRPr="00890F9C">
        <w:t xml:space="preserve">for </w:t>
      </w:r>
      <w:r w:rsidRPr="00890F9C">
        <w:t xml:space="preserve">epistasis studies but </w:t>
      </w:r>
      <w:r w:rsidR="00607A3F">
        <w:t>are not currently transparent about</w:t>
      </w:r>
      <w:r w:rsidRPr="00890F9C">
        <w:t xml:space="preserve"> how interactions are tested. Nevertheless, </w:t>
      </w:r>
      <w:r w:rsidR="00607A3F">
        <w:t xml:space="preserve">the </w:t>
      </w:r>
      <w:r w:rsidRPr="00890F9C">
        <w:t>detection of high</w:t>
      </w:r>
      <w:r w:rsidR="00EF5DC1">
        <w:t>er</w:t>
      </w:r>
      <w:r w:rsidRPr="00890F9C">
        <w:t>-order interactions appears very challenging to machine</w:t>
      </w:r>
      <w:r w:rsidR="00607A3F">
        <w:t>-</w:t>
      </w:r>
      <w:r w:rsidRPr="00890F9C">
        <w:t>learning and data</w:t>
      </w:r>
      <w:r w:rsidR="00607A3F">
        <w:t>-</w:t>
      </w:r>
      <w:r w:rsidRPr="00890F9C">
        <w:t xml:space="preserve">mining methods too considering that interactions are not explicitly tested in many cases. When interactions are explicitly tested, e.g. using </w:t>
      </w:r>
      <w:proofErr w:type="spellStart"/>
      <w:r w:rsidRPr="00890F9C">
        <w:t>Reconstructability</w:t>
      </w:r>
      <w:proofErr w:type="spellEnd"/>
      <w:r w:rsidRPr="00890F9C">
        <w:t xml:space="preserve"> Analysis, detection of three-way interactions requires multilayer hypothesis tests and thus is as difficult as regression methods</w:t>
      </w:r>
      <w:r w:rsidR="004D073D" w:rsidRPr="00890F9C">
        <w:fldChar w:fldCharType="begin" w:fldLock="1"/>
      </w:r>
      <w:r w:rsidR="008A016F">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5&lt;/sup&gt;" }, "properties" : { "noteIndex" : 0 }, "schema" : "https://github.com/citation-style-language/schema/raw/master/csl-citation.json" }</w:instrText>
      </w:r>
      <w:r w:rsidR="004D073D" w:rsidRPr="00890F9C">
        <w:fldChar w:fldCharType="separate"/>
      </w:r>
      <w:r w:rsidR="008A016F" w:rsidRPr="008A016F">
        <w:rPr>
          <w:noProof/>
          <w:vertAlign w:val="superscript"/>
        </w:rPr>
        <w:t>4,75</w:t>
      </w:r>
      <w:r w:rsidR="004D073D" w:rsidRPr="00890F9C">
        <w:fldChar w:fldCharType="end"/>
      </w:r>
      <w:r w:rsidRPr="00890F9C">
        <w:t>, in addition to issues of excessive computing demand, exponentially increased multiple tests and insufficient sample sizes</w:t>
      </w:r>
      <w:r w:rsidR="004D073D" w:rsidRPr="00890F9C">
        <w:fldChar w:fldCharType="begin" w:fldLock="1"/>
      </w:r>
      <w:r w:rsidR="008A016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4D073D" w:rsidRPr="00890F9C">
        <w:fldChar w:fldCharType="separate"/>
      </w:r>
      <w:r w:rsidR="008A016F" w:rsidRPr="008A016F">
        <w:rPr>
          <w:noProof/>
          <w:vertAlign w:val="superscript"/>
        </w:rPr>
        <w:t>13</w:t>
      </w:r>
      <w:r w:rsidR="004D073D" w:rsidRPr="00890F9C">
        <w:fldChar w:fldCharType="end"/>
      </w:r>
      <w:r w:rsidRPr="00890F9C">
        <w:t xml:space="preserve">. </w:t>
      </w:r>
      <w:r w:rsidR="00845C7C" w:rsidRPr="00890F9C">
        <w:t>Despite some progress, it seems likely that new approaches will be</w:t>
      </w:r>
      <w:r w:rsidRPr="00890F9C">
        <w:t xml:space="preserve"> needed </w:t>
      </w:r>
      <w:r w:rsidR="00845C7C" w:rsidRPr="00890F9C">
        <w:t xml:space="preserve">for robust </w:t>
      </w:r>
      <w:r w:rsidRPr="00890F9C">
        <w:t>genome-wide detect</w:t>
      </w:r>
      <w:r w:rsidR="00845C7C" w:rsidRPr="00890F9C">
        <w:t>ion of</w:t>
      </w:r>
      <w:r w:rsidRPr="00890F9C">
        <w:t xml:space="preserve"> high</w:t>
      </w:r>
      <w:r w:rsidR="00EF5DC1">
        <w:t>er</w:t>
      </w:r>
      <w:r w:rsidRPr="00890F9C">
        <w:t xml:space="preserve">-order interactions. </w:t>
      </w:r>
    </w:p>
    <w:p w14:paraId="0F3CC7F0" w14:textId="77777777" w:rsidR="00C01BA3" w:rsidRPr="00890F9C" w:rsidRDefault="00C01BA3" w:rsidP="00C01BA3"/>
    <w:p w14:paraId="29CF058D" w14:textId="37AF4ADE" w:rsidR="00C01BA3" w:rsidRPr="00890F9C" w:rsidRDefault="00C01BA3" w:rsidP="00C01BA3">
      <w:pPr>
        <w:pStyle w:val="Heading3"/>
        <w:rPr>
          <w:rStyle w:val="inlineheading"/>
          <w:i w:val="0"/>
        </w:rPr>
      </w:pPr>
      <w:bookmarkStart w:id="82" w:name="_Toc257304548"/>
      <w:r w:rsidRPr="00890F9C">
        <w:rPr>
          <w:rStyle w:val="inlineheading"/>
          <w:i w:val="0"/>
        </w:rPr>
        <w:t>Group</w:t>
      </w:r>
      <w:r w:rsidR="00915CD1">
        <w:rPr>
          <w:rStyle w:val="inlineheading"/>
          <w:i w:val="0"/>
        </w:rPr>
        <w:t>-</w:t>
      </w:r>
      <w:r w:rsidRPr="00890F9C">
        <w:rPr>
          <w:rStyle w:val="inlineheading"/>
          <w:i w:val="0"/>
        </w:rPr>
        <w:t xml:space="preserve"> and module</w:t>
      </w:r>
      <w:r w:rsidR="00915CD1">
        <w:rPr>
          <w:rStyle w:val="inlineheading"/>
          <w:i w:val="0"/>
        </w:rPr>
        <w:t>-</w:t>
      </w:r>
      <w:r w:rsidRPr="00890F9C">
        <w:rPr>
          <w:rStyle w:val="inlineheading"/>
          <w:i w:val="0"/>
        </w:rPr>
        <w:t>based methods</w:t>
      </w:r>
      <w:bookmarkEnd w:id="82"/>
    </w:p>
    <w:p w14:paraId="0614B104" w14:textId="77777777" w:rsidR="00C01BA3" w:rsidRPr="00890F9C" w:rsidRDefault="00C01BA3" w:rsidP="00C01BA3">
      <w:pPr>
        <w:rPr>
          <w:rStyle w:val="inlineheading"/>
        </w:rPr>
      </w:pPr>
    </w:p>
    <w:p w14:paraId="62D7A22B" w14:textId="0F446FBD" w:rsidR="00C01BA3" w:rsidRDefault="00C01BA3" w:rsidP="00C01BA3">
      <w:r w:rsidRPr="00890F9C">
        <w:t xml:space="preserve">Testing interactions based on SNPs </w:t>
      </w:r>
      <w:r w:rsidR="00FF269E" w:rsidRPr="00890F9C">
        <w:t>grouped in</w:t>
      </w:r>
      <w:r w:rsidR="00CB21AF">
        <w:t>to</w:t>
      </w:r>
      <w:r w:rsidR="00FF269E" w:rsidRPr="00890F9C">
        <w:t xml:space="preserve"> genes </w:t>
      </w:r>
      <w:r w:rsidRPr="00890F9C">
        <w:t>or functional modules can dramatically reduce the multiple test burden (e.g. only ~</w:t>
      </w:r>
      <w:r w:rsidR="00FF269E" w:rsidRPr="00890F9C">
        <w:t xml:space="preserve">2 x </w:t>
      </w:r>
      <w:r w:rsidRPr="00890F9C">
        <w:t>10</w:t>
      </w:r>
      <w:r w:rsidRPr="00890F9C">
        <w:rPr>
          <w:vertAlign w:val="superscript"/>
        </w:rPr>
        <w:t>8</w:t>
      </w:r>
      <w:r w:rsidRPr="00890F9C">
        <w:t xml:space="preserve"> pairwise tests </w:t>
      </w:r>
      <w:r w:rsidR="00CB21AF">
        <w:t xml:space="preserve">are </w:t>
      </w:r>
      <w:r w:rsidRPr="00890F9C">
        <w:t xml:space="preserve">required for 20,000 genes) and thus increase </w:t>
      </w:r>
      <w:r w:rsidR="00CB21AF">
        <w:t xml:space="preserve">the </w:t>
      </w:r>
      <w:r w:rsidRPr="00890F9C">
        <w:t>power of detection</w:t>
      </w:r>
      <w:r w:rsidR="004D073D" w:rsidRPr="00890F9C">
        <w:fldChar w:fldCharType="begin" w:fldLock="1"/>
      </w:r>
      <w:r w:rsidR="008A016F">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6&lt;/sup&gt;" }, "properties" : { "noteIndex" : 0 }, "schema" : "https://github.com/citation-style-language/schema/raw/master/csl-citation.json" }</w:instrText>
      </w:r>
      <w:r w:rsidR="004D073D" w:rsidRPr="00890F9C">
        <w:fldChar w:fldCharType="separate"/>
      </w:r>
      <w:r w:rsidR="008A016F" w:rsidRPr="008A016F">
        <w:rPr>
          <w:noProof/>
          <w:vertAlign w:val="superscript"/>
        </w:rPr>
        <w:t>23,76</w:t>
      </w:r>
      <w:r w:rsidR="004D073D" w:rsidRPr="00890F9C">
        <w:fldChar w:fldCharType="end"/>
      </w:r>
      <w:r w:rsidRPr="00890F9C">
        <w:t xml:space="preserve">, including </w:t>
      </w:r>
      <w:r w:rsidR="004E054F">
        <w:t xml:space="preserve">testing </w:t>
      </w:r>
      <w:r w:rsidR="00CB21AF">
        <w:t xml:space="preserve">for </w:t>
      </w:r>
      <w:r w:rsidRPr="00890F9C">
        <w:t>high</w:t>
      </w:r>
      <w:r w:rsidR="00EF5DC1">
        <w:t>er</w:t>
      </w:r>
      <w:r w:rsidRPr="00890F9C">
        <w:t>-order interactions</w:t>
      </w:r>
      <w:r w:rsidR="004D073D" w:rsidRPr="00890F9C">
        <w:fldChar w:fldCharType="begin" w:fldLock="1"/>
      </w:r>
      <w:r w:rsidR="008A016F">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7&lt;/sup&gt;" }, "properties" : { "noteIndex" : 0 }, "schema" : "https://github.com/citation-style-language/schema/raw/master/csl-citation.json" }</w:instrText>
      </w:r>
      <w:r w:rsidR="004D073D" w:rsidRPr="00890F9C">
        <w:fldChar w:fldCharType="separate"/>
      </w:r>
      <w:r w:rsidR="008A016F" w:rsidRPr="008A016F">
        <w:rPr>
          <w:noProof/>
          <w:vertAlign w:val="superscript"/>
        </w:rPr>
        <w:t>77</w:t>
      </w:r>
      <w:r w:rsidR="004D073D" w:rsidRPr="00890F9C">
        <w:fldChar w:fldCharType="end"/>
      </w:r>
      <w:r w:rsidRPr="00890F9C">
        <w:t>. In addition, proper grouping</w:t>
      </w:r>
      <w:r w:rsidR="00FF269E" w:rsidRPr="00890F9C">
        <w:t xml:space="preserve"> of</w:t>
      </w:r>
      <w:r w:rsidRPr="00890F9C">
        <w:t xml:space="preserve"> SNPs may collectively capture ca</w:t>
      </w:r>
      <w:r w:rsidR="00C651DF">
        <w:t>u</w:t>
      </w:r>
      <w:r w:rsidRPr="00890F9C">
        <w:t>sal variants that are not well tagged by individual SNPs</w:t>
      </w:r>
      <w:r w:rsidR="004D073D" w:rsidRPr="00890F9C">
        <w:fldChar w:fldCharType="begin" w:fldLock="1"/>
      </w:r>
      <w:r w:rsidR="008A016F">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78&lt;/sup&gt;" }, "properties" : { "noteIndex" : 0 }, "schema" : "https://github.com/citation-style-language/schema/raw/master/csl-citation.json" }</w:instrText>
      </w:r>
      <w:r w:rsidR="004D073D" w:rsidRPr="00890F9C">
        <w:fldChar w:fldCharType="separate"/>
      </w:r>
      <w:r w:rsidR="008A016F" w:rsidRPr="008A016F">
        <w:rPr>
          <w:noProof/>
          <w:vertAlign w:val="superscript"/>
        </w:rPr>
        <w:t>78</w:t>
      </w:r>
      <w:r w:rsidR="004D073D" w:rsidRPr="00890F9C">
        <w:fldChar w:fldCharType="end"/>
      </w:r>
      <w:r w:rsidR="00FF269E" w:rsidRPr="00890F9C">
        <w:t>. However, this may</w:t>
      </w:r>
      <w:r w:rsidRPr="00890F9C">
        <w:t xml:space="preserve"> be complicated by a number of factors (e.g. group definitions </w:t>
      </w:r>
      <w:r w:rsidR="005874F4">
        <w:t xml:space="preserve">and </w:t>
      </w:r>
      <w:r w:rsidRPr="00890F9C">
        <w:t>correlations among SNPs and SNP pairs)</w:t>
      </w:r>
      <w:r w:rsidR="004D073D" w:rsidRPr="00890F9C">
        <w:fldChar w:fldCharType="begin" w:fldLock="1"/>
      </w:r>
      <w:r w:rsidR="008A016F">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79&lt;/sup&gt;" }, "properties" : { "noteIndex" : 0 }, "schema" : "https://github.com/citation-style-language/schema/raw/master/csl-citation.json" }</w:instrText>
      </w:r>
      <w:r w:rsidR="004D073D" w:rsidRPr="00890F9C">
        <w:fldChar w:fldCharType="separate"/>
      </w:r>
      <w:r w:rsidR="008A016F" w:rsidRPr="008A016F">
        <w:rPr>
          <w:noProof/>
          <w:vertAlign w:val="superscript"/>
        </w:rPr>
        <w:t>79</w:t>
      </w:r>
      <w:r w:rsidR="004D073D" w:rsidRPr="00890F9C">
        <w:fldChar w:fldCharType="end"/>
      </w:r>
      <w:r w:rsidRPr="00890F9C">
        <w:t>. A common practice is to use genes to group SNPs and derive gene-based variables factoring in SNP correlations for interaction tests via regression</w:t>
      </w:r>
      <w:r w:rsidR="004D073D" w:rsidRPr="00890F9C">
        <w:fldChar w:fldCharType="begin" w:fldLock="1"/>
      </w:r>
      <w:r w:rsidR="008A016F">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0&lt;/sup&gt;" }, "properties" : { "noteIndex" : 0 }, "schema" : "https://github.com/citation-style-language/schema/raw/master/csl-citation.json" }</w:instrText>
      </w:r>
      <w:r w:rsidR="004D073D" w:rsidRPr="00890F9C">
        <w:fldChar w:fldCharType="separate"/>
      </w:r>
      <w:r w:rsidR="008A016F" w:rsidRPr="008A016F">
        <w:rPr>
          <w:noProof/>
          <w:vertAlign w:val="superscript"/>
        </w:rPr>
        <w:t>80</w:t>
      </w:r>
      <w:r w:rsidR="004D073D" w:rsidRPr="00890F9C">
        <w:fldChar w:fldCharType="end"/>
      </w:r>
      <w:r w:rsidR="00036D18">
        <w:t xml:space="preserve">, </w:t>
      </w:r>
      <w:r w:rsidRPr="00890F9C">
        <w:t xml:space="preserve">or </w:t>
      </w:r>
      <w:r w:rsidR="00036D18">
        <w:t xml:space="preserve">for </w:t>
      </w:r>
      <w:r w:rsidRPr="00890F9C">
        <w:t>analog</w:t>
      </w:r>
      <w:r w:rsidR="00FF269E" w:rsidRPr="00890F9C">
        <w:t>ous</w:t>
      </w:r>
      <w:r w:rsidRPr="00890F9C">
        <w:t xml:space="preserve"> LD-based</w:t>
      </w:r>
      <w:r w:rsidR="00036D18">
        <w:t xml:space="preserve"> approaches</w:t>
      </w:r>
      <w:r w:rsidR="00036D18" w:rsidRPr="00890F9C">
        <w:fldChar w:fldCharType="begin" w:fldLock="1"/>
      </w:r>
      <w:r w:rsidR="008A016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036D18" w:rsidRPr="00890F9C">
        <w:fldChar w:fldCharType="separate"/>
      </w:r>
      <w:r w:rsidR="008A016F" w:rsidRPr="008A016F">
        <w:rPr>
          <w:noProof/>
          <w:vertAlign w:val="superscript"/>
        </w:rPr>
        <w:t>15</w:t>
      </w:r>
      <w:r w:rsidR="00036D18" w:rsidRPr="00890F9C">
        <w:fldChar w:fldCharType="end"/>
      </w:r>
      <w:r w:rsidR="00036D18">
        <w:t xml:space="preserve"> that </w:t>
      </w:r>
      <w:r w:rsidRPr="00890F9C">
        <w:t>test the difference of correlation of a pair of genes between cases and controls</w:t>
      </w:r>
      <w:r w:rsidR="004D073D" w:rsidRPr="00890F9C">
        <w:fldChar w:fldCharType="begin" w:fldLock="1"/>
      </w:r>
      <w:r w:rsidR="008A016F">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1,82&lt;/sup&gt;" }, "properties" : { "noteIndex" : 0 }, "schema" : "https://github.com/citation-style-language/schema/raw/master/csl-citation.json" }</w:instrText>
      </w:r>
      <w:r w:rsidR="004D073D" w:rsidRPr="00890F9C">
        <w:fldChar w:fldCharType="separate"/>
      </w:r>
      <w:r w:rsidR="008A016F" w:rsidRPr="008A016F">
        <w:rPr>
          <w:noProof/>
          <w:vertAlign w:val="superscript"/>
        </w:rPr>
        <w:t>81,82</w:t>
      </w:r>
      <w:r w:rsidR="004D073D" w:rsidRPr="00890F9C">
        <w:fldChar w:fldCharType="end"/>
      </w:r>
      <w:r w:rsidRPr="00890F9C">
        <w:t xml:space="preserve">. Alternatively, one can first compute all pairwise interactions between SNPs in each group and derive gene-based interaction </w:t>
      </w:r>
      <w:r w:rsidRPr="00676A22">
        <w:rPr>
          <w:i/>
        </w:rPr>
        <w:t>P</w:t>
      </w:r>
      <w:r w:rsidRPr="00890F9C">
        <w:t xml:space="preserve"> values by integrating the pairwise interaction </w:t>
      </w:r>
      <w:r w:rsidRPr="00676A22">
        <w:rPr>
          <w:i/>
        </w:rPr>
        <w:t>P</w:t>
      </w:r>
      <w:r w:rsidRPr="00890F9C">
        <w:t xml:space="preserve"> values</w:t>
      </w:r>
      <w:r w:rsidR="004D073D" w:rsidRPr="00890F9C">
        <w:fldChar w:fldCharType="begin" w:fldLock="1"/>
      </w:r>
      <w:r w:rsidR="008A016F">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6&lt;/sup&gt;" }, "properties" : { "noteIndex" : 0 }, "schema" : "https://github.com/citation-style-language/schema/raw/master/csl-citation.json" }</w:instrText>
      </w:r>
      <w:r w:rsidR="004D073D" w:rsidRPr="00890F9C">
        <w:fldChar w:fldCharType="separate"/>
      </w:r>
      <w:r w:rsidR="008A016F" w:rsidRPr="008A016F">
        <w:rPr>
          <w:noProof/>
          <w:vertAlign w:val="superscript"/>
        </w:rPr>
        <w:t>76</w:t>
      </w:r>
      <w:r w:rsidR="004D073D" w:rsidRPr="00890F9C">
        <w:fldChar w:fldCharType="end"/>
      </w:r>
      <w:r w:rsidRPr="00890F9C">
        <w:t xml:space="preserve">. </w:t>
      </w:r>
    </w:p>
    <w:p w14:paraId="057542E9" w14:textId="77777777" w:rsidR="00036D18" w:rsidRPr="00890F9C" w:rsidRDefault="00036D18" w:rsidP="00C01BA3"/>
    <w:p w14:paraId="7E949EB6" w14:textId="62257576" w:rsidR="00C01BA3" w:rsidRPr="00890F9C" w:rsidRDefault="00C01BA3" w:rsidP="00C01BA3">
      <w:r w:rsidRPr="00890F9C">
        <w:t xml:space="preserve">These gene-based studies suggest </w:t>
      </w:r>
      <w:r w:rsidR="00036D18">
        <w:t xml:space="preserve">that </w:t>
      </w:r>
      <w:r w:rsidRPr="00890F9C">
        <w:t xml:space="preserve">it is important to incorporate external LD </w:t>
      </w:r>
      <w:r w:rsidR="00FF269E" w:rsidRPr="00890F9C">
        <w:t xml:space="preserve">information </w:t>
      </w:r>
      <w:r w:rsidRPr="00890F9C">
        <w:t xml:space="preserve">via </w:t>
      </w:r>
      <w:r w:rsidRPr="00676A22">
        <w:rPr>
          <w:b/>
        </w:rPr>
        <w:t>imputation</w:t>
      </w:r>
      <w:r w:rsidRPr="00890F9C">
        <w:t xml:space="preserve"> to </w:t>
      </w:r>
      <w:r w:rsidR="00AC012F">
        <w:t xml:space="preserve">increase the chance of </w:t>
      </w:r>
      <w:r w:rsidRPr="00890F9C">
        <w:t>captur</w:t>
      </w:r>
      <w:r w:rsidR="00AC012F">
        <w:t>ing</w:t>
      </w:r>
      <w:r w:rsidRPr="00890F9C">
        <w:t xml:space="preserve"> unobserved causal variants and </w:t>
      </w:r>
      <w:r w:rsidR="005874F4">
        <w:t xml:space="preserve">to </w:t>
      </w:r>
      <w:r w:rsidRPr="00890F9C">
        <w:t xml:space="preserve">use </w:t>
      </w:r>
      <w:r w:rsidR="00FF269E" w:rsidRPr="00890F9C">
        <w:t xml:space="preserve">a composite value from </w:t>
      </w:r>
      <w:r w:rsidRPr="00890F9C">
        <w:t xml:space="preserve">a set of signals </w:t>
      </w:r>
      <w:r w:rsidR="00FF269E" w:rsidRPr="00890F9C">
        <w:t>(</w:t>
      </w:r>
      <w:r w:rsidRPr="00890F9C">
        <w:t>instead of the single best</w:t>
      </w:r>
      <w:r w:rsidR="00FF269E" w:rsidRPr="00890F9C">
        <w:t xml:space="preserve"> signal, for example)</w:t>
      </w:r>
      <w:r w:rsidRPr="00890F9C">
        <w:t xml:space="preserve"> to detect multiple interactions between a pair of genes. </w:t>
      </w:r>
      <w:r w:rsidR="005874F4">
        <w:t>Of note, g</w:t>
      </w:r>
      <w:r w:rsidR="009C71A6" w:rsidRPr="00890F9C">
        <w:t>ene</w:t>
      </w:r>
      <w:r w:rsidRPr="00890F9C">
        <w:t>-based methods implicitly assume no intragenic interactions</w:t>
      </w:r>
      <w:r w:rsidR="005874F4">
        <w:t>,</w:t>
      </w:r>
      <w:r w:rsidRPr="00890F9C">
        <w:t xml:space="preserve"> which may not necessarily hold</w:t>
      </w:r>
      <w:r w:rsidR="004D073D" w:rsidRPr="00890F9C">
        <w:fldChar w:fldCharType="begin" w:fldLock="1"/>
      </w:r>
      <w:r w:rsidR="008A016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2&lt;/sup&gt;" }, "properties" : { "noteIndex" : 0 }, "schema" : "https://github.com/citation-style-language/schema/raw/master/csl-citation.json" }</w:instrText>
      </w:r>
      <w:r w:rsidR="004D073D" w:rsidRPr="00890F9C">
        <w:fldChar w:fldCharType="separate"/>
      </w:r>
      <w:r w:rsidR="008A016F" w:rsidRPr="008A016F">
        <w:rPr>
          <w:noProof/>
          <w:vertAlign w:val="superscript"/>
        </w:rPr>
        <w:t>21,32</w:t>
      </w:r>
      <w:r w:rsidR="004D073D" w:rsidRPr="00890F9C">
        <w:fldChar w:fldCharType="end"/>
      </w:r>
      <w:r w:rsidRPr="00890F9C">
        <w:t xml:space="preserve">. One can also use pre-computed pairwise </w:t>
      </w:r>
      <w:r w:rsidRPr="00890F9C">
        <w:lastRenderedPageBreak/>
        <w:t>SNP interactions to build statistical interaction network</w:t>
      </w:r>
      <w:r w:rsidR="00FF269E" w:rsidRPr="00890F9C">
        <w:t>s</w:t>
      </w:r>
      <w:r w:rsidRPr="00890F9C">
        <w:t xml:space="preserve"> and aggregate multiple gene</w:t>
      </w:r>
      <w:r w:rsidR="005874F4">
        <w:t>–</w:t>
      </w:r>
      <w:r w:rsidRPr="00890F9C">
        <w:t>gene interactions and marginal effects using network analysis algorithms such as SNPrank</w:t>
      </w:r>
      <w:r w:rsidR="004D073D" w:rsidRPr="00890F9C">
        <w:fldChar w:fldCharType="begin" w:fldLock="1"/>
      </w:r>
      <w:r w:rsidR="008A016F">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3&lt;/sup&gt;" }, "properties" : { "noteIndex" : 0 }, "schema" : "https://github.com/citation-style-language/schema/raw/master/csl-citation.json" }</w:instrText>
      </w:r>
      <w:r w:rsidR="004D073D" w:rsidRPr="00890F9C">
        <w:fldChar w:fldCharType="separate"/>
      </w:r>
      <w:r w:rsidR="008A016F" w:rsidRPr="008A016F">
        <w:rPr>
          <w:noProof/>
          <w:vertAlign w:val="superscript"/>
        </w:rPr>
        <w:t>83</w:t>
      </w:r>
      <w:r w:rsidR="004D073D" w:rsidRPr="00890F9C">
        <w:fldChar w:fldCharType="end"/>
      </w:r>
      <w:r w:rsidRPr="00890F9C">
        <w:t xml:space="preserve"> to identify functional</w:t>
      </w:r>
      <w:r w:rsidR="005874F4">
        <w:t>ly</w:t>
      </w:r>
      <w:r w:rsidRPr="00890F9C">
        <w:t xml:space="preserve"> important pathways</w:t>
      </w:r>
      <w:r w:rsidR="004D073D" w:rsidRPr="00890F9C">
        <w:fldChar w:fldCharType="begin" w:fldLock="1"/>
      </w:r>
      <w:r w:rsidR="008A016F">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        From Duplicate 1 (                   Six degrees of epistasis: Statistical network models for GWAS                 - McKinney, Brett; Pajewski, Nicholas )\n                \n10.3389/fgene.2011.00109\n        \n        From Duplicate 2 (                   Six Degrees of Epistasis: Statistical Network Models for GWAS                 - McKinney, B A; Pajewski, N M )\n                \nMcKinney, B A\nPajewski, Nicholas M\nSwitzerland\nFrontiers in genetics\nFront Genet. 2011;2:109. doi: 10.3389/fgene.2011.00109. Epub 2012 Jan 12.\n        \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4D073D" w:rsidRPr="00890F9C">
        <w:fldChar w:fldCharType="separate"/>
      </w:r>
      <w:r w:rsidR="008A016F" w:rsidRPr="008A016F">
        <w:rPr>
          <w:noProof/>
          <w:vertAlign w:val="superscript"/>
        </w:rPr>
        <w:t>3</w:t>
      </w:r>
      <w:r w:rsidR="004D073D" w:rsidRPr="00890F9C">
        <w:fldChar w:fldCharType="end"/>
      </w:r>
      <w:r w:rsidRPr="00890F9C">
        <w:t>. However, the issues associated with the gene-based approaches</w:t>
      </w:r>
      <w:r w:rsidR="00FC5DCA" w:rsidRPr="00890F9C">
        <w:t xml:space="preserve"> (e.g. intragenic interactions and correlated SNP pairs)</w:t>
      </w:r>
      <w:r w:rsidRPr="00890F9C">
        <w:t xml:space="preserve"> also need to be addressed.</w:t>
      </w:r>
    </w:p>
    <w:p w14:paraId="2699A38E" w14:textId="77777777" w:rsidR="00C01BA3" w:rsidRPr="00890F9C" w:rsidRDefault="00C01BA3" w:rsidP="00C01BA3"/>
    <w:p w14:paraId="6F2446BD" w14:textId="77777777" w:rsidR="00C01BA3" w:rsidRPr="00890F9C" w:rsidRDefault="00C01BA3" w:rsidP="00C01BA3">
      <w:pPr>
        <w:pStyle w:val="Heading3"/>
        <w:rPr>
          <w:rStyle w:val="inlineheading"/>
          <w:i w:val="0"/>
        </w:rPr>
      </w:pPr>
      <w:bookmarkStart w:id="83" w:name="_Toc257304549"/>
      <w:r w:rsidRPr="00890F9C">
        <w:rPr>
          <w:rStyle w:val="inlineheading"/>
          <w:i w:val="0"/>
        </w:rPr>
        <w:t>Multi-trait and multi-level integration</w:t>
      </w:r>
      <w:bookmarkEnd w:id="83"/>
    </w:p>
    <w:p w14:paraId="5DBABDCA" w14:textId="77777777" w:rsidR="00C01BA3" w:rsidRPr="00890F9C" w:rsidRDefault="00C01BA3" w:rsidP="00C01BA3">
      <w:pPr>
        <w:rPr>
          <w:rStyle w:val="inlineheading"/>
        </w:rPr>
      </w:pPr>
    </w:p>
    <w:p w14:paraId="600FD568" w14:textId="1571FAC7" w:rsidR="00C01BA3" w:rsidRPr="00890F9C" w:rsidRDefault="00C01BA3" w:rsidP="00C01BA3">
      <w:r w:rsidRPr="00890F9C">
        <w:t xml:space="preserve">Collectively analyzing multiple complementary traits may help </w:t>
      </w:r>
      <w:r w:rsidR="00046AA7">
        <w:t xml:space="preserve">the </w:t>
      </w:r>
      <w:r w:rsidRPr="00890F9C">
        <w:t xml:space="preserve">detection </w:t>
      </w:r>
      <w:r w:rsidR="00046AA7">
        <w:t xml:space="preserve">of </w:t>
      </w:r>
      <w:r w:rsidRPr="00676A22">
        <w:rPr>
          <w:b/>
        </w:rPr>
        <w:t>pleiotropic epistasis</w:t>
      </w:r>
      <w:r w:rsidRPr="00890F9C">
        <w:t xml:space="preserve"> </w:t>
      </w:r>
      <w:r w:rsidR="00886CCB">
        <w:t xml:space="preserve">to infer shared pathways and/or regulatory mechanisms </w:t>
      </w:r>
      <w:r w:rsidRPr="00890F9C">
        <w:t>but</w:t>
      </w:r>
      <w:r w:rsidR="00FF269E" w:rsidRPr="00890F9C">
        <w:t xml:space="preserve"> this domain</w:t>
      </w:r>
      <w:r w:rsidRPr="00890F9C">
        <w:t xml:space="preserve"> remain</w:t>
      </w:r>
      <w:r w:rsidR="00FF269E" w:rsidRPr="00890F9C">
        <w:t>s</w:t>
      </w:r>
      <w:r w:rsidRPr="00890F9C">
        <w:t xml:space="preserve"> fundamentally unexplored due to </w:t>
      </w:r>
      <w:r w:rsidR="00FF269E" w:rsidRPr="00890F9C">
        <w:t>its potential</w:t>
      </w:r>
      <w:r w:rsidRPr="00890F9C">
        <w:t xml:space="preserve"> complexity</w:t>
      </w:r>
      <w:r w:rsidR="004D073D" w:rsidRPr="00890F9C">
        <w:fldChar w:fldCharType="begin" w:fldLock="1"/>
      </w:r>
      <w:r w:rsidR="008A016F">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4,85&lt;/sup&gt;" }, "properties" : { "noteIndex" : 0 }, "schema" : "https://github.com/citation-style-language/schema/raw/master/csl-citation.json" }</w:instrText>
      </w:r>
      <w:r w:rsidR="004D073D" w:rsidRPr="00890F9C">
        <w:fldChar w:fldCharType="separate"/>
      </w:r>
      <w:r w:rsidR="008A016F" w:rsidRPr="008A016F">
        <w:rPr>
          <w:noProof/>
          <w:vertAlign w:val="superscript"/>
        </w:rPr>
        <w:t>84,85</w:t>
      </w:r>
      <w:r w:rsidR="004D073D" w:rsidRPr="00890F9C">
        <w:fldChar w:fldCharType="end"/>
      </w:r>
      <w:r w:rsidRPr="00890F9C">
        <w:t>. Pleiotropic epistasis could be identified in human complex traits by simply looking for SNP</w:t>
      </w:r>
      <w:r w:rsidR="004A02F5">
        <w:t>–</w:t>
      </w:r>
      <w:r w:rsidRPr="00890F9C">
        <w:t>SNP interactions shared across related traits</w:t>
      </w:r>
      <w:r w:rsidR="004D073D" w:rsidRPr="00890F9C">
        <w:fldChar w:fldCharType="begin" w:fldLock="1"/>
      </w:r>
      <w:r w:rsidR="008A016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4D073D" w:rsidRPr="00890F9C">
        <w:fldChar w:fldCharType="separate"/>
      </w:r>
      <w:r w:rsidR="008A016F" w:rsidRPr="008A016F">
        <w:rPr>
          <w:noProof/>
          <w:vertAlign w:val="superscript"/>
        </w:rPr>
        <w:t>21</w:t>
      </w:r>
      <w:r w:rsidR="004D073D" w:rsidRPr="00890F9C">
        <w:fldChar w:fldCharType="end"/>
      </w:r>
      <w:r w:rsidRPr="00890F9C">
        <w:t xml:space="preserve"> or using a gene-based method with a latent variable representing multiple traits</w:t>
      </w:r>
      <w:r w:rsidR="004D073D" w:rsidRPr="00890F9C">
        <w:fldChar w:fldCharType="begin" w:fldLock="1"/>
      </w:r>
      <w:r w:rsidR="008A016F">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6&lt;/sup&gt;" }, "properties" : { "noteIndex" : 0 }, "schema" : "https://github.com/citation-style-language/schema/raw/master/csl-citation.json" }</w:instrText>
      </w:r>
      <w:r w:rsidR="004D073D" w:rsidRPr="00890F9C">
        <w:fldChar w:fldCharType="separate"/>
      </w:r>
      <w:r w:rsidR="008A016F" w:rsidRPr="008A016F">
        <w:rPr>
          <w:noProof/>
          <w:vertAlign w:val="superscript"/>
        </w:rPr>
        <w:t>86</w:t>
      </w:r>
      <w:r w:rsidR="004D073D" w:rsidRPr="00890F9C">
        <w:fldChar w:fldCharType="end"/>
      </w:r>
      <w:r w:rsidRPr="00890F9C">
        <w:t xml:space="preserve">. On the other hand, emerging evidence of epistasis </w:t>
      </w:r>
      <w:r w:rsidR="004A02F5">
        <w:t xml:space="preserve">identified through </w:t>
      </w:r>
      <w:r w:rsidR="004A02F5" w:rsidRPr="00890F9C">
        <w:t xml:space="preserve">expression quantitative trait locus </w:t>
      </w:r>
      <w:r w:rsidR="004A02F5">
        <w:t>(</w:t>
      </w:r>
      <w:proofErr w:type="spellStart"/>
      <w:r w:rsidR="004D073D" w:rsidRPr="00890F9C">
        <w:rPr>
          <w:b/>
        </w:rPr>
        <w:t>eQTL</w:t>
      </w:r>
      <w:proofErr w:type="spellEnd"/>
      <w:r w:rsidR="004A02F5" w:rsidRPr="00676A22">
        <w:t>)</w:t>
      </w:r>
      <w:r w:rsidRPr="00890F9C">
        <w:t xml:space="preserve"> and other </w:t>
      </w:r>
      <w:r w:rsidR="004A02F5">
        <w:t>‘</w:t>
      </w:r>
      <w:proofErr w:type="spellStart"/>
      <w:r w:rsidRPr="00890F9C">
        <w:t>omics</w:t>
      </w:r>
      <w:proofErr w:type="spellEnd"/>
      <w:r w:rsidR="004A02F5">
        <w:t>’</w:t>
      </w:r>
      <w:r w:rsidRPr="00890F9C">
        <w:t xml:space="preserve"> studies </w:t>
      </w:r>
      <w:r w:rsidR="00B40835">
        <w:t>may</w:t>
      </w:r>
      <w:r w:rsidRPr="00890F9C">
        <w:t xml:space="preserve"> </w:t>
      </w:r>
      <w:r w:rsidR="00B40835">
        <w:t xml:space="preserve">potentially link functional interactions and </w:t>
      </w:r>
      <w:r w:rsidRPr="00890F9C">
        <w:t xml:space="preserve">help </w:t>
      </w:r>
      <w:r w:rsidR="004A02F5">
        <w:t xml:space="preserve">to </w:t>
      </w:r>
      <w:r w:rsidRPr="00890F9C">
        <w:t>understand the underlying molecular mechanisms</w:t>
      </w:r>
      <w:r w:rsidR="004D073D" w:rsidRPr="00890F9C">
        <w:fldChar w:fldCharType="begin" w:fldLock="1"/>
      </w:r>
      <w:r w:rsidR="008A016F">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7,88&lt;/sup&gt;" }, "properties" : { "noteIndex" : 0 }, "schema" : "https://github.com/citation-style-language/schema/raw/master/csl-citation.json" }</w:instrText>
      </w:r>
      <w:r w:rsidR="004D073D" w:rsidRPr="00890F9C">
        <w:fldChar w:fldCharType="separate"/>
      </w:r>
      <w:r w:rsidR="008A016F" w:rsidRPr="008A016F">
        <w:rPr>
          <w:noProof/>
          <w:vertAlign w:val="superscript"/>
        </w:rPr>
        <w:t>87,88</w:t>
      </w:r>
      <w:r w:rsidR="004D073D" w:rsidRPr="00890F9C">
        <w:fldChar w:fldCharType="end"/>
      </w:r>
      <w:r w:rsidRPr="00890F9C">
        <w:t xml:space="preserve">. </w:t>
      </w:r>
      <w:r w:rsidR="00697CFC">
        <w:t xml:space="preserve">A BEAM derived Bayesian partition method that uses three latent variables for gene expression (i.e. tens of thousands traits), SNPs and individuals to model </w:t>
      </w:r>
      <w:r w:rsidR="003C3827">
        <w:t>them simultaneously could be a good alternative to regression</w:t>
      </w:r>
      <w:ins w:id="84" w:author="Darren Burgess" w:date="2014-04-17T14:16:00Z">
        <w:r w:rsidR="00B56953">
          <w:t>-</w:t>
        </w:r>
      </w:ins>
      <w:r w:rsidR="003C3827">
        <w:t>based methods</w:t>
      </w:r>
      <w:r w:rsidR="00E1023F">
        <w:fldChar w:fldCharType="begin" w:fldLock="1"/>
      </w:r>
      <w:r w:rsidR="008A016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cbi.1000642 [doi]", "ISBN" : "1553-7358 (Electronic)\n1553-734X (Linking)", "PMID" : "20090830", "abstract" : "Studies of the relationship between DNA variation and gene expression variation, often referred to as \"expression quantitative trait loci (eQTL) mapping\", have been conducted in many species and resulted in many significant findings. Because of the large number of genes and genetic markers in such analyses, it is extremely challenging to discover how a small number of eQTLs interact with each other to affect mRNA expression levels for a set of co-regulated genes. We present a Bayesian method to facilitate the task, in which co-expressed genes mapped to a common set of markers are treated as a module characterized by latent indicator variables. A Markov chain Monte Carlo algorithm is designed to search simultaneously for the module genes and their linked markers. We show by simulations that this method is more powerful for detecting true eQTLs and their target genes than traditional QTL mapping methods. We applied the procedure to a data set consisting of gene expression and genotypes for 112 segregants of S. cerevisiae. Our method identified modules containing genes mapped to previously reported eQTL hot spots, and dissected these large eQTL hot spots into several modules corresponding to possibly different biological functions or primary and secondary responses to regulatory perturbations. In addition, we identified nine modules associated with pairs of eQTLs, of which two have been previously reported. We demonstrated that one of the novel modules containing many daughter-cell expressed genes is regulated by AMN1 and BPH1. In conclusion, the Bayesian partition method which simultaneously considers all traits and all markers is more powerful for detecting both pleiotropic and epistatic effects based on both simulated and empirical data.", "author" : [ { "dropping-particle" : "", "family" : "Zhang", "given" : "W", "non-dropping-particle" : "", "parse-names" : false, "suffix" : "" }, { "dropping-particle" : "", "family" : "Zhu", "given" : "J", "non-dropping-particle" : "", "parse-names" : false, "suffix" : "" }, { "dropping-particle" : "", "family" : "Schadt", "given" : "E E", "non-dropping-particle" : "", "parse-names" : false, "suffix" : "" }, { "dropping-particle" : "", "family" : "Liu", "given" : "J S", "non-dropping-particle" : "", "parse-names" : false, "suffix" : "" } ], "container-title" : "PLoS Comput Biol", "edition" : "2010/01/22", "id" : "ITEM-2", "issue" : "1", "issued" : { "date-parts" : [ [ "2010" ] ] }, "note" : "Zhang, Wei\nZhu, Jun\nSchadt, Eric E\nLiu, Jun S\nR01-GM078990/GM/NIGMS NIH HHS/United States\nR01-HG02518-02/HG/NHGRI NIH HHS/United States\nResearch Support, N.I.H., Extramural\nUnited States\nPLoS computational biology\nPLoS Comput Biol. 2010 Jan 15;6(1):e1000642. doi: 10.1371/journal.pcbi.1000642.", "page" : "e1000642", "title" : "A Bayesian partition method for detecting pleiotropic and epistatic eQTL modules", "type" : "article-journal", "volume" : "6" }, "uris" : [ "http://www.mendeley.com/documents/?uuid=6e375758-fc74-4ec1-bbc9-3258ceee4d96" ] } ], "mendeley" : { "previouslyFormattedCitation" : "&lt;sup&gt;7,89&lt;/sup&gt;" }, "properties" : { "noteIndex" : 0 }, "schema" : "https://github.com/citation-style-language/schema/raw/master/csl-citation.json" }</w:instrText>
      </w:r>
      <w:r w:rsidR="00E1023F">
        <w:fldChar w:fldCharType="separate"/>
      </w:r>
      <w:r w:rsidR="008A016F" w:rsidRPr="008A016F">
        <w:rPr>
          <w:noProof/>
          <w:vertAlign w:val="superscript"/>
        </w:rPr>
        <w:t>7,89</w:t>
      </w:r>
      <w:r w:rsidR="00E1023F">
        <w:fldChar w:fldCharType="end"/>
      </w:r>
      <w:r w:rsidR="003C3827">
        <w:t xml:space="preserve">. </w:t>
      </w:r>
      <w:r w:rsidRPr="00890F9C">
        <w:t>However, integration</w:t>
      </w:r>
      <w:r w:rsidR="00FF269E" w:rsidRPr="00890F9C">
        <w:t xml:space="preserve"> of</w:t>
      </w:r>
      <w:r w:rsidRPr="00890F9C">
        <w:t xml:space="preserve"> statistical and functional interactions is not straightforward</w:t>
      </w:r>
      <w:r w:rsidR="004D073D" w:rsidRPr="00890F9C">
        <w:fldChar w:fldCharType="begin" w:fldLock="1"/>
      </w:r>
      <w:r w:rsidR="008A016F">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0&lt;/sup&gt;" }, "properties" : { "noteIndex" : 0 }, "schema" : "https://github.com/citation-style-language/schema/raw/master/csl-citation.json" }</w:instrText>
      </w:r>
      <w:r w:rsidR="004D073D" w:rsidRPr="00890F9C">
        <w:fldChar w:fldCharType="separate"/>
      </w:r>
      <w:r w:rsidR="008A016F" w:rsidRPr="008A016F">
        <w:rPr>
          <w:noProof/>
          <w:vertAlign w:val="superscript"/>
        </w:rPr>
        <w:t>90</w:t>
      </w:r>
      <w:r w:rsidR="004D073D" w:rsidRPr="00890F9C">
        <w:fldChar w:fldCharType="end"/>
      </w:r>
      <w:r w:rsidRPr="00890F9C">
        <w:t xml:space="preserve"> and may require system</w:t>
      </w:r>
      <w:ins w:id="85" w:author="Darren Burgess" w:date="2014-04-17T14:17:00Z">
        <w:r w:rsidR="00B56953">
          <w:t>s</w:t>
        </w:r>
      </w:ins>
      <w:r w:rsidRPr="00890F9C">
        <w:t xml:space="preserve"> biology approaches</w:t>
      </w:r>
      <w:r w:rsidR="004D073D" w:rsidRPr="00890F9C">
        <w:fldChar w:fldCharType="begin" w:fldLock="1"/>
      </w:r>
      <w:r w:rsidR="008A016F">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1&lt;/sup&gt;" }, "properties" : { "noteIndex" : 0 }, "schema" : "https://github.com/citation-style-language/schema/raw/master/csl-citation.json" }</w:instrText>
      </w:r>
      <w:r w:rsidR="004D073D" w:rsidRPr="00890F9C">
        <w:fldChar w:fldCharType="separate"/>
      </w:r>
      <w:r w:rsidR="008A016F" w:rsidRPr="008A016F">
        <w:rPr>
          <w:noProof/>
          <w:vertAlign w:val="superscript"/>
        </w:rPr>
        <w:t>91</w:t>
      </w:r>
      <w:r w:rsidR="004D073D" w:rsidRPr="00890F9C">
        <w:fldChar w:fldCharType="end"/>
      </w:r>
      <w:r w:rsidRPr="00890F9C">
        <w:t xml:space="preserve">. </w:t>
      </w:r>
    </w:p>
    <w:p w14:paraId="5A7AED9E" w14:textId="77777777" w:rsidR="00EA505B" w:rsidRPr="00890F9C" w:rsidRDefault="009C71A6" w:rsidP="00047CE4">
      <w:pPr>
        <w:pStyle w:val="Heading3"/>
        <w:rPr>
          <w:rFonts w:ascii="Times New Roman" w:hAnsi="Times New Roman"/>
          <w:sz w:val="22"/>
        </w:rPr>
      </w:pPr>
      <w:bookmarkStart w:id="86" w:name="_Toc257304550"/>
      <w:r w:rsidRPr="00890F9C">
        <w:rPr>
          <w:rStyle w:val="inlineheading"/>
          <w:i w:val="0"/>
        </w:rPr>
        <w:t>Comparing alternative analytical approaches</w:t>
      </w:r>
      <w:bookmarkEnd w:id="86"/>
    </w:p>
    <w:p w14:paraId="38FAA363" w14:textId="77777777" w:rsidR="00C01BA3" w:rsidRPr="00890F9C" w:rsidRDefault="00C01BA3" w:rsidP="00C01BA3"/>
    <w:p w14:paraId="37BDA893" w14:textId="4F97928C" w:rsidR="00B56953" w:rsidRDefault="00C01BA3" w:rsidP="00C01BA3">
      <w:pPr>
        <w:rPr>
          <w:ins w:id="87" w:author="Darren Burgess" w:date="2014-04-17T14:19:00Z"/>
        </w:rPr>
      </w:pPr>
      <w:r w:rsidRPr="00890F9C">
        <w:t>So far we have briefly discussed only the major method</w:t>
      </w:r>
      <w:r w:rsidR="004A02F5">
        <w:t>ological</w:t>
      </w:r>
      <w:r w:rsidRPr="00890F9C">
        <w:t xml:space="preserve"> developments in the past five years. </w:t>
      </w:r>
      <w:r w:rsidR="00AA07BA" w:rsidRPr="00890F9C">
        <w:t xml:space="preserve">The methods </w:t>
      </w:r>
      <w:r w:rsidR="00047CE4" w:rsidRPr="00890F9C">
        <w:t>almost all</w:t>
      </w:r>
      <w:r w:rsidR="00AA07BA" w:rsidRPr="00890F9C">
        <w:t xml:space="preserve"> </w:t>
      </w:r>
      <w:r w:rsidR="00A00065" w:rsidRPr="00890F9C">
        <w:t>consider only genotyped SNPs with</w:t>
      </w:r>
      <w:r w:rsidR="00AA07BA" w:rsidRPr="00890F9C">
        <w:t xml:space="preserve"> precise genotypes (i.e. </w:t>
      </w:r>
      <w:r w:rsidR="00595F5D">
        <w:t xml:space="preserve">they are </w:t>
      </w:r>
      <w:r w:rsidR="00A00065" w:rsidRPr="00890F9C">
        <w:t xml:space="preserve">unable to handle </w:t>
      </w:r>
      <w:r w:rsidR="00AA07BA" w:rsidRPr="00890F9C">
        <w:t xml:space="preserve">imputed </w:t>
      </w:r>
      <w:r w:rsidR="00A00065" w:rsidRPr="00890F9C">
        <w:t>SNPs with probability</w:t>
      </w:r>
      <w:r w:rsidR="00595F5D">
        <w:t>-</w:t>
      </w:r>
      <w:r w:rsidR="00A00065" w:rsidRPr="00890F9C">
        <w:t>attached genotypes</w:t>
      </w:r>
      <w:r w:rsidR="00717FA7">
        <w:t xml:space="preserve"> at the genome-wide level</w:t>
      </w:r>
      <w:r w:rsidR="00A00065" w:rsidRPr="00890F9C">
        <w:t xml:space="preserve">) </w:t>
      </w:r>
      <w:r w:rsidR="00AA07BA" w:rsidRPr="00890F9C">
        <w:t xml:space="preserve">and thus </w:t>
      </w:r>
      <w:r w:rsidR="00595F5D">
        <w:t xml:space="preserve">are </w:t>
      </w:r>
      <w:r w:rsidR="00EE36DF">
        <w:t xml:space="preserve">unable to support meta-analysis of multiple GWAS data </w:t>
      </w:r>
      <w:ins w:id="88" w:author="Darren Burgess" w:date="2014-04-17T14:18:00Z">
        <w:r w:rsidR="00B56953">
          <w:t xml:space="preserve">sets </w:t>
        </w:r>
      </w:ins>
      <w:r w:rsidR="00EE36DF">
        <w:t>based on imputation</w:t>
      </w:r>
      <w:r w:rsidR="0053274F">
        <w:t xml:space="preserve">, which is a key future challenge to increase </w:t>
      </w:r>
      <w:r w:rsidR="00171362">
        <w:t xml:space="preserve">the </w:t>
      </w:r>
      <w:r w:rsidR="0053274F">
        <w:t>power of detection of epistasis</w:t>
      </w:r>
      <w:r w:rsidR="00AA07BA" w:rsidRPr="00890F9C">
        <w:t xml:space="preserve">. </w:t>
      </w:r>
      <w:r w:rsidR="00171362">
        <w:t>Another challenge is to incorporate t</w:t>
      </w:r>
      <w:r w:rsidR="0053274F">
        <w:t>he sex chromosome</w:t>
      </w:r>
      <w:ins w:id="89" w:author="Darren Burgess" w:date="2014-04-17T14:18:00Z">
        <w:r w:rsidR="00B56953">
          <w:t>, which is</w:t>
        </w:r>
      </w:ins>
      <w:r w:rsidR="0053274F">
        <w:t xml:space="preserve"> </w:t>
      </w:r>
      <w:r w:rsidR="00171362">
        <w:t>currently ignored in epistasis studies</w:t>
      </w:r>
      <w:r w:rsidR="002E3E28">
        <w:fldChar w:fldCharType="begin" w:fldLock="1"/>
      </w:r>
      <w:r w:rsidR="008A016F">
        <w:instrText>ADDIN CSL_CITATION { "citationItems" : [ { "id" : "ITEM-1", "itemData" : { "DOI" : "10.1016/j.ajhg.2013.03.017", "ISSN" : "1537-6605", "PMID" : "23643377", "abstract" : "The X chromosome lags behind autosomal chromosomes in genome-wide association study (GWAS) findings. Indeed, the X chromosome is commonly excluded from GWAS analyses despite being assayed on all current GWAS microarray platforms. This raises the question: why are so few hits reported on the X chromosome? This commentary aims to examine this question through review of the current X chromosome results in the National Human Genome Research Institute Catalog of Published Genome-Wide Association Studies (NHGRI GWAS Catalog). It will also investigate commonly cited reasons for exclusion of the X chromosome from GWAS and review the tools currently available for X chromosome analysis. It will conclude with recommendations for incorporating X chromosome analyses in future studies.", "author" : [ { "dropping-particle" : "", "family" : "Wise", "given" : "Anastasia L", "non-dropping-particle" : "", "parse-names" : false, "suffix" : "" }, { "dropping-particle" : "", "family" : "Gyi", "given" : "Lin", "non-dropping-particle" : "", "parse-names" : false, "suffix" : "" }, { "dropping-particle" : "", "family" : "Manolio", "given" : "Teri a", "non-dropping-particle" : "", "parse-names" : false, "suffix" : "" } ], "container-title" : "American journal of human genetics", "id" : "ITEM-1", "issue" : "5", "issued" : { "date-parts" : [ [ "2013", "5", "2" ] ] }, "page" : "643-7", "publisher" : "The American Society of Human Genetics", "title" : "eXclusion: toward integrating the X chromosome in genome-wide association analyses.", "type" : "article-journal", "volume" : "92" }, "uris" : [ "http://www.mendeley.com/documents/?uuid=05938d6f-5c30-4a6b-b6e6-2c3bf1ea87f6" ] } ], "mendeley" : { "previouslyFormattedCitation" : "&lt;sup&gt;92&lt;/sup&gt;" }, "properties" : { "noteIndex" : 0 }, "schema" : "https://github.com/citation-style-language/schema/raw/master/csl-citation.json" }</w:instrText>
      </w:r>
      <w:r w:rsidR="002E3E28">
        <w:fldChar w:fldCharType="separate"/>
      </w:r>
      <w:r w:rsidR="008A016F" w:rsidRPr="008A016F">
        <w:rPr>
          <w:noProof/>
          <w:vertAlign w:val="superscript"/>
        </w:rPr>
        <w:t>92</w:t>
      </w:r>
      <w:r w:rsidR="002E3E28">
        <w:fldChar w:fldCharType="end"/>
      </w:r>
      <w:r w:rsidR="00171362">
        <w:t xml:space="preserve">. </w:t>
      </w:r>
    </w:p>
    <w:p w14:paraId="420524A1" w14:textId="77777777" w:rsidR="00B56953" w:rsidRDefault="00B56953" w:rsidP="00C01BA3">
      <w:pPr>
        <w:rPr>
          <w:ins w:id="90" w:author="Darren Burgess" w:date="2014-04-17T14:19:00Z"/>
        </w:rPr>
      </w:pPr>
    </w:p>
    <w:p w14:paraId="025AD068" w14:textId="06E1C3B7" w:rsidR="00C01BA3" w:rsidRPr="00890F9C" w:rsidRDefault="00C01BA3" w:rsidP="00C01BA3">
      <w:r w:rsidRPr="00890F9C">
        <w:t xml:space="preserve">Obviously, it is very difficult to recommend the ‘best’ applications without careful comparisons because of huge variation among them, including interaction definitions and </w:t>
      </w:r>
      <w:r w:rsidR="00C35F4A" w:rsidRPr="00890F9C">
        <w:t>null</w:t>
      </w:r>
      <w:r w:rsidRPr="00890F9C">
        <w:t xml:space="preserve"> distributions</w:t>
      </w:r>
      <w:r w:rsidR="004D073D" w:rsidRPr="00890F9C">
        <w:fldChar w:fldCharType="begin" w:fldLock="1"/>
      </w:r>
      <w:r w:rsidR="008A016F">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4D073D" w:rsidRPr="00890F9C">
        <w:fldChar w:fldCharType="separate"/>
      </w:r>
      <w:r w:rsidR="008A016F" w:rsidRPr="008A016F">
        <w:rPr>
          <w:noProof/>
          <w:vertAlign w:val="superscript"/>
        </w:rPr>
        <w:t>56</w:t>
      </w:r>
      <w:r w:rsidR="004D073D" w:rsidRPr="00890F9C">
        <w:fldChar w:fldCharType="end"/>
      </w:r>
      <w:r w:rsidRPr="00890F9C">
        <w:t>. Several attempts have been made to evaluate different methods</w:t>
      </w:r>
      <w:r w:rsidR="004D073D" w:rsidRPr="00890F9C">
        <w:fldChar w:fldCharType="begin" w:fldLock="1"/>
      </w:r>
      <w:r w:rsidR="008A016F">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8,59,93\u201397&lt;/sup&gt;" }, "properties" : { "noteIndex" : 0 }, "schema" : "https://github.com/citation-style-language/schema/raw/master/csl-citation.json" }</w:instrText>
      </w:r>
      <w:r w:rsidR="004D073D" w:rsidRPr="00890F9C">
        <w:fldChar w:fldCharType="separate"/>
      </w:r>
      <w:r w:rsidR="008A016F" w:rsidRPr="008A016F">
        <w:rPr>
          <w:noProof/>
          <w:vertAlign w:val="superscript"/>
        </w:rPr>
        <w:t>58,59,93–97</w:t>
      </w:r>
      <w:r w:rsidR="004D073D" w:rsidRPr="00890F9C">
        <w:fldChar w:fldCharType="end"/>
      </w:r>
      <w:r w:rsidRPr="00890F9C">
        <w:t>, suggesting community-wide efforts</w:t>
      </w:r>
      <w:r w:rsidR="004D073D" w:rsidRPr="00890F9C">
        <w:fldChar w:fldCharType="begin" w:fldLock="1"/>
      </w:r>
      <w:r w:rsidR="008A016F">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8&lt;/sup&gt;" }, "properties" : { "noteIndex" : 0 }, "schema" : "https://github.com/citation-style-language/schema/raw/master/csl-citation.json" }</w:instrText>
      </w:r>
      <w:r w:rsidR="004D073D" w:rsidRPr="00890F9C">
        <w:fldChar w:fldCharType="separate"/>
      </w:r>
      <w:r w:rsidR="008A016F" w:rsidRPr="008A016F">
        <w:rPr>
          <w:noProof/>
          <w:vertAlign w:val="superscript"/>
        </w:rPr>
        <w:t>98</w:t>
      </w:r>
      <w:r w:rsidR="004D073D" w:rsidRPr="00890F9C">
        <w:fldChar w:fldCharType="end"/>
      </w:r>
      <w:r w:rsidRPr="00890F9C">
        <w:t xml:space="preserve"> may be essential to fulfill the task. Furthermore, consensus significance thresholds </w:t>
      </w:r>
      <w:r w:rsidR="00171362">
        <w:t xml:space="preserve">for either genome-wide or focused searches </w:t>
      </w:r>
      <w:r w:rsidRPr="00890F9C">
        <w:t>and standards for replication and reporting have become fundamentally important to improve the overall quality of future epistasis stu</w:t>
      </w:r>
      <w:r w:rsidR="00C35F4A" w:rsidRPr="00890F9C">
        <w:t>dies including result sharing</w:t>
      </w:r>
      <w:r w:rsidR="003027D7">
        <w:t xml:space="preserve"> (BOX </w:t>
      </w:r>
      <w:ins w:id="91" w:author="Darren Burgess" w:date="2014-04-17T16:59:00Z">
        <w:r w:rsidR="00920248">
          <w:t>4</w:t>
        </w:r>
      </w:ins>
      <w:r w:rsidR="003027D7">
        <w:t>)</w:t>
      </w:r>
      <w:r w:rsidR="00C35F4A" w:rsidRPr="00890F9C">
        <w:t xml:space="preserve">. </w:t>
      </w:r>
      <w:r w:rsidR="00267FCA">
        <w:t xml:space="preserve">As a general guidance, </w:t>
      </w:r>
      <w:r w:rsidR="00EF11E5">
        <w:t xml:space="preserve">we </w:t>
      </w:r>
      <w:r w:rsidR="00FE7D80">
        <w:t xml:space="preserve">reiterate the </w:t>
      </w:r>
      <w:r w:rsidR="00EF11E5">
        <w:t>recommend</w:t>
      </w:r>
      <w:r w:rsidR="00FE7D80">
        <w:t>ation of t</w:t>
      </w:r>
      <w:r w:rsidR="00267FCA">
        <w:t>he two</w:t>
      </w:r>
      <w:ins w:id="92" w:author="Darren Burgess" w:date="2014-04-17T14:21:00Z">
        <w:r w:rsidR="00B56953">
          <w:t>-</w:t>
        </w:r>
      </w:ins>
      <w:r w:rsidR="00267FCA">
        <w:t xml:space="preserve">step </w:t>
      </w:r>
      <w:r w:rsidR="00EF11E5">
        <w:t>solution for a genome-wide search for epistasis</w:t>
      </w:r>
      <w:r w:rsidR="00AE28D2">
        <w:t xml:space="preserve">, i.e. using approximate but fast interaction tests for initial screening </w:t>
      </w:r>
      <w:r w:rsidR="00EF11E5">
        <w:t xml:space="preserve">and the </w:t>
      </w:r>
      <w:r w:rsidR="00EF11E5" w:rsidRPr="00EF11E5">
        <w:t xml:space="preserve">full regression models </w:t>
      </w:r>
      <w:r w:rsidR="00EF11E5">
        <w:t>to test for significance</w:t>
      </w:r>
      <w:r w:rsidR="0053274F">
        <w:t xml:space="preserve"> </w:t>
      </w:r>
      <w:r w:rsidR="00A16529">
        <w:t>of the most promising results from the initial screen</w:t>
      </w:r>
      <w:r w:rsidR="00EF11E5">
        <w:t>.</w:t>
      </w:r>
    </w:p>
    <w:p w14:paraId="70F9C52C" w14:textId="77777777" w:rsidR="00113BE5" w:rsidRPr="00890F9C" w:rsidRDefault="00113BE5" w:rsidP="00113BE5"/>
    <w:p w14:paraId="390E2D50" w14:textId="77777777" w:rsidR="00113BE5" w:rsidRPr="00890F9C" w:rsidRDefault="003D4C3E" w:rsidP="00113BE5">
      <w:pPr>
        <w:pStyle w:val="Heading2"/>
      </w:pPr>
      <w:bookmarkStart w:id="93" w:name="_Toc257304551"/>
      <w:r w:rsidRPr="00890F9C">
        <w:lastRenderedPageBreak/>
        <w:t>Overview of empirical evidence for epistasis</w:t>
      </w:r>
      <w:bookmarkEnd w:id="93"/>
    </w:p>
    <w:p w14:paraId="6FED1812" w14:textId="77777777" w:rsidR="00113BE5" w:rsidRPr="00890F9C" w:rsidRDefault="00113BE5" w:rsidP="00113BE5"/>
    <w:p w14:paraId="75C16BB6" w14:textId="3E12427E" w:rsidR="00BC7E67" w:rsidRPr="00890F9C" w:rsidRDefault="00BB4E1A" w:rsidP="00E9674C">
      <w:r w:rsidRPr="00890F9C">
        <w:t xml:space="preserve">The literature is </w:t>
      </w:r>
      <w:r w:rsidR="00B362A2" w:rsidRPr="00890F9C">
        <w:t xml:space="preserve">replete with reports of epistasis influencing </w:t>
      </w:r>
      <w:r w:rsidR="00D62F87">
        <w:t xml:space="preserve">a wide spectrum of </w:t>
      </w:r>
      <w:r w:rsidR="00B362A2" w:rsidRPr="00890F9C">
        <w:t>human traits</w:t>
      </w:r>
      <w:r w:rsidR="00D62F87">
        <w:t xml:space="preserve"> and diseases</w:t>
      </w:r>
      <w:r w:rsidR="00B362A2" w:rsidRPr="00890F9C">
        <w:t xml:space="preserve">, but often the </w:t>
      </w:r>
      <w:r w:rsidR="00D84B37" w:rsidRPr="00890F9C">
        <w:t>evidence supporting such</w:t>
      </w:r>
      <w:r w:rsidR="00B362A2" w:rsidRPr="00890F9C">
        <w:t xml:space="preserve"> claims is difficul</w:t>
      </w:r>
      <w:r w:rsidR="00E9674C" w:rsidRPr="00890F9C">
        <w:t xml:space="preserve">t to </w:t>
      </w:r>
      <w:r w:rsidR="00D84B37" w:rsidRPr="00890F9C">
        <w:t>evaluate</w:t>
      </w:r>
      <w:r w:rsidR="00E9674C" w:rsidRPr="00890F9C">
        <w:t xml:space="preserve">. </w:t>
      </w:r>
      <w:r w:rsidR="00A00065" w:rsidRPr="00890F9C">
        <w:t>D</w:t>
      </w:r>
      <w:r w:rsidR="00D84B37" w:rsidRPr="00890F9C">
        <w:t>ifferent</w:t>
      </w:r>
      <w:r w:rsidR="00E9674C" w:rsidRPr="00890F9C">
        <w:t xml:space="preserve"> methods </w:t>
      </w:r>
      <w:r w:rsidR="0089033D" w:rsidRPr="00890F9C">
        <w:t>and experimental designs have</w:t>
      </w:r>
      <w:r w:rsidR="00E9674C" w:rsidRPr="00890F9C">
        <w:t xml:space="preserve"> been used, ranging from</w:t>
      </w:r>
      <w:r w:rsidR="003D4CE6" w:rsidRPr="00890F9C">
        <w:t xml:space="preserve"> filtering approaches such as</w:t>
      </w:r>
      <w:r w:rsidR="00E9674C" w:rsidRPr="00890F9C">
        <w:t xml:space="preserve"> hypothesis-driven candidate gene testing, to hypothesis-free</w:t>
      </w:r>
      <w:r w:rsidR="003D4CE6" w:rsidRPr="00890F9C">
        <w:t xml:space="preserve"> exhaustive</w:t>
      </w:r>
      <w:r w:rsidR="00E9674C" w:rsidRPr="00890F9C">
        <w:t xml:space="preserve"> searches. </w:t>
      </w:r>
      <w:r w:rsidR="0089033D" w:rsidRPr="00890F9C">
        <w:t>Here we provide a summary of some of these findings.</w:t>
      </w:r>
    </w:p>
    <w:p w14:paraId="184E2B04" w14:textId="77777777" w:rsidR="0089033D" w:rsidRPr="00890F9C" w:rsidRDefault="0089033D" w:rsidP="00E9674C"/>
    <w:p w14:paraId="09D502B6" w14:textId="77777777" w:rsidR="00FB726E" w:rsidRPr="00890F9C" w:rsidRDefault="00FB726E" w:rsidP="00B651FE">
      <w:pPr>
        <w:pStyle w:val="Heading3"/>
      </w:pPr>
      <w:bookmarkStart w:id="94" w:name="_Toc257304552"/>
      <w:r w:rsidRPr="00890F9C">
        <w:t>Hypothesis-free studies</w:t>
      </w:r>
      <w:bookmarkEnd w:id="94"/>
    </w:p>
    <w:p w14:paraId="4BD5B3D1" w14:textId="77777777" w:rsidR="00FB726E" w:rsidRPr="00890F9C" w:rsidRDefault="00FB726E" w:rsidP="00E9674C"/>
    <w:p w14:paraId="60603F80" w14:textId="37AFE3D1" w:rsidR="00B362A2" w:rsidRPr="00890F9C" w:rsidRDefault="0089033D" w:rsidP="00113BE5">
      <w:r w:rsidRPr="00890F9C">
        <w:t xml:space="preserve">The </w:t>
      </w:r>
      <w:proofErr w:type="spellStart"/>
      <w:r w:rsidRPr="008B35FB">
        <w:t>Wel</w:t>
      </w:r>
      <w:r w:rsidR="00622B86" w:rsidRPr="00071483">
        <w:t>l</w:t>
      </w:r>
      <w:r w:rsidRPr="00216B88">
        <w:t>come</w:t>
      </w:r>
      <w:proofErr w:type="spellEnd"/>
      <w:r w:rsidRPr="00216B88">
        <w:t xml:space="preserve"> Trust Case</w:t>
      </w:r>
      <w:r w:rsidR="008A1625" w:rsidRPr="00216B88">
        <w:t>–</w:t>
      </w:r>
      <w:r w:rsidRPr="00216B88">
        <w:t>Control Consortium</w:t>
      </w:r>
      <w:r w:rsidRPr="00890F9C">
        <w:t xml:space="preserve"> </w:t>
      </w:r>
      <w:ins w:id="95" w:author="Darren Burgess" w:date="2014-04-17T15:13:00Z">
        <w:r w:rsidR="00AC4078">
          <w:t xml:space="preserve">(WTCCC) </w:t>
        </w:r>
      </w:ins>
      <w:r w:rsidR="006E53E5" w:rsidRPr="00890F9C">
        <w:t>data ha</w:t>
      </w:r>
      <w:ins w:id="96" w:author="Darren Burgess" w:date="2014-04-17T15:13:00Z">
        <w:r w:rsidR="00AC4078">
          <w:t>ve</w:t>
        </w:r>
      </w:ins>
      <w:r w:rsidR="006E53E5" w:rsidRPr="00890F9C">
        <w:t xml:space="preserve"> been fruitful </w:t>
      </w:r>
      <w:r w:rsidR="00A21605">
        <w:t>for</w:t>
      </w:r>
      <w:r w:rsidR="00A21605" w:rsidRPr="00890F9C">
        <w:t xml:space="preserve"> </w:t>
      </w:r>
      <w:r w:rsidR="006E53E5" w:rsidRPr="00890F9C">
        <w:t xml:space="preserve">identifying </w:t>
      </w:r>
      <w:r w:rsidR="004D073D" w:rsidRPr="00890F9C">
        <w:t>marginal</w:t>
      </w:r>
      <w:r w:rsidR="006E53E5" w:rsidRPr="00890F9C">
        <w:t xml:space="preserve"> additive effects of modest size</w:t>
      </w:r>
      <w:r w:rsidR="00B255B5" w:rsidRPr="00890F9C">
        <w:t xml:space="preserve">, </w:t>
      </w:r>
      <w:r w:rsidR="00DE2A77" w:rsidRPr="00890F9C">
        <w:t xml:space="preserve">and indeed exhaustive two-locus searches have </w:t>
      </w:r>
      <w:r w:rsidR="00622B86" w:rsidRPr="00890F9C">
        <w:t xml:space="preserve">also </w:t>
      </w:r>
      <w:r w:rsidR="00DE2A77" w:rsidRPr="00890F9C">
        <w:t xml:space="preserve">been applied. Wan </w:t>
      </w:r>
      <w:r w:rsidR="00C4057C" w:rsidRPr="00890F9C">
        <w:rPr>
          <w:i/>
        </w:rPr>
        <w:t>et al</w:t>
      </w:r>
      <w:r w:rsidR="00BB3CF2" w:rsidRPr="00890F9C">
        <w:t>.</w:t>
      </w:r>
      <w:r w:rsidR="004D073D" w:rsidRPr="00890F9C">
        <w:fldChar w:fldCharType="begin" w:fldLock="1"/>
      </w:r>
      <w:r w:rsidR="008A016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4D073D" w:rsidRPr="00890F9C">
        <w:fldChar w:fldCharType="separate"/>
      </w:r>
      <w:r w:rsidR="008A016F" w:rsidRPr="008A016F">
        <w:rPr>
          <w:noProof/>
          <w:vertAlign w:val="superscript"/>
        </w:rPr>
        <w:t>19</w:t>
      </w:r>
      <w:r w:rsidR="004D073D" w:rsidRPr="00890F9C">
        <w:fldChar w:fldCharType="end"/>
      </w:r>
      <w:r w:rsidR="00DE2A77" w:rsidRPr="00890F9C">
        <w:t xml:space="preserve"> perform</w:t>
      </w:r>
      <w:r w:rsidR="00FC0E5C">
        <w:t>ed</w:t>
      </w:r>
      <w:r w:rsidR="00DE2A77" w:rsidRPr="00890F9C">
        <w:t xml:space="preserve"> a </w:t>
      </w:r>
      <w:r w:rsidR="003A0B12">
        <w:t xml:space="preserve">genome-wide </w:t>
      </w:r>
      <w:r w:rsidR="00DE2A77" w:rsidRPr="00890F9C">
        <w:t>search for pairwise interactions in each of the seven traits</w:t>
      </w:r>
      <w:r w:rsidR="00622B86">
        <w:t xml:space="preserve"> studied</w:t>
      </w:r>
      <w:r w:rsidR="00DE2A77" w:rsidRPr="00890F9C">
        <w:t xml:space="preserve">, and </w:t>
      </w:r>
      <w:r w:rsidR="00C50B28" w:rsidRPr="00890F9C">
        <w:t>reported</w:t>
      </w:r>
      <w:r w:rsidR="00DE2A77" w:rsidRPr="00890F9C">
        <w:t xml:space="preserve"> thousands of significant interactions in total. The vast majority </w:t>
      </w:r>
      <w:r w:rsidR="00A834EC" w:rsidRPr="00890F9C">
        <w:t xml:space="preserve">of </w:t>
      </w:r>
      <w:r w:rsidR="00F949DB">
        <w:t xml:space="preserve">statistical </w:t>
      </w:r>
      <w:r w:rsidR="00A834EC" w:rsidRPr="00890F9C">
        <w:t>interactions were</w:t>
      </w:r>
      <w:r w:rsidR="00DE2A77" w:rsidRPr="00890F9C">
        <w:t xml:space="preserve"> between SNPs </w:t>
      </w:r>
      <w:r w:rsidR="00D84B37" w:rsidRPr="00890F9C">
        <w:t>with</w:t>
      </w:r>
      <w:r w:rsidR="00DE2A77" w:rsidRPr="00890F9C">
        <w:t xml:space="preserve">in the </w:t>
      </w:r>
      <w:ins w:id="97" w:author="Darren Burgess" w:date="2014-04-17T15:11:00Z">
        <w:r w:rsidR="00AC4078">
          <w:t>major histocompatibility complex (</w:t>
        </w:r>
      </w:ins>
      <w:r w:rsidR="00DE2A77" w:rsidRPr="00890F9C">
        <w:t>MHC</w:t>
      </w:r>
      <w:ins w:id="98" w:author="Darren Burgess" w:date="2014-04-17T15:11:00Z">
        <w:r w:rsidR="00AC4078">
          <w:t>)</w:t>
        </w:r>
      </w:ins>
      <w:r w:rsidR="00DE2A77" w:rsidRPr="00890F9C">
        <w:t xml:space="preserve"> region affecting type 1 diabetes </w:t>
      </w:r>
      <w:r w:rsidR="00A834EC" w:rsidRPr="00890F9C">
        <w:t>or</w:t>
      </w:r>
      <w:r w:rsidR="00DE2A77" w:rsidRPr="00890F9C">
        <w:t xml:space="preserve"> rheumatoid arthriti</w:t>
      </w:r>
      <w:r w:rsidR="00A834EC" w:rsidRPr="00216B88">
        <w:t>s, which may be attributable to haplotype effects</w:t>
      </w:r>
      <w:r w:rsidR="00F949DB" w:rsidRPr="00676A22">
        <w:t>, where interactions in close proximity to one another are simply tagging a single haplotype which harbors a single causal variant</w:t>
      </w:r>
      <w:r w:rsidR="003B25E2">
        <w:t xml:space="preserve"> or perhaps several non-</w:t>
      </w:r>
      <w:proofErr w:type="spellStart"/>
      <w:r w:rsidR="003B25E2">
        <w:t>epistatic</w:t>
      </w:r>
      <w:proofErr w:type="spellEnd"/>
      <w:r w:rsidR="003B25E2">
        <w:t xml:space="preserve"> causal variants</w:t>
      </w:r>
      <w:r w:rsidR="00F949DB" w:rsidRPr="00676A22">
        <w:t>. It was also observed that many interactions</w:t>
      </w:r>
      <w:r w:rsidR="00A834EC" w:rsidRPr="00216B88">
        <w:t xml:space="preserve"> had a</w:t>
      </w:r>
      <w:r w:rsidR="00A21605" w:rsidRPr="00676A22">
        <w:t xml:space="preserve"> specific pattern of epistasis </w:t>
      </w:r>
      <w:r w:rsidR="005C3C69" w:rsidRPr="00676A22">
        <w:t xml:space="preserve">known </w:t>
      </w:r>
      <w:r w:rsidR="00F949DB" w:rsidRPr="00676A22">
        <w:t>as</w:t>
      </w:r>
      <w:r w:rsidR="00A834EC" w:rsidRPr="00216B88">
        <w:t xml:space="preserve"> multiplicative effect</w:t>
      </w:r>
      <w:r w:rsidR="00F949DB" w:rsidRPr="00676A22">
        <w:t>s</w:t>
      </w:r>
      <w:r w:rsidR="00A834EC" w:rsidRPr="00216B88">
        <w:t xml:space="preserve">, </w:t>
      </w:r>
      <w:r w:rsidR="00F949DB" w:rsidRPr="00676A22">
        <w:t>where the interacting loci had marginal additive effects that were larger than expected in combination with one another. Often such an interaction can be removed simply by transforming the scale on which the trait is measured, often referred to as a scale effect</w:t>
      </w:r>
      <w:r w:rsidR="00F949DB" w:rsidRPr="00216B88">
        <w:t>.</w:t>
      </w:r>
      <w:r w:rsidR="00F949DB">
        <w:t xml:space="preserve"> </w:t>
      </w:r>
      <w:r w:rsidR="00A834EC" w:rsidRPr="00890F9C">
        <w:t>However, some of the multiplicative interactions were between SNPs that have not previously been identified by GWAS</w:t>
      </w:r>
      <w:r w:rsidR="00622B86">
        <w:t>s</w:t>
      </w:r>
      <w:r w:rsidR="00A834EC" w:rsidRPr="00890F9C">
        <w:t xml:space="preserve">, and this lends empirical support to the </w:t>
      </w:r>
      <w:r w:rsidR="0089598B" w:rsidRPr="00890F9C">
        <w:t>idea that searching for epistasis may confer increased statistical power to detect marginal effects</w:t>
      </w:r>
      <w:r w:rsidR="00C66A4D" w:rsidRPr="00890F9C">
        <w:t>.</w:t>
      </w:r>
      <w:r w:rsidR="00F949DB">
        <w:t xml:space="preserve"> Such a situation can arise if two variants have additive effects that are too small to be captured by a standard GWAS, but they have a large interaction term which can be captured when searching for interactions</w:t>
      </w:r>
      <w:r w:rsidR="00215620">
        <w:fldChar w:fldCharType="begin" w:fldLock="1"/>
      </w:r>
      <w:r w:rsidR="008A016F">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99&lt;/sup&gt;" }, "properties" : { "noteIndex" : 0 }, "schema" : "https://github.com/citation-style-language/schema/raw/master/csl-citation.json" }</w:instrText>
      </w:r>
      <w:r w:rsidR="00215620">
        <w:fldChar w:fldCharType="separate"/>
      </w:r>
      <w:r w:rsidR="008A016F" w:rsidRPr="008A016F">
        <w:rPr>
          <w:noProof/>
          <w:vertAlign w:val="superscript"/>
        </w:rPr>
        <w:t>99</w:t>
      </w:r>
      <w:r w:rsidR="00215620">
        <w:fldChar w:fldCharType="end"/>
      </w:r>
      <w:r w:rsidR="00F949DB">
        <w:t xml:space="preserve">. </w:t>
      </w:r>
      <w:r w:rsidR="00691C3F" w:rsidRPr="00890F9C">
        <w:t xml:space="preserve">Using a </w:t>
      </w:r>
      <w:r w:rsidR="00746DF8">
        <w:t>larger cohort of control samples, a reduced statistical model that searched for only additive x additive interactions,</w:t>
      </w:r>
      <w:r w:rsidR="00301FFB">
        <w:t xml:space="preserve"> </w:t>
      </w:r>
      <w:r w:rsidR="00691C3F" w:rsidRPr="00890F9C">
        <w:t xml:space="preserve">and more stringent controls for population stratification, </w:t>
      </w:r>
      <w:proofErr w:type="spellStart"/>
      <w:r w:rsidR="00691C3F" w:rsidRPr="00890F9C">
        <w:t>Lippert</w:t>
      </w:r>
      <w:proofErr w:type="spellEnd"/>
      <w:r w:rsidR="00691C3F" w:rsidRPr="00890F9C">
        <w:t xml:space="preserve"> </w:t>
      </w:r>
      <w:r w:rsidR="00C4057C" w:rsidRPr="00890F9C">
        <w:rPr>
          <w:i/>
        </w:rPr>
        <w:t>et al</w:t>
      </w:r>
      <w:r w:rsidR="00FC2C73" w:rsidRPr="00890F9C">
        <w:t>.</w:t>
      </w:r>
      <w:r w:rsidR="004D073D" w:rsidRPr="00890F9C">
        <w:fldChar w:fldCharType="begin" w:fldLock="1"/>
      </w:r>
      <w:r w:rsidR="008A016F">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100&lt;/sup&gt;" }, "properties" : { "noteIndex" : 0 }, "schema" : "https://github.com/citation-style-language/schema/raw/master/csl-citation.json" }</w:instrText>
      </w:r>
      <w:r w:rsidR="004D073D" w:rsidRPr="00890F9C">
        <w:fldChar w:fldCharType="separate"/>
      </w:r>
      <w:r w:rsidR="008A016F" w:rsidRPr="008A016F">
        <w:rPr>
          <w:noProof/>
          <w:vertAlign w:val="superscript"/>
        </w:rPr>
        <w:t>100</w:t>
      </w:r>
      <w:r w:rsidR="004D073D" w:rsidRPr="00890F9C">
        <w:fldChar w:fldCharType="end"/>
      </w:r>
      <w:r w:rsidR="00691C3F" w:rsidRPr="00890F9C">
        <w:t xml:space="preserve"> also performed exhaustive scans for </w:t>
      </w:r>
      <w:r w:rsidR="00301FFB">
        <w:t xml:space="preserve">epistasis in </w:t>
      </w:r>
      <w:r w:rsidR="00691C3F" w:rsidRPr="00890F9C">
        <w:t xml:space="preserve">the seven diseases in WTCCC. Their results largely echoed those presented in Wan </w:t>
      </w:r>
      <w:r w:rsidR="00C4057C" w:rsidRPr="00890F9C">
        <w:rPr>
          <w:i/>
        </w:rPr>
        <w:t>et al</w:t>
      </w:r>
      <w:r w:rsidR="00FC2C73" w:rsidRPr="00890F9C">
        <w:t>.</w:t>
      </w:r>
      <w:r w:rsidR="00691C3F" w:rsidRPr="00890F9C">
        <w:t>,</w:t>
      </w:r>
      <w:r w:rsidR="00746DF8">
        <w:t xml:space="preserve"> reporting very many effects in the MHC for autoimmune traits.</w:t>
      </w:r>
      <w:r w:rsidR="00301FFB" w:rsidRPr="00890F9C">
        <w:t xml:space="preserve"> </w:t>
      </w:r>
      <w:r w:rsidR="00746DF8">
        <w:t>B</w:t>
      </w:r>
      <w:r w:rsidR="00691C3F" w:rsidRPr="00890F9C">
        <w:t>ut again there was no attempt at replication to verify these statistical claims</w:t>
      </w:r>
      <w:r w:rsidR="00746DF8">
        <w:t>, nor to explore the possibility of haplotype effects</w:t>
      </w:r>
      <w:r w:rsidR="00691C3F" w:rsidRPr="00890F9C">
        <w:t>.</w:t>
      </w:r>
    </w:p>
    <w:p w14:paraId="677104E3" w14:textId="77777777" w:rsidR="00FB726E" w:rsidRPr="00890F9C" w:rsidRDefault="00FB726E" w:rsidP="00113BE5"/>
    <w:p w14:paraId="75D56E2D" w14:textId="5744FE74" w:rsidR="00B362A2" w:rsidRPr="00890F9C" w:rsidRDefault="00CD1DAF" w:rsidP="00113BE5">
      <w:proofErr w:type="spellStart"/>
      <w:r w:rsidRPr="00890F9C">
        <w:t>Prabhu</w:t>
      </w:r>
      <w:proofErr w:type="spellEnd"/>
      <w:r w:rsidRPr="00890F9C">
        <w:t xml:space="preserve"> and </w:t>
      </w:r>
      <w:proofErr w:type="spellStart"/>
      <w:r w:rsidRPr="00890F9C">
        <w:t>Pe’er</w:t>
      </w:r>
      <w:proofErr w:type="spellEnd"/>
      <w:r w:rsidRPr="00890F9C">
        <w:t xml:space="preserve"> used their computationally efficient software, SIXPAC, to search for epistasis influencing bipolar disorder</w:t>
      </w:r>
      <w:r w:rsidR="00AE1A5C" w:rsidRPr="00890F9C">
        <w:t>, and identified a pair of interacting SNPs that had not previously been shown to have an effect from GWAS</w:t>
      </w:r>
      <w:r w:rsidR="00A91A05">
        <w:t>s</w:t>
      </w:r>
      <w:r w:rsidR="000674F7" w:rsidRPr="00890F9C">
        <w:fldChar w:fldCharType="begin" w:fldLock="1"/>
      </w:r>
      <w:r w:rsidR="008A016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0674F7" w:rsidRPr="00890F9C">
        <w:fldChar w:fldCharType="separate"/>
      </w:r>
      <w:r w:rsidR="008A016F" w:rsidRPr="008A016F">
        <w:rPr>
          <w:noProof/>
          <w:vertAlign w:val="superscript"/>
        </w:rPr>
        <w:t>18</w:t>
      </w:r>
      <w:r w:rsidR="000674F7" w:rsidRPr="00890F9C">
        <w:fldChar w:fldCharType="end"/>
      </w:r>
      <w:r w:rsidR="00AE1A5C" w:rsidRPr="000674F7">
        <w:t>.</w:t>
      </w:r>
      <w:r w:rsidR="00AE1A5C" w:rsidRPr="00890F9C">
        <w:t xml:space="preserve"> They attempted to replicate these results</w:t>
      </w:r>
      <w:r w:rsidR="00746DF8">
        <w:t xml:space="preserve"> in an independent cohort and a</w:t>
      </w:r>
      <w:r w:rsidR="00AE1A5C" w:rsidRPr="00890F9C">
        <w:t xml:space="preserve">lthough the interacting regions showed some evidence for replication, the actual discovery SNPs did not. </w:t>
      </w:r>
    </w:p>
    <w:p w14:paraId="14D9124C" w14:textId="77777777" w:rsidR="00C50B28" w:rsidRPr="00890F9C" w:rsidRDefault="00C50B28" w:rsidP="00113BE5"/>
    <w:p w14:paraId="669FAB6C" w14:textId="75669B34" w:rsidR="00CD1DAF" w:rsidRDefault="00D62F87" w:rsidP="00113BE5">
      <w:pPr>
        <w:rPr>
          <w:b/>
        </w:rPr>
      </w:pPr>
      <w:r>
        <w:t>One means</w:t>
      </w:r>
      <w:r w:rsidR="00C50B28" w:rsidRPr="00890F9C">
        <w:t xml:space="preserve"> to maximize detection power is to choose traits for which genetic effects are expected to be large, such as is the case in gene expression</w:t>
      </w:r>
      <w:r w:rsidR="004D073D" w:rsidRPr="00890F9C">
        <w:fldChar w:fldCharType="begin" w:fldLock="1"/>
      </w:r>
      <w:r w:rsidR="008A016F">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1&lt;/sup&gt;" }, "properties" : { "noteIndex" : 0 }, "schema" : "https://github.com/citation-style-language/schema/raw/master/csl-citation.json" }</w:instrText>
      </w:r>
      <w:r w:rsidR="004D073D" w:rsidRPr="00890F9C">
        <w:fldChar w:fldCharType="separate"/>
      </w:r>
      <w:r w:rsidR="008A016F" w:rsidRPr="008A016F">
        <w:rPr>
          <w:noProof/>
          <w:vertAlign w:val="superscript"/>
        </w:rPr>
        <w:t>101</w:t>
      </w:r>
      <w:r w:rsidR="004D073D" w:rsidRPr="00890F9C">
        <w:fldChar w:fldCharType="end"/>
      </w:r>
      <w:r w:rsidR="00C50B28" w:rsidRPr="00890F9C">
        <w:t>.</w:t>
      </w:r>
      <w:r w:rsidR="001E3446" w:rsidRPr="00890F9C">
        <w:t xml:space="preserve"> Using </w:t>
      </w:r>
      <w:r w:rsidR="001E3446" w:rsidRPr="00890F9C">
        <w:lastRenderedPageBreak/>
        <w:t>the Brisbane Systems Genetics Study</w:t>
      </w:r>
      <w:r w:rsidR="004D073D" w:rsidRPr="00890F9C">
        <w:fldChar w:fldCharType="begin" w:fldLock="1"/>
      </w:r>
      <w:r w:rsidR="008A016F">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2&lt;/sup&gt;" }, "properties" : { "noteIndex" : 0 }, "schema" : "https://github.com/citation-style-language/schema/raw/master/csl-citation.json" }</w:instrText>
      </w:r>
      <w:r w:rsidR="004D073D" w:rsidRPr="00890F9C">
        <w:fldChar w:fldCharType="separate"/>
      </w:r>
      <w:r w:rsidR="008A016F" w:rsidRPr="008A016F">
        <w:rPr>
          <w:noProof/>
          <w:vertAlign w:val="superscript"/>
        </w:rPr>
        <w:t>102</w:t>
      </w:r>
      <w:r w:rsidR="004D073D" w:rsidRPr="00890F9C">
        <w:fldChar w:fldCharType="end"/>
      </w:r>
      <w:r w:rsidR="001E3446" w:rsidRPr="00890F9C">
        <w:t xml:space="preserve"> (BSGS) data of 846 individuals with gene expression levels measured in whole blood, </w:t>
      </w:r>
      <w:r w:rsidR="00062334">
        <w:t>501 instances</w:t>
      </w:r>
      <w:r w:rsidR="00265DDF">
        <w:t xml:space="preserve"> </w:t>
      </w:r>
      <w:r w:rsidR="001E3446" w:rsidRPr="00890F9C">
        <w:t xml:space="preserve">of </w:t>
      </w:r>
      <w:proofErr w:type="spellStart"/>
      <w:r w:rsidR="001E3446" w:rsidRPr="00890F9C">
        <w:t>epistatic</w:t>
      </w:r>
      <w:proofErr w:type="spellEnd"/>
      <w:r w:rsidR="001E3446" w:rsidRPr="00890F9C">
        <w:t xml:space="preserve"> effects </w:t>
      </w:r>
      <w:ins w:id="99" w:author="Darren Burgess" w:date="2014-04-17T15:15:00Z">
        <w:r w:rsidR="00AC4078">
          <w:t>were</w:t>
        </w:r>
      </w:ins>
      <w:r w:rsidR="001E3446" w:rsidRPr="00890F9C">
        <w:t xml:space="preserve"> detected using </w:t>
      </w:r>
      <w:r w:rsidR="00A471D8" w:rsidRPr="00890F9C">
        <w:t xml:space="preserve">an </w:t>
      </w:r>
      <w:r w:rsidR="001E3446" w:rsidRPr="00890F9C">
        <w:t>exhaustive</w:t>
      </w:r>
      <w:r w:rsidR="00A471D8" w:rsidRPr="00890F9C">
        <w:t xml:space="preserve"> pairwise </w:t>
      </w:r>
      <w:r w:rsidR="001E3446" w:rsidRPr="00890F9C">
        <w:t xml:space="preserve">search </w:t>
      </w:r>
      <w:r w:rsidR="00A471D8" w:rsidRPr="00890F9C">
        <w:t>method,</w:t>
      </w:r>
      <w:r w:rsidR="00062334">
        <w:t xml:space="preserve"> of which 30 could be</w:t>
      </w:r>
      <w:r w:rsidR="00A471D8" w:rsidRPr="00890F9C">
        <w:t xml:space="preserve"> significant</w:t>
      </w:r>
      <w:r w:rsidR="00062334">
        <w:t>ly</w:t>
      </w:r>
      <w:r w:rsidR="00A471D8" w:rsidRPr="00890F9C">
        <w:t xml:space="preserve"> replicat</w:t>
      </w:r>
      <w:r w:rsidR="00062334">
        <w:t>ed</w:t>
      </w:r>
      <w:r w:rsidR="00A471D8" w:rsidRPr="00890F9C">
        <w:t xml:space="preserve"> in two independent samples</w:t>
      </w:r>
      <w:ins w:id="100" w:author="Gib Hemani" w:date="2014-06-26T22:39:00Z">
        <w:r w:rsidR="008B2A28">
          <w:fldChar w:fldCharType="begin" w:fldLock="1"/>
        </w:r>
      </w:ins>
      <w:r w:rsidR="008A016F">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3&lt;/sup&gt;" }, "properties" : { "noteIndex" : 0 }, "schema" : "https://github.com/citation-style-language/schema/raw/master/csl-citation.json" }</w:instrText>
      </w:r>
      <w:r w:rsidR="008B2A28">
        <w:fldChar w:fldCharType="separate"/>
      </w:r>
      <w:r w:rsidR="008A016F" w:rsidRPr="008A016F">
        <w:rPr>
          <w:noProof/>
          <w:vertAlign w:val="superscript"/>
        </w:rPr>
        <w:t>103</w:t>
      </w:r>
      <w:ins w:id="101" w:author="Gib Hemani" w:date="2014-06-26T22:39:00Z">
        <w:r w:rsidR="008B2A28">
          <w:fldChar w:fldCharType="end"/>
        </w:r>
      </w:ins>
      <w:del w:id="102" w:author="Gib Hemani" w:date="2014-06-26T22:38:00Z">
        <w:r w:rsidR="004D073D" w:rsidRPr="00890F9C" w:rsidDel="008B2A28">
          <w:fldChar w:fldCharType="begin" w:fldLock="1"/>
        </w:r>
        <w:r w:rsidR="00A33CDF" w:rsidDel="008B2A28">
          <w:del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1&lt;/sup&gt;" }, "properties" : { "noteIndex" : 0 }, "schema" : "https://github.com/citation-style-language/schema/raw/master/csl-citation.json" }</w:delInstrText>
        </w:r>
        <w:r w:rsidR="004D073D" w:rsidRPr="00890F9C" w:rsidDel="008B2A28">
          <w:fldChar w:fldCharType="separate"/>
        </w:r>
        <w:r w:rsidR="00A33CDF" w:rsidRPr="00A33CDF" w:rsidDel="008B2A28">
          <w:rPr>
            <w:noProof/>
            <w:vertAlign w:val="superscript"/>
          </w:rPr>
          <w:delText>101</w:delText>
        </w:r>
        <w:r w:rsidR="004D073D" w:rsidRPr="00890F9C" w:rsidDel="008B2A28">
          <w:fldChar w:fldCharType="end"/>
        </w:r>
      </w:del>
      <w:r w:rsidR="00A471D8" w:rsidRPr="00890F9C">
        <w:t>.</w:t>
      </w:r>
      <w:ins w:id="103" w:author="Gib Hemani" w:date="2014-06-27T01:24:00Z">
        <w:r w:rsidR="00853DF6">
          <w:t xml:space="preserve"> However, further analysis suggests that large, unobserved causal variants can drive the appearance of </w:t>
        </w:r>
        <w:proofErr w:type="spellStart"/>
        <w:r w:rsidR="00853DF6">
          <w:t>epistatic</w:t>
        </w:r>
        <w:proofErr w:type="spellEnd"/>
        <w:r w:rsidR="00853DF6">
          <w:t xml:space="preserve"> signals even after attempting to avoid this problem by filtering on LD between interacting SNPs.</w:t>
        </w:r>
      </w:ins>
      <w:r w:rsidR="00A471D8" w:rsidRPr="00890F9C">
        <w:t xml:space="preserve"> An important conclusion from the study was that even after correcting for power discrepancy</w:t>
      </w:r>
      <w:r w:rsidR="00265DDF">
        <w:t>,</w:t>
      </w:r>
      <w:r w:rsidR="00A471D8" w:rsidRPr="00890F9C">
        <w:t xml:space="preserve"> substantially more </w:t>
      </w:r>
      <w:r w:rsidR="00062334">
        <w:t>phenotypic</w:t>
      </w:r>
      <w:r w:rsidR="00062334" w:rsidRPr="00890F9C">
        <w:t xml:space="preserve"> </w:t>
      </w:r>
      <w:r w:rsidR="00A471D8" w:rsidRPr="00890F9C">
        <w:t>variance</w:t>
      </w:r>
      <w:r w:rsidR="00265DDF">
        <w:t xml:space="preserve"> </w:t>
      </w:r>
      <w:r w:rsidR="00A471D8" w:rsidRPr="00890F9C">
        <w:t>was attributable to additive effects than to non-additive effects</w:t>
      </w:r>
      <w:r w:rsidR="004314F3">
        <w:t>.</w:t>
      </w:r>
    </w:p>
    <w:p w14:paraId="5259D75C" w14:textId="77777777" w:rsidR="00062334" w:rsidRDefault="00062334" w:rsidP="00113BE5">
      <w:pPr>
        <w:rPr>
          <w:b/>
        </w:rPr>
      </w:pPr>
    </w:p>
    <w:p w14:paraId="628E2F7C" w14:textId="35631A00" w:rsidR="00B054AA" w:rsidRDefault="00062334" w:rsidP="00062334">
      <w:r w:rsidRPr="00890F9C">
        <w:t xml:space="preserve">The trend that emerges is that there are hints of epistasis being uncovered through exhaustive searches for </w:t>
      </w:r>
      <w:r>
        <w:t xml:space="preserve">epistasis </w:t>
      </w:r>
      <w:r w:rsidR="00843326">
        <w:t xml:space="preserve">between pairs of SNPs </w:t>
      </w:r>
      <w:r>
        <w:t xml:space="preserve">underlying </w:t>
      </w:r>
      <w:r w:rsidRPr="00890F9C">
        <w:t xml:space="preserve">complex traits, but as of yet there is </w:t>
      </w:r>
      <w:r w:rsidR="00B054AA">
        <w:t>rather little</w:t>
      </w:r>
      <w:r w:rsidRPr="00890F9C">
        <w:t xml:space="preserve"> evidence that this approach detects </w:t>
      </w:r>
      <w:proofErr w:type="spellStart"/>
      <w:r w:rsidRPr="00890F9C">
        <w:t>epistatic</w:t>
      </w:r>
      <w:proofErr w:type="spellEnd"/>
      <w:r w:rsidRPr="00890F9C">
        <w:t xml:space="preserve"> interactions that are easily interpreted and statistically replicated</w:t>
      </w:r>
      <w:r w:rsidR="00B054AA">
        <w:t xml:space="preserve"> in comparison to additive effects</w:t>
      </w:r>
      <w:r w:rsidRPr="00890F9C">
        <w:t>.</w:t>
      </w:r>
      <w:r w:rsidR="00B054AA">
        <w:t xml:space="preserve"> </w:t>
      </w:r>
      <w:r w:rsidR="00D62F87">
        <w:t>I</w:t>
      </w:r>
      <w:r w:rsidR="00B054AA">
        <w:t xml:space="preserve">t is reasonable to conclude at this stage that </w:t>
      </w:r>
      <w:r w:rsidR="00987A5D">
        <w:t xml:space="preserve">large </w:t>
      </w:r>
      <w:proofErr w:type="spellStart"/>
      <w:r w:rsidR="00D62F87">
        <w:t>epistatic</w:t>
      </w:r>
      <w:proofErr w:type="spellEnd"/>
      <w:r w:rsidR="00987A5D">
        <w:t xml:space="preserve"> effects </w:t>
      </w:r>
      <w:ins w:id="104" w:author="Darren Burgess" w:date="2014-04-17T15:20:00Z">
        <w:r w:rsidR="001D5233">
          <w:t>(</w:t>
        </w:r>
      </w:ins>
      <w:r w:rsidR="00987A5D">
        <w:t>that ha</w:t>
      </w:r>
      <w:r w:rsidR="00AA4B34">
        <w:t>ve</w:t>
      </w:r>
      <w:r w:rsidR="00612B33">
        <w:t xml:space="preserve"> thus far eluded detection</w:t>
      </w:r>
      <w:ins w:id="105" w:author="Darren Burgess" w:date="2014-04-17T15:20:00Z">
        <w:r w:rsidR="001D5233">
          <w:t>) are unlikely to exist</w:t>
        </w:r>
      </w:ins>
      <w:r w:rsidR="00612B33">
        <w:t>.</w:t>
      </w:r>
    </w:p>
    <w:p w14:paraId="0C82C4C9" w14:textId="77777777" w:rsidR="00B054AA" w:rsidRDefault="00B054AA" w:rsidP="00062334"/>
    <w:p w14:paraId="2DEC696C" w14:textId="77777777" w:rsidR="00987A5D" w:rsidRDefault="00987A5D" w:rsidP="00B651FE">
      <w:pPr>
        <w:pStyle w:val="Heading3"/>
      </w:pPr>
    </w:p>
    <w:p w14:paraId="168048D2" w14:textId="77777777" w:rsidR="00FB726E" w:rsidRPr="00890F9C" w:rsidRDefault="00FB726E" w:rsidP="00B651FE">
      <w:pPr>
        <w:pStyle w:val="Heading3"/>
      </w:pPr>
      <w:bookmarkStart w:id="106" w:name="_Toc257304553"/>
      <w:r w:rsidRPr="00890F9C">
        <w:t>Hypothesis-driven studies</w:t>
      </w:r>
      <w:bookmarkEnd w:id="106"/>
    </w:p>
    <w:p w14:paraId="72EAC494" w14:textId="77777777" w:rsidR="00804D46" w:rsidRPr="00890F9C" w:rsidRDefault="00804D46" w:rsidP="00AF3973"/>
    <w:p w14:paraId="33844F76" w14:textId="0523F437" w:rsidR="00570AEB" w:rsidRDefault="00AF3973" w:rsidP="00AF3973">
      <w:r w:rsidRPr="00890F9C">
        <w:t xml:space="preserve">An alternative approach to performing exhaustive searches is to overcome the problem of having a very stringent </w:t>
      </w:r>
      <w:ins w:id="107" w:author="Darren Burgess" w:date="2014-04-17T15:22:00Z">
        <w:r w:rsidR="00625898">
          <w:t xml:space="preserve">significance </w:t>
        </w:r>
      </w:ins>
      <w:r w:rsidRPr="00890F9C">
        <w:t>threshold by restricting the search to a few candidate loci</w:t>
      </w:r>
      <w:r w:rsidR="00874306">
        <w:t xml:space="preserve">. Candidate loci are typically chosen because either they are suspected to have a biological role in the trait of interest, or because they have </w:t>
      </w:r>
      <w:r w:rsidR="00AC7FC2">
        <w:t>statistical evidence for</w:t>
      </w:r>
      <w:r w:rsidR="00874306">
        <w:t xml:space="preserve"> </w:t>
      </w:r>
      <w:r w:rsidR="00AC7FC2">
        <w:t>additive effects from previous GWASs. Arising from</w:t>
      </w:r>
      <w:r w:rsidRPr="00890F9C">
        <w:t xml:space="preserve"> th</w:t>
      </w:r>
      <w:r w:rsidR="00AC7FC2">
        <w:t>ese</w:t>
      </w:r>
      <w:r w:rsidRPr="00890F9C">
        <w:t xml:space="preserve"> strateg</w:t>
      </w:r>
      <w:r w:rsidR="00AC7FC2">
        <w:t>ies</w:t>
      </w:r>
      <w:r w:rsidRPr="00890F9C">
        <w:t xml:space="preserve"> are some examples of epistasis with strong statistical support</w:t>
      </w:r>
      <w:r w:rsidR="00FE4B6D">
        <w:t xml:space="preserve"> (Box </w:t>
      </w:r>
      <w:ins w:id="108" w:author="Darren Burgess" w:date="2014-04-17T16:59:00Z">
        <w:r w:rsidR="00920248">
          <w:t>4</w:t>
        </w:r>
      </w:ins>
      <w:r w:rsidR="00FE4B6D">
        <w:t>)</w:t>
      </w:r>
      <w:r w:rsidRPr="00890F9C">
        <w:t>, many examples with weak statistical support</w:t>
      </w:r>
      <w:r w:rsidR="00612B33">
        <w:t>, and a few reports</w:t>
      </w:r>
      <w:r w:rsidR="00987A5D">
        <w:t xml:space="preserve"> that </w:t>
      </w:r>
      <w:r w:rsidR="00FF261F">
        <w:t>declare</w:t>
      </w:r>
      <w:r w:rsidR="00987A5D">
        <w:t xml:space="preserve"> no evidence for epistasis</w:t>
      </w:r>
      <w:r w:rsidRPr="00890F9C">
        <w:t xml:space="preserve">. </w:t>
      </w:r>
    </w:p>
    <w:p w14:paraId="75138382" w14:textId="77777777" w:rsidR="006B33F7" w:rsidRDefault="006B33F7" w:rsidP="00AF3973"/>
    <w:p w14:paraId="08A905C5" w14:textId="248979CA" w:rsidR="00AF3973" w:rsidRPr="00890F9C" w:rsidRDefault="00612B33" w:rsidP="00AF3973">
      <w:r>
        <w:t>R</w:t>
      </w:r>
      <w:r w:rsidR="000B1E2C">
        <w:t xml:space="preserve">eports for putative interactions in studies </w:t>
      </w:r>
      <w:r>
        <w:t xml:space="preserve">driven by biological hypotheses </w:t>
      </w:r>
      <w:r w:rsidR="000B1E2C">
        <w:t>are rife. T</w:t>
      </w:r>
      <w:r w:rsidR="00AF3973" w:rsidRPr="00890F9C">
        <w:t xml:space="preserve">he sheer volume of reports of epistasis is exemplified by an important study by </w:t>
      </w:r>
      <w:proofErr w:type="spellStart"/>
      <w:r w:rsidR="00AF3973" w:rsidRPr="00890F9C">
        <w:t>Combarros</w:t>
      </w:r>
      <w:proofErr w:type="spellEnd"/>
      <w:r w:rsidR="00AF3973" w:rsidRPr="00890F9C">
        <w:t xml:space="preserve"> </w:t>
      </w:r>
      <w:r w:rsidR="00C4057C" w:rsidRPr="00890F9C">
        <w:rPr>
          <w:i/>
        </w:rPr>
        <w:t>et al</w:t>
      </w:r>
      <w:r w:rsidR="003C3192" w:rsidRPr="00890F9C">
        <w:t>.</w:t>
      </w:r>
      <w:r w:rsidR="004D073D" w:rsidRPr="00890F9C">
        <w:fldChar w:fldCharType="begin" w:fldLock="1"/>
      </w:r>
      <w:r w:rsidR="008A016F">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4&lt;/sup&gt;" }, "properties" : { "noteIndex" : 0 }, "schema" : "https://github.com/citation-style-language/schema/raw/master/csl-citation.json" }</w:instrText>
      </w:r>
      <w:r w:rsidR="004D073D" w:rsidRPr="00890F9C">
        <w:fldChar w:fldCharType="separate"/>
      </w:r>
      <w:r w:rsidR="008A016F" w:rsidRPr="008A016F">
        <w:rPr>
          <w:noProof/>
          <w:vertAlign w:val="superscript"/>
        </w:rPr>
        <w:t>104</w:t>
      </w:r>
      <w:r w:rsidR="004D073D" w:rsidRPr="00890F9C">
        <w:fldChar w:fldCharType="end"/>
      </w:r>
      <w:r w:rsidR="00AF3973" w:rsidRPr="00890F9C">
        <w:t>, where they collated data from over 100 publications that reported epistasis</w:t>
      </w:r>
      <w:r w:rsidR="003D4C3E" w:rsidRPr="00890F9C">
        <w:t xml:space="preserve"> of some form</w:t>
      </w:r>
      <w:r w:rsidR="00AF3973" w:rsidRPr="00890F9C">
        <w:t xml:space="preserve"> influencing</w:t>
      </w:r>
      <w:r w:rsidR="00E15DF5">
        <w:t xml:space="preserve"> the </w:t>
      </w:r>
      <w:r w:rsidR="0022063C">
        <w:t>risk of</w:t>
      </w:r>
      <w:r w:rsidR="00E15DF5">
        <w:t xml:space="preserve"> </w:t>
      </w:r>
      <w:r w:rsidR="00AF3973" w:rsidRPr="00890F9C">
        <w:t xml:space="preserve">Alzheimer’s disease (and related traits such as </w:t>
      </w:r>
      <w:r w:rsidR="00E15DF5">
        <w:t xml:space="preserve">its </w:t>
      </w:r>
      <w:r w:rsidR="00AF3973" w:rsidRPr="00890F9C">
        <w:t xml:space="preserve">age of onset). </w:t>
      </w:r>
      <w:r w:rsidR="003D4C3E" w:rsidRPr="00890F9C">
        <w:t>These reports comprised multiple experimental designs, sample sizes, and statistical methods</w:t>
      </w:r>
      <w:r w:rsidR="00215620">
        <w:t>. T</w:t>
      </w:r>
      <w:r w:rsidR="00AF3973" w:rsidRPr="00890F9C">
        <w:t>hey demonstrate that, using a standardized statistical test, 27</w:t>
      </w:r>
      <w:r w:rsidR="0022063C">
        <w:t xml:space="preserve"> of the putative pairs of SNPs</w:t>
      </w:r>
      <w:r w:rsidR="00DD0CCD">
        <w:t xml:space="preserve"> </w:t>
      </w:r>
      <w:r w:rsidR="00AF3973" w:rsidRPr="00890F9C">
        <w:t xml:space="preserve">had interaction terms at the nominal significance level of </w:t>
      </w:r>
      <w:r w:rsidR="00E15DF5" w:rsidRPr="00676A22">
        <w:rPr>
          <w:i/>
        </w:rPr>
        <w:t>P</w:t>
      </w:r>
      <w:r w:rsidR="00AF3973" w:rsidRPr="00890F9C">
        <w:rPr>
          <w:i/>
        </w:rPr>
        <w:t xml:space="preserve"> </w:t>
      </w:r>
      <w:r w:rsidR="00AF3973" w:rsidRPr="00676A22">
        <w:t>&lt; 0.05</w:t>
      </w:r>
      <w:r w:rsidR="00AF3973" w:rsidRPr="00890F9C">
        <w:t xml:space="preserve"> (mostly involving</w:t>
      </w:r>
      <w:r w:rsidR="00E15DF5">
        <w:t xml:space="preserve"> </w:t>
      </w:r>
      <w:r w:rsidR="0019739A">
        <w:t xml:space="preserve">the pathogenic </w:t>
      </w:r>
      <w:r w:rsidR="0019739A" w:rsidRPr="0019739A">
        <w:t>ε4 allele</w:t>
      </w:r>
      <w:r w:rsidR="0019739A">
        <w:t xml:space="preserve"> of </w:t>
      </w:r>
      <w:proofErr w:type="spellStart"/>
      <w:r w:rsidR="0019739A" w:rsidRPr="0019739A">
        <w:t>apolipoprotein</w:t>
      </w:r>
      <w:proofErr w:type="spellEnd"/>
      <w:r w:rsidR="0019739A" w:rsidRPr="0019739A">
        <w:t xml:space="preserve"> </w:t>
      </w:r>
      <w:r w:rsidR="000B1E2C">
        <w:t xml:space="preserve">E </w:t>
      </w:r>
      <w:r w:rsidR="0019739A" w:rsidRPr="00676A22">
        <w:t>(</w:t>
      </w:r>
      <w:r w:rsidR="00C4057C" w:rsidRPr="00890F9C">
        <w:rPr>
          <w:i/>
        </w:rPr>
        <w:t>APOE4</w:t>
      </w:r>
      <w:r w:rsidR="00AF3973" w:rsidRPr="00890F9C">
        <w:t>)</w:t>
      </w:r>
      <w:ins w:id="109" w:author="Darren Burgess" w:date="2014-04-17T15:24:00Z">
        <w:r w:rsidR="00625898">
          <w:t>)</w:t>
        </w:r>
      </w:ins>
      <w:r w:rsidR="00AF3973" w:rsidRPr="00890F9C">
        <w:t xml:space="preserve">. </w:t>
      </w:r>
      <w:r w:rsidR="00E15DF5">
        <w:t>Alt</w:t>
      </w:r>
      <w:r w:rsidR="00AF3973" w:rsidRPr="00890F9C">
        <w:t>hough</w:t>
      </w:r>
      <w:r w:rsidR="00B51D06" w:rsidRPr="00890F9C">
        <w:t>, ostensibly,</w:t>
      </w:r>
      <w:r w:rsidR="00AF3973" w:rsidRPr="00890F9C">
        <w:t xml:space="preserve"> this is more than </w:t>
      </w:r>
      <w:r w:rsidR="00B51D06" w:rsidRPr="00890F9C">
        <w:t xml:space="preserve">what </w:t>
      </w:r>
      <w:r w:rsidR="00AF3973" w:rsidRPr="00890F9C">
        <w:t xml:space="preserve">is expected by chance, </w:t>
      </w:r>
      <w:proofErr w:type="spellStart"/>
      <w:r w:rsidR="00B51D06" w:rsidRPr="00890F9C">
        <w:t>Combarros</w:t>
      </w:r>
      <w:proofErr w:type="spellEnd"/>
      <w:r w:rsidR="00B51D06" w:rsidRPr="00890F9C">
        <w:t xml:space="preserve"> </w:t>
      </w:r>
      <w:r w:rsidR="00C4057C" w:rsidRPr="00890F9C">
        <w:rPr>
          <w:i/>
        </w:rPr>
        <w:t>et al</w:t>
      </w:r>
      <w:r w:rsidR="003C3192" w:rsidRPr="00890F9C">
        <w:t>.</w:t>
      </w:r>
      <w:r w:rsidR="00B51D06" w:rsidRPr="00890F9C">
        <w:t xml:space="preserve"> pointed out that there</w:t>
      </w:r>
      <w:r w:rsidR="00AF3973" w:rsidRPr="00890F9C">
        <w:t xml:space="preserve"> are many limitations</w:t>
      </w:r>
      <w:r w:rsidR="00B51D06" w:rsidRPr="00890F9C">
        <w:t xml:space="preserve"> to how these studies were conducted</w:t>
      </w:r>
      <w:r w:rsidR="00E15DF5">
        <w:t>;</w:t>
      </w:r>
      <w:r w:rsidR="00B51D06" w:rsidRPr="00890F9C">
        <w:t xml:space="preserve"> notably,</w:t>
      </w:r>
      <w:r w:rsidR="00AF3973" w:rsidRPr="00890F9C">
        <w:t xml:space="preserve"> most of the studies did not adjust for relevant covariates</w:t>
      </w:r>
      <w:r w:rsidR="00D52912">
        <w:t xml:space="preserve"> or potential confounding from population stratification,</w:t>
      </w:r>
      <w:r w:rsidR="00AF3973" w:rsidRPr="00890F9C">
        <w:t xml:space="preserve"> nor did they s</w:t>
      </w:r>
      <w:r w:rsidR="00B51D06" w:rsidRPr="00890F9C">
        <w:t>how evidence of replication</w:t>
      </w:r>
      <w:r w:rsidR="000B1E2C">
        <w:t>.</w:t>
      </w:r>
    </w:p>
    <w:p w14:paraId="574F0DA3" w14:textId="77777777" w:rsidR="00AF3973" w:rsidRPr="00890F9C" w:rsidRDefault="00AF3973" w:rsidP="00AF3973"/>
    <w:p w14:paraId="0ECB1377" w14:textId="31544614" w:rsidR="00B51D06" w:rsidRPr="00890F9C" w:rsidRDefault="00DD0CCD" w:rsidP="00AF3973">
      <w:r>
        <w:t>Owing to the variability in design and reproducibility of epistasis studies, t</w:t>
      </w:r>
      <w:r w:rsidR="00B51D06" w:rsidRPr="00890F9C">
        <w:t xml:space="preserve">he Epistasis Project was created to provide a </w:t>
      </w:r>
      <w:proofErr w:type="spellStart"/>
      <w:r w:rsidR="00B51D06" w:rsidRPr="00890F9C">
        <w:t>regularised</w:t>
      </w:r>
      <w:proofErr w:type="spellEnd"/>
      <w:r w:rsidR="00B51D06" w:rsidRPr="00890F9C">
        <w:t xml:space="preserve"> framework for replication of claims of epistasis in a large, well-controlled study. To date, a few reports of epistasis from candidate gene studies have been discovered</w:t>
      </w:r>
      <w:r w:rsidR="004D073D" w:rsidRPr="00890F9C">
        <w:fldChar w:fldCharType="begin" w:fldLock="1"/>
      </w:r>
      <w:r w:rsidR="008A016F">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5\u2013107&lt;/sup&gt;" }, "properties" : { "noteIndex" : 0 }, "schema" : "https://github.com/citation-style-language/schema/raw/master/csl-citation.json" }</w:instrText>
      </w:r>
      <w:r w:rsidR="004D073D" w:rsidRPr="00890F9C">
        <w:fldChar w:fldCharType="separate"/>
      </w:r>
      <w:r w:rsidR="008A016F" w:rsidRPr="008A016F">
        <w:rPr>
          <w:noProof/>
          <w:vertAlign w:val="superscript"/>
        </w:rPr>
        <w:t>105–107</w:t>
      </w:r>
      <w:r w:rsidR="004D073D" w:rsidRPr="00890F9C">
        <w:fldChar w:fldCharType="end"/>
      </w:r>
      <w:r w:rsidR="00B51D06" w:rsidRPr="00890F9C">
        <w:t xml:space="preserve"> or shown to replicate</w:t>
      </w:r>
      <w:r w:rsidR="004D073D" w:rsidRPr="00890F9C">
        <w:fldChar w:fldCharType="begin" w:fldLock="1"/>
      </w:r>
      <w:r w:rsidR="008A016F">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08&lt;/sup&gt;" }, "properties" : { "noteIndex" : 0 }, "schema" : "https://github.com/citation-style-language/schema/raw/master/csl-citation.json" }</w:instrText>
      </w:r>
      <w:r w:rsidR="004D073D" w:rsidRPr="00890F9C">
        <w:fldChar w:fldCharType="separate"/>
      </w:r>
      <w:r w:rsidR="008A016F" w:rsidRPr="008A016F">
        <w:rPr>
          <w:noProof/>
          <w:vertAlign w:val="superscript"/>
        </w:rPr>
        <w:t>108</w:t>
      </w:r>
      <w:r w:rsidR="004D073D" w:rsidRPr="00890F9C">
        <w:fldChar w:fldCharType="end"/>
      </w:r>
      <w:r w:rsidR="00B51D06" w:rsidRPr="00890F9C">
        <w:t xml:space="preserve"> in the Epistasis Project cohort, but perhaps the main conclusion from </w:t>
      </w:r>
      <w:r w:rsidR="00B51D06" w:rsidRPr="00890F9C">
        <w:lastRenderedPageBreak/>
        <w:t xml:space="preserve">this work is that </w:t>
      </w:r>
      <w:r>
        <w:t xml:space="preserve">epistasis </w:t>
      </w:r>
      <w:r w:rsidR="00B51D06" w:rsidRPr="00890F9C">
        <w:t>must be cautious</w:t>
      </w:r>
      <w:r>
        <w:t>ly</w:t>
      </w:r>
      <w:r w:rsidR="00B51D06" w:rsidRPr="00890F9C">
        <w:t xml:space="preserve"> report</w:t>
      </w:r>
      <w:r>
        <w:t>ed</w:t>
      </w:r>
      <w:r w:rsidR="00B51D06" w:rsidRPr="00890F9C">
        <w:t xml:space="preserve"> </w:t>
      </w:r>
      <w:r>
        <w:t>and</w:t>
      </w:r>
      <w:r w:rsidRPr="00890F9C">
        <w:t xml:space="preserve"> </w:t>
      </w:r>
      <w:r w:rsidR="00B51D06" w:rsidRPr="00890F9C">
        <w:t>interpret</w:t>
      </w:r>
      <w:r>
        <w:t>ed</w:t>
      </w:r>
      <w:r w:rsidR="00B51D06" w:rsidRPr="00890F9C">
        <w:t xml:space="preserve"> because </w:t>
      </w:r>
      <w:r w:rsidR="00401EC2" w:rsidRPr="00890F9C">
        <w:t xml:space="preserve">in the absence of solid replication </w:t>
      </w:r>
      <w:r w:rsidR="00D84B37" w:rsidRPr="00890F9C">
        <w:t xml:space="preserve">the </w:t>
      </w:r>
      <w:r w:rsidR="00B51D06" w:rsidRPr="00890F9C">
        <w:t xml:space="preserve">majority </w:t>
      </w:r>
      <w:r w:rsidR="00CA39FE">
        <w:t xml:space="preserve">of identified </w:t>
      </w:r>
      <w:proofErr w:type="spellStart"/>
      <w:r w:rsidR="00CA39FE">
        <w:t>epistatic</w:t>
      </w:r>
      <w:proofErr w:type="spellEnd"/>
      <w:r w:rsidR="00CA39FE">
        <w:t xml:space="preserve"> interactions might be </w:t>
      </w:r>
      <w:r w:rsidR="00B51D06" w:rsidRPr="00890F9C">
        <w:t>false positives.</w:t>
      </w:r>
    </w:p>
    <w:p w14:paraId="1FB66944" w14:textId="77777777" w:rsidR="00AF3973" w:rsidRPr="00890F9C" w:rsidRDefault="00AF3973" w:rsidP="00AF3973"/>
    <w:p w14:paraId="33F10F8D" w14:textId="06D90C83" w:rsidR="009F7282" w:rsidRPr="00890F9C" w:rsidRDefault="003D4C3E" w:rsidP="00113BE5">
      <w:r w:rsidRPr="00890F9C">
        <w:t>Beyond</w:t>
      </w:r>
      <w:r w:rsidR="00B51D06" w:rsidRPr="00890F9C">
        <w:t xml:space="preserve"> the Epistasis Project other statistically robust examples of </w:t>
      </w:r>
      <w:r w:rsidR="00235BDE" w:rsidRPr="00890F9C">
        <w:t>epistasis have</w:t>
      </w:r>
      <w:r w:rsidR="00E548EE" w:rsidRPr="00890F9C">
        <w:t xml:space="preserve"> also</w:t>
      </w:r>
      <w:r w:rsidR="00235BDE" w:rsidRPr="00890F9C">
        <w:t xml:space="preserve"> been shown. </w:t>
      </w:r>
      <w:r w:rsidR="00AF3973" w:rsidRPr="00890F9C">
        <w:t xml:space="preserve">For example, </w:t>
      </w:r>
      <w:proofErr w:type="spellStart"/>
      <w:r w:rsidR="00AF3973" w:rsidRPr="00890F9C">
        <w:t>Rhinn</w:t>
      </w:r>
      <w:proofErr w:type="spellEnd"/>
      <w:r w:rsidR="00AF3973" w:rsidRPr="00890F9C">
        <w:t xml:space="preserve"> </w:t>
      </w:r>
      <w:r w:rsidR="00C4057C" w:rsidRPr="00890F9C">
        <w:rPr>
          <w:i/>
        </w:rPr>
        <w:t>et al</w:t>
      </w:r>
      <w:r w:rsidR="001548F0" w:rsidRPr="00890F9C">
        <w:rPr>
          <w:i/>
        </w:rPr>
        <w:t>.</w:t>
      </w:r>
      <w:r w:rsidR="004D073D" w:rsidRPr="00890F9C">
        <w:fldChar w:fldCharType="begin" w:fldLock="1"/>
      </w:r>
      <w:r w:rsidR="008A016F">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09&lt;/sup&gt;" }, "properties" : { "noteIndex" : 0 }, "schema" : "https://github.com/citation-style-language/schema/raw/master/csl-citation.json" }</w:instrText>
      </w:r>
      <w:r w:rsidR="004D073D" w:rsidRPr="00890F9C">
        <w:fldChar w:fldCharType="separate"/>
      </w:r>
      <w:r w:rsidR="008A016F" w:rsidRPr="008A016F">
        <w:rPr>
          <w:noProof/>
          <w:vertAlign w:val="superscript"/>
        </w:rPr>
        <w:t>109</w:t>
      </w:r>
      <w:r w:rsidR="004D073D" w:rsidRPr="00890F9C">
        <w:fldChar w:fldCharType="end"/>
      </w:r>
      <w:r w:rsidR="00AF3973" w:rsidRPr="00890F9C">
        <w:t xml:space="preserve"> designed a study to identify differential gene expression caused by </w:t>
      </w:r>
      <w:r w:rsidR="00C4057C" w:rsidRPr="00890F9C">
        <w:rPr>
          <w:i/>
        </w:rPr>
        <w:t>APOE4</w:t>
      </w:r>
      <w:r w:rsidR="00AF3973" w:rsidRPr="00890F9C">
        <w:t xml:space="preserve"> and independent of </w:t>
      </w:r>
      <w:r w:rsidR="00C4057C" w:rsidRPr="00890F9C">
        <w:rPr>
          <w:i/>
        </w:rPr>
        <w:t>APOE4</w:t>
      </w:r>
      <w:r w:rsidR="00AF3973" w:rsidRPr="00890F9C">
        <w:t xml:space="preserve"> in conferring a risk for late</w:t>
      </w:r>
      <w:r w:rsidR="00FE4A8F">
        <w:t>-</w:t>
      </w:r>
      <w:r w:rsidR="00AF3973" w:rsidRPr="00890F9C">
        <w:t>onset Alzheimer’s disease. In doing so, they demonstrated two genetic interactions where SNPs regulating</w:t>
      </w:r>
      <w:ins w:id="110" w:author="Darren Burgess" w:date="2014-04-17T15:29:00Z">
        <w:r w:rsidR="00BC1EAD">
          <w:t xml:space="preserve"> expression levels of</w:t>
        </w:r>
      </w:ins>
      <w:r w:rsidR="00AF3973" w:rsidRPr="00890F9C">
        <w:t xml:space="preserve"> </w:t>
      </w:r>
      <w:r w:rsidR="00C4057C" w:rsidRPr="00890F9C">
        <w:rPr>
          <w:i/>
        </w:rPr>
        <w:t>FYN</w:t>
      </w:r>
      <w:r w:rsidR="00AF3973" w:rsidRPr="00890F9C">
        <w:t xml:space="preserve"> and </w:t>
      </w:r>
      <w:r w:rsidR="00C4057C" w:rsidRPr="00890F9C">
        <w:rPr>
          <w:i/>
        </w:rPr>
        <w:t>RNF219</w:t>
      </w:r>
      <w:r w:rsidR="00AF3973" w:rsidRPr="00890F9C">
        <w:t xml:space="preserve"> each decreased the risk of Alzheimer’s </w:t>
      </w:r>
      <w:r w:rsidR="0019739A">
        <w:t xml:space="preserve">disease </w:t>
      </w:r>
      <w:r w:rsidR="00AF3973" w:rsidRPr="00890F9C">
        <w:t xml:space="preserve">in </w:t>
      </w:r>
      <w:r w:rsidR="00C4057C" w:rsidRPr="00890F9C">
        <w:rPr>
          <w:i/>
        </w:rPr>
        <w:t>APOE4</w:t>
      </w:r>
      <w:r w:rsidR="00AF3973" w:rsidRPr="00890F9C">
        <w:t xml:space="preserve"> non-carriers, but not in </w:t>
      </w:r>
      <w:r w:rsidR="00C4057C" w:rsidRPr="00890F9C">
        <w:rPr>
          <w:i/>
        </w:rPr>
        <w:t>APOE4</w:t>
      </w:r>
      <w:r w:rsidR="00AF3973" w:rsidRPr="00890F9C">
        <w:t xml:space="preserve"> carriers. This finding was also statistically replicated in independent samples.</w:t>
      </w:r>
      <w:r w:rsidRPr="00890F9C">
        <w:t xml:space="preserve"> The</w:t>
      </w:r>
      <w:r w:rsidR="00235BDE" w:rsidRPr="00890F9C">
        <w:t xml:space="preserve"> </w:t>
      </w:r>
      <w:r w:rsidR="00874306">
        <w:t xml:space="preserve">successful </w:t>
      </w:r>
      <w:r w:rsidR="00235BDE" w:rsidRPr="00890F9C">
        <w:t xml:space="preserve">strategy of restricting the search to genetic effects that control </w:t>
      </w:r>
      <w:proofErr w:type="spellStart"/>
      <w:r w:rsidR="00235BDE" w:rsidRPr="00890F9C">
        <w:rPr>
          <w:b/>
        </w:rPr>
        <w:t>endophenotypes</w:t>
      </w:r>
      <w:proofErr w:type="spellEnd"/>
      <w:r w:rsidR="00235BDE" w:rsidRPr="00890F9C">
        <w:t xml:space="preserve"> </w:t>
      </w:r>
      <w:r w:rsidR="00874306">
        <w:t>resonates with the outcome from hypothesis-free studies, supporting the notion that examples of functional epistasis exhibit relatively little non-additive variance, thus making them hard to identify in highly polygenic complex traits.</w:t>
      </w:r>
    </w:p>
    <w:p w14:paraId="41EE5064" w14:textId="77777777" w:rsidR="00DC228A" w:rsidRPr="00890F9C" w:rsidRDefault="00DC228A" w:rsidP="00113BE5"/>
    <w:p w14:paraId="1B64CE74" w14:textId="145F4F45" w:rsidR="00D1666E" w:rsidRDefault="00E81562" w:rsidP="00113BE5">
      <w:pPr>
        <w:rPr>
          <w:b/>
        </w:rPr>
      </w:pPr>
      <w:r w:rsidRPr="00890F9C">
        <w:t xml:space="preserve">Multiple sclerosis (MS) is another complex trait in which epistasis has been demonstrated to have an impact. Because the </w:t>
      </w:r>
      <w:r w:rsidR="00C4057C" w:rsidRPr="00890F9C">
        <w:rPr>
          <w:i/>
        </w:rPr>
        <w:t>HLA-DR2</w:t>
      </w:r>
      <w:r w:rsidRPr="00890F9C">
        <w:t xml:space="preserve"> haplotype in the MHC region showed complete </w:t>
      </w:r>
      <w:r w:rsidR="00956FF9" w:rsidRPr="00890F9C">
        <w:t>LD</w:t>
      </w:r>
      <w:r w:rsidRPr="00890F9C">
        <w:t xml:space="preserve"> over a long distance in multiple ethnic populations it was </w:t>
      </w:r>
      <w:proofErr w:type="spellStart"/>
      <w:r w:rsidRPr="00890F9C">
        <w:t>hypothesised</w:t>
      </w:r>
      <w:proofErr w:type="spellEnd"/>
      <w:r w:rsidRPr="00890F9C">
        <w:t xml:space="preserve"> that selection was maintaining the co-segregation of two alleles due to epistasis</w:t>
      </w:r>
      <w:r w:rsidR="00B30225">
        <w:t xml:space="preserve">. </w:t>
      </w:r>
      <w:r w:rsidRPr="00890F9C">
        <w:rPr>
          <w:i/>
        </w:rPr>
        <w:t>In vivo</w:t>
      </w:r>
      <w:r w:rsidRPr="00890F9C">
        <w:t xml:space="preserve"> studies in </w:t>
      </w:r>
      <w:proofErr w:type="spellStart"/>
      <w:r w:rsidRPr="00890F9C">
        <w:t>humanised</w:t>
      </w:r>
      <w:proofErr w:type="spellEnd"/>
      <w:r w:rsidRPr="00890F9C">
        <w:t xml:space="preserve"> mice confirmed that separation of the two alleles led to an MS-like phenotype</w:t>
      </w:r>
      <w:r w:rsidR="004D073D" w:rsidRPr="00890F9C">
        <w:fldChar w:fldCharType="begin" w:fldLock="1"/>
      </w:r>
      <w:r w:rsidR="008A016F">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0&lt;/sup&gt;" }, "properties" : { "noteIndex" : 0 }, "schema" : "https://github.com/citation-style-language/schema/raw/master/csl-citation.json" }</w:instrText>
      </w:r>
      <w:r w:rsidR="004D073D" w:rsidRPr="00890F9C">
        <w:fldChar w:fldCharType="separate"/>
      </w:r>
      <w:r w:rsidR="008A016F" w:rsidRPr="008A016F">
        <w:rPr>
          <w:noProof/>
          <w:vertAlign w:val="superscript"/>
        </w:rPr>
        <w:t>110</w:t>
      </w:r>
      <w:r w:rsidR="004D073D" w:rsidRPr="00890F9C">
        <w:fldChar w:fldCharType="end"/>
      </w:r>
      <w:r w:rsidRPr="00890F9C">
        <w:t xml:space="preserve">, and </w:t>
      </w:r>
      <w:r w:rsidR="009A32AA" w:rsidRPr="00890F9C">
        <w:t>subsequent analysis in human populations showed increased incidence of MS amongst individuals exhibiting recombination between the interacting loci</w:t>
      </w:r>
      <w:r w:rsidR="004D073D" w:rsidRPr="00890F9C">
        <w:fldChar w:fldCharType="begin" w:fldLock="1"/>
      </w:r>
      <w:r w:rsidR="008A016F">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1&lt;/sup&gt;" }, "properties" : { "noteIndex" : 0 }, "schema" : "https://github.com/citation-style-language/schema/raw/master/csl-citation.json" }</w:instrText>
      </w:r>
      <w:r w:rsidR="004D073D" w:rsidRPr="00890F9C">
        <w:fldChar w:fldCharType="separate"/>
      </w:r>
      <w:r w:rsidR="008A016F" w:rsidRPr="008A016F">
        <w:rPr>
          <w:noProof/>
          <w:vertAlign w:val="superscript"/>
        </w:rPr>
        <w:t>111</w:t>
      </w:r>
      <w:r w:rsidR="004D073D" w:rsidRPr="00890F9C">
        <w:fldChar w:fldCharType="end"/>
      </w:r>
      <w:r w:rsidR="003A7693">
        <w:t>; both studies thus provide support for a role for this allelic pair in protecting from MS.</w:t>
      </w:r>
    </w:p>
    <w:p w14:paraId="0550EACC" w14:textId="77777777" w:rsidR="00D1666E" w:rsidRDefault="00D1666E" w:rsidP="00113BE5"/>
    <w:p w14:paraId="7E77C3ED" w14:textId="483B7403" w:rsidR="00200E7E" w:rsidRDefault="00200E7E" w:rsidP="00113BE5">
      <w:r>
        <w:t>The</w:t>
      </w:r>
      <w:r w:rsidRPr="00890F9C">
        <w:t xml:space="preserve"> pattern by which</w:t>
      </w:r>
      <w:r>
        <w:t xml:space="preserve"> genetic</w:t>
      </w:r>
      <w:r w:rsidRPr="00890F9C">
        <w:t xml:space="preserve"> </w:t>
      </w:r>
      <w:r>
        <w:t>variants</w:t>
      </w:r>
      <w:r w:rsidRPr="00890F9C">
        <w:t xml:space="preserve"> interact can be informative</w:t>
      </w:r>
      <w:r>
        <w:t xml:space="preserve"> about biological function</w:t>
      </w:r>
      <w:r w:rsidRPr="00890F9C">
        <w:t xml:space="preserve">. For example, suppose an interaction is detected for a disease </w:t>
      </w:r>
      <w:ins w:id="111" w:author="Darren Burgess" w:date="2014-04-17T15:35:00Z">
        <w:r w:rsidR="00E24341">
          <w:t>for</w:t>
        </w:r>
      </w:ins>
      <w:ins w:id="112" w:author="Darren Burgess" w:date="2014-04-17T15:34:00Z">
        <w:r w:rsidR="00E24341">
          <w:t xml:space="preserve"> which</w:t>
        </w:r>
      </w:ins>
      <w:r w:rsidRPr="00890F9C">
        <w:t xml:space="preserve"> risk is only conferred at the first polymorphism in the presence of the risk allele at the second polymorphism (for robust empirical examples of this pattern see </w:t>
      </w:r>
      <w:r w:rsidRPr="00890F9C">
        <w:fldChar w:fldCharType="begin" w:fldLock="1"/>
      </w:r>
      <w:r w:rsidR="008A016F">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09&lt;/sup&gt;" }, "properties" : { "noteIndex" : 0 }, "schema" : "https://github.com/citation-style-language/schema/raw/master/csl-citation.json" }</w:instrText>
      </w:r>
      <w:r w:rsidRPr="00890F9C">
        <w:fldChar w:fldCharType="separate"/>
      </w:r>
      <w:r w:rsidR="008A016F" w:rsidRPr="008A016F">
        <w:rPr>
          <w:noProof/>
          <w:vertAlign w:val="superscript"/>
        </w:rPr>
        <w:t>25,26,109</w:t>
      </w:r>
      <w:r w:rsidRPr="00890F9C">
        <w:fldChar w:fldCharType="end"/>
      </w:r>
      <w:r w:rsidRPr="00890F9C">
        <w:t xml:space="preserve">). </w:t>
      </w:r>
      <w:proofErr w:type="gramStart"/>
      <w:r w:rsidRPr="00890F9C">
        <w:t>This</w:t>
      </w:r>
      <w:proofErr w:type="gramEnd"/>
      <w:r w:rsidRPr="00890F9C">
        <w:t xml:space="preserve"> may signify that there is pathway redundancy, and each variant affects independent pathways. An alternative pattern to the one described above, where the risk allele at one locus only has an effect in the absence of the risk allele at another locus, might suggest that both variants are involved in the same pathway because the loss of either variant is sufficient to confer the effect of the loss of the pathway. A potential example of this was shown in an interaction for systemic lupus </w:t>
      </w:r>
      <w:proofErr w:type="spellStart"/>
      <w:r w:rsidRPr="00890F9C">
        <w:t>eryth</w:t>
      </w:r>
      <w:ins w:id="113" w:author="Darren Burgess" w:date="2014-04-17T15:37:00Z">
        <w:r w:rsidR="00E24341">
          <w:t>em</w:t>
        </w:r>
      </w:ins>
      <w:r w:rsidRPr="00890F9C">
        <w:t>atosus</w:t>
      </w:r>
      <w:proofErr w:type="spellEnd"/>
      <w:r w:rsidRPr="00890F9C">
        <w:t xml:space="preserve">, where not only did the interaction replicate, but the </w:t>
      </w:r>
      <w:ins w:id="114" w:author="Darren Burgess" w:date="2014-04-17T15:36:00Z">
        <w:r w:rsidR="00E24341">
          <w:t xml:space="preserve">proteins encoded by the </w:t>
        </w:r>
      </w:ins>
      <w:r w:rsidRPr="00890F9C">
        <w:t>genes involved (</w:t>
      </w:r>
      <w:r w:rsidRPr="006D22C4">
        <w:rPr>
          <w:i/>
        </w:rPr>
        <w:t>BLK</w:t>
      </w:r>
      <w:r w:rsidRPr="00890F9C">
        <w:t xml:space="preserve"> and </w:t>
      </w:r>
      <w:r w:rsidRPr="006D22C4">
        <w:rPr>
          <w:i/>
        </w:rPr>
        <w:t>BANK1</w:t>
      </w:r>
      <w:r w:rsidRPr="00890F9C">
        <w:t>) were shown to co-</w:t>
      </w:r>
      <w:proofErr w:type="spellStart"/>
      <w:r w:rsidRPr="00890F9C">
        <w:t>localise</w:t>
      </w:r>
      <w:proofErr w:type="spellEnd"/>
      <w:r w:rsidRPr="00890F9C">
        <w:t xml:space="preserve"> </w:t>
      </w:r>
      <w:r w:rsidRPr="00890F9C">
        <w:rPr>
          <w:i/>
        </w:rPr>
        <w:t>in vivo</w:t>
      </w:r>
      <w:r w:rsidRPr="00890F9C">
        <w:t>.</w:t>
      </w:r>
      <w:r w:rsidRPr="00890F9C">
        <w:fldChar w:fldCharType="begin" w:fldLock="1"/>
      </w:r>
      <w:r w:rsidR="008A016F">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12&lt;/sup&gt;" }, "properties" : { "noteIndex" : 0 }, "schema" : "https://github.com/citation-style-language/schema/raw/master/csl-citation.json" }</w:instrText>
      </w:r>
      <w:r w:rsidRPr="00890F9C">
        <w:fldChar w:fldCharType="separate"/>
      </w:r>
      <w:r w:rsidR="008A016F" w:rsidRPr="008A016F">
        <w:rPr>
          <w:noProof/>
          <w:vertAlign w:val="superscript"/>
        </w:rPr>
        <w:t>112</w:t>
      </w:r>
      <w:r w:rsidRPr="00890F9C">
        <w:fldChar w:fldCharType="end"/>
      </w:r>
      <w:r w:rsidRPr="00890F9C">
        <w:t xml:space="preserve"> </w:t>
      </w:r>
    </w:p>
    <w:p w14:paraId="22003ED9" w14:textId="77777777" w:rsidR="00200E7E" w:rsidRPr="00890F9C" w:rsidRDefault="00200E7E" w:rsidP="00113BE5"/>
    <w:p w14:paraId="42F5D1B1" w14:textId="3499537E" w:rsidR="00432AB6" w:rsidRPr="00676A22" w:rsidRDefault="00235BDE" w:rsidP="00113BE5">
      <w:pPr>
        <w:rPr>
          <w:b/>
        </w:rPr>
      </w:pPr>
      <w:r w:rsidRPr="00890F9C">
        <w:t xml:space="preserve">An alternative strategy for narrowing the search to overcome </w:t>
      </w:r>
      <w:r w:rsidR="00676A22">
        <w:t>stringent</w:t>
      </w:r>
      <w:r w:rsidR="00676A22" w:rsidRPr="00890F9C">
        <w:t xml:space="preserve"> </w:t>
      </w:r>
      <w:r w:rsidRPr="00890F9C">
        <w:t>significance thresholds is to only test for epistasis amongst SNPs that have known marginal effects.</w:t>
      </w:r>
      <w:r w:rsidR="00570AEB" w:rsidRPr="00890F9C">
        <w:t xml:space="preserve"> Though not routine, many GWA</w:t>
      </w:r>
      <w:r w:rsidR="00804D46">
        <w:t>S</w:t>
      </w:r>
      <w:r w:rsidR="00570AEB" w:rsidRPr="00890F9C">
        <w:t xml:space="preserve">s </w:t>
      </w:r>
      <w:r w:rsidR="00DD7D12">
        <w:t>have reported</w:t>
      </w:r>
      <w:r w:rsidR="00570AEB" w:rsidRPr="00890F9C">
        <w:t xml:space="preserve"> follow-up analysis of epistasis amongst their hits, but </w:t>
      </w:r>
      <w:r w:rsidR="00714103">
        <w:t>al</w:t>
      </w:r>
      <w:r w:rsidR="00DE74DC" w:rsidRPr="00890F9C">
        <w:t>though</w:t>
      </w:r>
      <w:r w:rsidR="00570AEB" w:rsidRPr="00890F9C">
        <w:t xml:space="preserve"> the number of positive findings remains very low</w:t>
      </w:r>
      <w:r w:rsidR="00DE74DC" w:rsidRPr="00890F9C">
        <w:t>, some successes have been reported</w:t>
      </w:r>
      <w:r w:rsidR="00570AEB" w:rsidRPr="00890F9C">
        <w:t>.</w:t>
      </w:r>
      <w:r w:rsidRPr="00890F9C">
        <w:t xml:space="preserve"> </w:t>
      </w:r>
      <w:r w:rsidR="006D3067" w:rsidRPr="00890F9C">
        <w:t xml:space="preserve">Strange </w:t>
      </w:r>
      <w:r w:rsidR="00C4057C" w:rsidRPr="00890F9C">
        <w:rPr>
          <w:i/>
        </w:rPr>
        <w:t>et al</w:t>
      </w:r>
      <w:r w:rsidR="001A6E24" w:rsidRPr="00890F9C">
        <w:t>.</w:t>
      </w:r>
      <w:r w:rsidR="004D073D" w:rsidRPr="00890F9C">
        <w:fldChar w:fldCharType="begin" w:fldLock="1"/>
      </w:r>
      <w:r w:rsidR="008A016F">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4D073D" w:rsidRPr="00890F9C">
        <w:fldChar w:fldCharType="separate"/>
      </w:r>
      <w:r w:rsidR="008A016F" w:rsidRPr="008A016F">
        <w:rPr>
          <w:noProof/>
          <w:vertAlign w:val="superscript"/>
        </w:rPr>
        <w:t>26</w:t>
      </w:r>
      <w:r w:rsidR="004D073D" w:rsidRPr="00890F9C">
        <w:fldChar w:fldCharType="end"/>
      </w:r>
      <w:r w:rsidR="006D3067" w:rsidRPr="00890F9C">
        <w:t xml:space="preserve"> looked for epistasis amongst significant marginal effects from a GWA</w:t>
      </w:r>
      <w:r w:rsidR="00804D46">
        <w:t>S</w:t>
      </w:r>
      <w:r w:rsidR="006D3067" w:rsidRPr="00890F9C">
        <w:t xml:space="preserve"> for psoriasis, and demonstrated that the risk alleles at the </w:t>
      </w:r>
      <w:r w:rsidR="00C4057C" w:rsidRPr="00890F9C">
        <w:rPr>
          <w:i/>
        </w:rPr>
        <w:t>HLA-C</w:t>
      </w:r>
      <w:r w:rsidR="006D3067" w:rsidRPr="00890F9C">
        <w:t xml:space="preserve"> and </w:t>
      </w:r>
      <w:r w:rsidR="00C4057C" w:rsidRPr="00890F9C">
        <w:rPr>
          <w:i/>
        </w:rPr>
        <w:t>ERAP1</w:t>
      </w:r>
      <w:r w:rsidR="006D3067" w:rsidRPr="00890F9C">
        <w:t xml:space="preserve"> loci only conferred effects if they were both present. A similar pattern of epistasis </w:t>
      </w:r>
      <w:r w:rsidR="006D3067" w:rsidRPr="00890F9C">
        <w:lastRenderedPageBreak/>
        <w:t xml:space="preserve">was uncovered using the same strategy by Evans </w:t>
      </w:r>
      <w:r w:rsidR="00C4057C" w:rsidRPr="00890F9C">
        <w:rPr>
          <w:i/>
        </w:rPr>
        <w:t>et al</w:t>
      </w:r>
      <w:r w:rsidR="001A6E24" w:rsidRPr="00890F9C">
        <w:t>.</w:t>
      </w:r>
      <w:r w:rsidR="004D073D" w:rsidRPr="00890F9C">
        <w:fldChar w:fldCharType="begin" w:fldLock="1"/>
      </w:r>
      <w:r w:rsidR="008A016F">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        From Duplicate 1 (                   Interaction between ERAP1 and HLA-B27 in ankylosing spondylitis implicates peptide handling in the mechanism for HLA-B27 in disease susceptibility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                \n10.1038/ng.873\n        \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4D073D" w:rsidRPr="00890F9C">
        <w:fldChar w:fldCharType="separate"/>
      </w:r>
      <w:r w:rsidR="008A016F" w:rsidRPr="008A016F">
        <w:rPr>
          <w:noProof/>
          <w:vertAlign w:val="superscript"/>
        </w:rPr>
        <w:t>25</w:t>
      </w:r>
      <w:r w:rsidR="004D073D" w:rsidRPr="00890F9C">
        <w:fldChar w:fldCharType="end"/>
      </w:r>
      <w:r w:rsidR="006D3067" w:rsidRPr="00890F9C">
        <w:t xml:space="preserve"> in a GWA</w:t>
      </w:r>
      <w:r w:rsidR="00714103">
        <w:t>S</w:t>
      </w:r>
      <w:r w:rsidR="006D3067" w:rsidRPr="00890F9C">
        <w:t xml:space="preserve"> for </w:t>
      </w:r>
      <w:proofErr w:type="spellStart"/>
      <w:r w:rsidR="006D3067" w:rsidRPr="00890F9C">
        <w:t>ankylosing</w:t>
      </w:r>
      <w:proofErr w:type="spellEnd"/>
      <w:r w:rsidR="006D3067" w:rsidRPr="00890F9C">
        <w:t xml:space="preserve"> spondylitis, this time between </w:t>
      </w:r>
      <w:r w:rsidR="00C4057C" w:rsidRPr="00890F9C">
        <w:rPr>
          <w:i/>
        </w:rPr>
        <w:t>ERAP1</w:t>
      </w:r>
      <w:r w:rsidR="006D3067" w:rsidRPr="00890F9C">
        <w:t xml:space="preserve"> and </w:t>
      </w:r>
      <w:commentRangeStart w:id="115"/>
      <w:del w:id="116" w:author="Gib Hemani" w:date="2014-06-27T01:41:00Z">
        <w:r w:rsidR="006D3067" w:rsidRPr="00890F9C" w:rsidDel="007F4B35">
          <w:delText xml:space="preserve">a large </w:delText>
        </w:r>
        <w:r w:rsidR="0093274B" w:rsidRPr="00890F9C" w:rsidDel="007F4B35">
          <w:delText xml:space="preserve">additive </w:delText>
        </w:r>
        <w:r w:rsidR="006D3067" w:rsidRPr="00890F9C" w:rsidDel="007F4B35">
          <w:delText xml:space="preserve">effect </w:delText>
        </w:r>
      </w:del>
      <w:commentRangeEnd w:id="115"/>
      <w:r w:rsidR="006C0BEF">
        <w:rPr>
          <w:rStyle w:val="CommentReference"/>
        </w:rPr>
        <w:commentReference w:id="115"/>
      </w:r>
      <w:r w:rsidR="006D3067" w:rsidRPr="00890F9C">
        <w:t>a</w:t>
      </w:r>
      <w:ins w:id="117" w:author="Gib Hemani" w:date="2014-06-27T01:41:00Z">
        <w:r w:rsidR="007F4B35">
          <w:t xml:space="preserve"> locus at</w:t>
        </w:r>
      </w:ins>
      <w:del w:id="118" w:author="Gib Hemani" w:date="2014-06-27T01:41:00Z">
        <w:r w:rsidR="006D3067" w:rsidRPr="00890F9C" w:rsidDel="007F4B35">
          <w:delText>t</w:delText>
        </w:r>
      </w:del>
      <w:r w:rsidR="006D3067" w:rsidRPr="00890F9C">
        <w:t xml:space="preserve"> </w:t>
      </w:r>
      <w:r w:rsidR="00C4057C" w:rsidRPr="00890F9C">
        <w:rPr>
          <w:i/>
        </w:rPr>
        <w:t>HLA-B27</w:t>
      </w:r>
      <w:ins w:id="119" w:author="Gib Hemani" w:date="2014-06-27T01:41:00Z">
        <w:r w:rsidR="007F4B35">
          <w:t xml:space="preserve"> that independently exhibits </w:t>
        </w:r>
        <w:r w:rsidR="007F4B35" w:rsidRPr="00890F9C">
          <w:t>a large additive effect</w:t>
        </w:r>
      </w:ins>
      <w:r w:rsidR="006D3067" w:rsidRPr="00890F9C">
        <w:t>. In both cases, the same patterns replicated in independent samples, and</w:t>
      </w:r>
      <w:r w:rsidR="0093274B" w:rsidRPr="00890F9C">
        <w:t xml:space="preserve"> these</w:t>
      </w:r>
      <w:r w:rsidR="006D3067" w:rsidRPr="00890F9C">
        <w:t xml:space="preserve"> are perhaps the first statistically robust examples of epistasis influencing human complex traits.</w:t>
      </w:r>
      <w:r w:rsidR="00AB4678" w:rsidRPr="00890F9C">
        <w:t xml:space="preserve"> </w:t>
      </w:r>
    </w:p>
    <w:p w14:paraId="6B7A5395" w14:textId="77777777" w:rsidR="007C043F" w:rsidRPr="00890F9C" w:rsidRDefault="007C043F" w:rsidP="00113BE5"/>
    <w:p w14:paraId="4EE564A1" w14:textId="30B47734" w:rsidR="007C043F" w:rsidRPr="00890F9C" w:rsidRDefault="007C043F" w:rsidP="00113BE5">
      <w:r w:rsidRPr="00890F9C">
        <w:t xml:space="preserve">One </w:t>
      </w:r>
      <w:r w:rsidR="004461ED">
        <w:t>pitfall</w:t>
      </w:r>
      <w:r w:rsidR="004461ED" w:rsidRPr="00890F9C">
        <w:t xml:space="preserve"> </w:t>
      </w:r>
      <w:r w:rsidRPr="00890F9C">
        <w:t xml:space="preserve">of these examples of epistasis is that they are evident on the </w:t>
      </w:r>
      <w:r w:rsidRPr="00890F9C">
        <w:rPr>
          <w:b/>
        </w:rPr>
        <w:t>observed scale</w:t>
      </w:r>
      <w:r w:rsidRPr="00890F9C">
        <w:t xml:space="preserve"> of the disease trait, but because the interaction is between SNPs with large effects</w:t>
      </w:r>
      <w:r w:rsidR="001B02F2" w:rsidRPr="00890F9C">
        <w:t>,</w:t>
      </w:r>
      <w:r w:rsidRPr="00890F9C">
        <w:t xml:space="preserve"> it could be the case that on the </w:t>
      </w:r>
      <w:r w:rsidRPr="00890F9C">
        <w:rPr>
          <w:b/>
        </w:rPr>
        <w:t>liability scale</w:t>
      </w:r>
      <w:r w:rsidR="00EE2F4F" w:rsidRPr="00890F9C">
        <w:t xml:space="preserve"> </w:t>
      </w:r>
      <w:r w:rsidRPr="00890F9C">
        <w:t xml:space="preserve">of disease the contribution to risk is purely </w:t>
      </w:r>
      <w:proofErr w:type="gramStart"/>
      <w:r w:rsidRPr="00890F9C">
        <w:t>additive</w:t>
      </w:r>
      <w:proofErr w:type="gramEnd"/>
      <w:r w:rsidRPr="00890F9C">
        <w:t>.</w:t>
      </w:r>
      <w:r w:rsidR="001F2B34">
        <w:t xml:space="preserve"> For example, suppose</w:t>
      </w:r>
      <w:r w:rsidR="004461ED">
        <w:t xml:space="preserve"> that a disease manifests only once a certain threshold of deleteri</w:t>
      </w:r>
      <w:r w:rsidR="001F2B34">
        <w:t>ous effects are present. E</w:t>
      </w:r>
      <w:r w:rsidR="004461ED">
        <w:t>ven if each causal variant contributes an additive risk, an individual</w:t>
      </w:r>
      <w:r w:rsidR="001F2B34">
        <w:t xml:space="preserve"> homozygous for risk alleles at two loci with large effects might reach that threshold, whereas individuals with any other combination of alleles at these two loci will not, giving the appearance of epistasis.</w:t>
      </w:r>
      <w:r w:rsidRPr="00890F9C">
        <w:t xml:space="preserve"> This is indeed a philosophical quandary when dealing with </w:t>
      </w:r>
      <w:r w:rsidRPr="00890F9C">
        <w:rPr>
          <w:b/>
        </w:rPr>
        <w:t>binary phenotypes</w:t>
      </w:r>
      <w:r w:rsidRPr="00890F9C">
        <w:t xml:space="preserve">, because on the observed scale one is implicitly using an </w:t>
      </w:r>
      <w:proofErr w:type="spellStart"/>
      <w:r w:rsidRPr="00890F9C">
        <w:t>epistatic</w:t>
      </w:r>
      <w:proofErr w:type="spellEnd"/>
      <w:r w:rsidRPr="00890F9C">
        <w:t xml:space="preserve"> threshold model, in the sense that </w:t>
      </w:r>
      <w:r w:rsidR="000969B4" w:rsidRPr="00890F9C">
        <w:t>the contribution of a genetic effect to an individual’s disease</w:t>
      </w:r>
      <w:r w:rsidR="00D1666E">
        <w:t xml:space="preserve"> risk</w:t>
      </w:r>
      <w:r w:rsidR="000969B4" w:rsidRPr="00890F9C">
        <w:t xml:space="preserve"> depends on the </w:t>
      </w:r>
      <w:r w:rsidR="00604275" w:rsidRPr="00890F9C">
        <w:t>sum</w:t>
      </w:r>
      <w:r w:rsidR="000969B4" w:rsidRPr="00890F9C">
        <w:t xml:space="preserve"> of risk alleles elsewhere in the genome</w:t>
      </w:r>
      <w:r w:rsidR="004D073D" w:rsidRPr="00890F9C">
        <w:fldChar w:fldCharType="begin" w:fldLock="1"/>
      </w:r>
      <w:r w:rsidR="008A016F">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3&lt;/sup&gt;" }, "properties" : { "noteIndex" : 0 }, "schema" : "https://github.com/citation-style-language/schema/raw/master/csl-citation.json" }</w:instrText>
      </w:r>
      <w:r w:rsidR="004D073D" w:rsidRPr="00890F9C">
        <w:fldChar w:fldCharType="separate"/>
      </w:r>
      <w:r w:rsidR="008A016F" w:rsidRPr="008A016F">
        <w:rPr>
          <w:noProof/>
          <w:vertAlign w:val="superscript"/>
        </w:rPr>
        <w:t>113</w:t>
      </w:r>
      <w:r w:rsidR="004D073D" w:rsidRPr="00890F9C">
        <w:fldChar w:fldCharType="end"/>
      </w:r>
      <w:ins w:id="120" w:author="Darren Burgess" w:date="2014-04-17T15:56:00Z">
        <w:r w:rsidR="00FF313D">
          <w:t xml:space="preserve">. </w:t>
        </w:r>
      </w:ins>
      <w:r w:rsidR="000969B4" w:rsidRPr="00890F9C">
        <w:t>Th</w:t>
      </w:r>
      <w:r w:rsidR="001F2B34">
        <w:t xml:space="preserve">eory </w:t>
      </w:r>
      <w:r w:rsidR="00757829">
        <w:t xml:space="preserve">demonstrates that </w:t>
      </w:r>
      <w:r w:rsidR="00F01428">
        <w:t>this effect is more likely to be observed</w:t>
      </w:r>
      <w:r w:rsidR="00757829">
        <w:t xml:space="preserve"> </w:t>
      </w:r>
      <w:r w:rsidR="000969B4" w:rsidRPr="00890F9C">
        <w:t xml:space="preserve">when </w:t>
      </w:r>
      <w:r w:rsidR="00F01428">
        <w:t xml:space="preserve">disease </w:t>
      </w:r>
      <w:r w:rsidR="000969B4" w:rsidRPr="00890F9C">
        <w:t>prevalence in the population is low, as is the case for most complex diseases.</w:t>
      </w:r>
    </w:p>
    <w:p w14:paraId="515244BC" w14:textId="77777777" w:rsidR="00432AB6" w:rsidRDefault="00432AB6" w:rsidP="00113BE5"/>
    <w:p w14:paraId="642CA521" w14:textId="6552C3B6" w:rsidR="00D1666E" w:rsidRPr="00890F9C" w:rsidRDefault="00F01428" w:rsidP="00D1666E">
      <w:r>
        <w:t xml:space="preserve">It should be noted that </w:t>
      </w:r>
      <w:ins w:id="121" w:author="Darren Burgess" w:date="2014-04-17T15:56:00Z">
        <w:r w:rsidR="00FF313D">
          <w:t>al</w:t>
        </w:r>
      </w:ins>
      <w:r w:rsidR="00AE1FC1">
        <w:t xml:space="preserve">though </w:t>
      </w:r>
      <w:proofErr w:type="spellStart"/>
      <w:r w:rsidR="00AE1FC1">
        <w:t>epistatic</w:t>
      </w:r>
      <w:proofErr w:type="spellEnd"/>
      <w:r w:rsidR="00AE1FC1">
        <w:t xml:space="preserve"> signals have been uncovered when </w:t>
      </w:r>
      <w:r w:rsidR="00845497">
        <w:t xml:space="preserve">candidate loci </w:t>
      </w:r>
      <w:r w:rsidR="00AE1FC1">
        <w:t xml:space="preserve">are selected </w:t>
      </w:r>
      <w:r w:rsidR="00845497">
        <w:t>b</w:t>
      </w:r>
      <w:r w:rsidR="004E67C9">
        <w:t xml:space="preserve">ased on </w:t>
      </w:r>
      <w:ins w:id="122" w:author="Darren Burgess" w:date="2014-04-17T15:57:00Z">
        <w:r w:rsidR="00FF313D">
          <w:t xml:space="preserve">known </w:t>
        </w:r>
      </w:ins>
      <w:r w:rsidR="004E67C9">
        <w:t>marginal effects</w:t>
      </w:r>
      <w:r w:rsidR="00AE1FC1">
        <w:t xml:space="preserve">, </w:t>
      </w:r>
      <w:r w:rsidR="00B06472">
        <w:t xml:space="preserve">often </w:t>
      </w:r>
      <w:r w:rsidR="00AE1FC1">
        <w:t>this strategy is</w:t>
      </w:r>
      <w:r w:rsidR="00DD7D12">
        <w:t xml:space="preserve"> not</w:t>
      </w:r>
      <w:r w:rsidR="00AE1FC1">
        <w:t xml:space="preserve"> successful</w:t>
      </w:r>
      <w:r w:rsidR="004E67C9">
        <w:t>. For example</w:t>
      </w:r>
      <w:r w:rsidR="00D1666E" w:rsidRPr="00890F9C">
        <w:t xml:space="preserve"> Lucas </w:t>
      </w:r>
      <w:r w:rsidR="00D1666E" w:rsidRPr="00890F9C">
        <w:rPr>
          <w:i/>
        </w:rPr>
        <w:t>et al</w:t>
      </w:r>
      <w:r w:rsidR="00D1666E" w:rsidRPr="00890F9C">
        <w:t>.</w:t>
      </w:r>
      <w:r w:rsidR="00D1666E" w:rsidRPr="00890F9C">
        <w:fldChar w:fldCharType="begin" w:fldLock="1"/>
      </w:r>
      <w:r w:rsidR="008A016F">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114&lt;/sup&gt;" }, "properties" : { "noteIndex" : 0 }, "schema" : "https://github.com/citation-style-language/schema/raw/master/csl-citation.json" }</w:instrText>
      </w:r>
      <w:r w:rsidR="00D1666E" w:rsidRPr="00890F9C">
        <w:fldChar w:fldCharType="separate"/>
      </w:r>
      <w:r w:rsidR="008A016F" w:rsidRPr="008A016F">
        <w:rPr>
          <w:noProof/>
          <w:vertAlign w:val="superscript"/>
        </w:rPr>
        <w:t>114</w:t>
      </w:r>
      <w:r w:rsidR="00D1666E" w:rsidRPr="00890F9C">
        <w:fldChar w:fldCharType="end"/>
      </w:r>
      <w:r w:rsidR="00D1666E" w:rsidRPr="00890F9C">
        <w:t xml:space="preserve"> restricted the search for </w:t>
      </w:r>
      <w:proofErr w:type="spellStart"/>
      <w:r w:rsidR="00D1666E" w:rsidRPr="00890F9C">
        <w:t>epistatic</w:t>
      </w:r>
      <w:proofErr w:type="spellEnd"/>
      <w:r w:rsidR="00D1666E" w:rsidRPr="00890F9C">
        <w:t xml:space="preserve"> effects influencing </w:t>
      </w:r>
      <w:r w:rsidR="00D1666E">
        <w:t>risk of myocardial infarction by hypothesizing that</w:t>
      </w:r>
      <w:r w:rsidR="00D366CD">
        <w:t xml:space="preserve"> interactions would involve either known risk factors or</w:t>
      </w:r>
      <w:r w:rsidR="00D1666E" w:rsidRPr="00890F9C">
        <w:t xml:space="preserve"> SNPs that</w:t>
      </w:r>
      <w:r w:rsidR="00D1666E">
        <w:t xml:space="preserve"> had weak marginal effects</w:t>
      </w:r>
      <w:r w:rsidR="00D1666E" w:rsidRPr="00890F9C">
        <w:t xml:space="preserve">. </w:t>
      </w:r>
      <w:ins w:id="123" w:author="Darren Burgess" w:date="2014-04-17T15:58:00Z">
        <w:r w:rsidR="00FF313D">
          <w:t>Alt</w:t>
        </w:r>
      </w:ins>
      <w:r w:rsidR="00D1666E" w:rsidRPr="00890F9C">
        <w:t xml:space="preserve">hough the sample size was reasonably large and the search space was drastically reduced, no statistically significant </w:t>
      </w:r>
      <w:proofErr w:type="spellStart"/>
      <w:r w:rsidR="00D1666E" w:rsidRPr="00890F9C">
        <w:t>epistatic</w:t>
      </w:r>
      <w:proofErr w:type="spellEnd"/>
      <w:r w:rsidR="00D1666E" w:rsidRPr="00890F9C">
        <w:t xml:space="preserve"> signals were uncovered. Similar conclusions have been drawn for other complex traits, including type 2 diabetes</w:t>
      </w:r>
      <w:r w:rsidR="00D1666E" w:rsidRPr="00890F9C">
        <w:fldChar w:fldCharType="begin" w:fldLock="1"/>
      </w:r>
      <w:r w:rsidR="008A016F">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15&lt;/sup&gt;" }, "properties" : { "noteIndex" : 0 }, "schema" : "https://github.com/citation-style-language/schema/raw/master/csl-citation.json" }</w:instrText>
      </w:r>
      <w:r w:rsidR="00D1666E" w:rsidRPr="00890F9C">
        <w:fldChar w:fldCharType="separate"/>
      </w:r>
      <w:r w:rsidR="008A016F" w:rsidRPr="008A016F">
        <w:rPr>
          <w:noProof/>
          <w:vertAlign w:val="superscript"/>
        </w:rPr>
        <w:t>115</w:t>
      </w:r>
      <w:r w:rsidR="00D1666E" w:rsidRPr="00890F9C">
        <w:fldChar w:fldCharType="end"/>
      </w:r>
      <w:r w:rsidR="00D1666E" w:rsidRPr="00890F9C">
        <w:t>, body mass index (BMI)</w:t>
      </w:r>
      <w:r w:rsidR="00D1666E" w:rsidRPr="00890F9C">
        <w:fldChar w:fldCharType="begin" w:fldLock="1"/>
      </w:r>
      <w:r w:rsidR="008A016F">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16&lt;/sup&gt;" }, "properties" : { "noteIndex" : 0 }, "schema" : "https://github.com/citation-style-language/schema/raw/master/csl-citation.json" }</w:instrText>
      </w:r>
      <w:r w:rsidR="00D1666E" w:rsidRPr="00890F9C">
        <w:fldChar w:fldCharType="separate"/>
      </w:r>
      <w:r w:rsidR="008A016F" w:rsidRPr="008A016F">
        <w:rPr>
          <w:noProof/>
          <w:vertAlign w:val="superscript"/>
        </w:rPr>
        <w:t>116</w:t>
      </w:r>
      <w:r w:rsidR="00D1666E" w:rsidRPr="00890F9C">
        <w:fldChar w:fldCharType="end"/>
      </w:r>
      <w:r w:rsidR="00D1666E" w:rsidRPr="00890F9C">
        <w:t xml:space="preserve"> and serum uric acid levels</w:t>
      </w:r>
      <w:r w:rsidR="00D1666E" w:rsidRPr="00890F9C">
        <w:fldChar w:fldCharType="begin" w:fldLock="1"/>
      </w:r>
      <w:r w:rsidR="008A016F">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17&lt;/sup&gt;" }, "properties" : { "noteIndex" : 0 }, "schema" : "https://github.com/citation-style-language/schema/raw/master/csl-citation.json" }</w:instrText>
      </w:r>
      <w:r w:rsidR="00D1666E" w:rsidRPr="00890F9C">
        <w:fldChar w:fldCharType="separate"/>
      </w:r>
      <w:r w:rsidR="008A016F" w:rsidRPr="008A016F">
        <w:rPr>
          <w:noProof/>
          <w:vertAlign w:val="superscript"/>
        </w:rPr>
        <w:t>117</w:t>
      </w:r>
      <w:r w:rsidR="00D1666E" w:rsidRPr="00890F9C">
        <w:fldChar w:fldCharType="end"/>
      </w:r>
      <w:r w:rsidR="00D1666E">
        <w:t>.</w:t>
      </w:r>
    </w:p>
    <w:p w14:paraId="39C21023" w14:textId="190230EC" w:rsidR="00376DE1" w:rsidRPr="00890F9C" w:rsidRDefault="00376DE1" w:rsidP="00DB5441"/>
    <w:p w14:paraId="53BA27E0" w14:textId="07DEC494" w:rsidR="00DB5441" w:rsidRPr="00890F9C" w:rsidRDefault="00813BAE" w:rsidP="00DB5441">
      <w:pPr>
        <w:pStyle w:val="Heading2"/>
      </w:pPr>
      <w:bookmarkStart w:id="124" w:name="_Toc257304554"/>
      <w:r w:rsidRPr="00890F9C">
        <w:t>Conclusion</w:t>
      </w:r>
      <w:r w:rsidR="00C93790" w:rsidRPr="00890F9C">
        <w:t>s</w:t>
      </w:r>
      <w:r w:rsidR="00A528D6">
        <w:t xml:space="preserve"> and future perspectives</w:t>
      </w:r>
      <w:bookmarkEnd w:id="124"/>
    </w:p>
    <w:p w14:paraId="27988EF3" w14:textId="77777777" w:rsidR="00DB5441" w:rsidRDefault="00DB5441" w:rsidP="00DB5441"/>
    <w:p w14:paraId="08C63809" w14:textId="41FDF4F6" w:rsidR="00507911" w:rsidRDefault="00FF313D" w:rsidP="00656477">
      <w:ins w:id="125" w:author="Darren Burgess" w:date="2014-04-17T15:58:00Z">
        <w:r>
          <w:t>Alt</w:t>
        </w:r>
      </w:ins>
      <w:r w:rsidR="00656477" w:rsidRPr="00890F9C">
        <w:t xml:space="preserve">hough plenty remains to be done, a massive body of scientific discovery has been achieved through the </w:t>
      </w:r>
      <w:ins w:id="126" w:author="Darren Burgess" w:date="2014-04-17T16:00:00Z">
        <w:r w:rsidRPr="00890F9C">
          <w:t xml:space="preserve">paradigm </w:t>
        </w:r>
        <w:r>
          <w:t xml:space="preserve">of </w:t>
        </w:r>
      </w:ins>
      <w:r w:rsidR="00656477" w:rsidRPr="00890F9C">
        <w:t>additive genetic</w:t>
      </w:r>
      <w:ins w:id="127" w:author="Darren Burgess" w:date="2014-04-17T16:00:00Z">
        <w:r>
          <w:t xml:space="preserve"> effects</w:t>
        </w:r>
      </w:ins>
      <w:r w:rsidR="00656477" w:rsidRPr="00890F9C">
        <w:fldChar w:fldCharType="begin" w:fldLock="1"/>
      </w:r>
      <w:r w:rsidR="008A016F">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8&lt;/sup&gt;" }, "properties" : { "noteIndex" : 0 }, "schema" : "https://github.com/citation-style-language/schema/raw/master/csl-citation.json" }</w:instrText>
      </w:r>
      <w:r w:rsidR="00656477" w:rsidRPr="00890F9C">
        <w:fldChar w:fldCharType="separate"/>
      </w:r>
      <w:r w:rsidR="008A016F" w:rsidRPr="008A016F">
        <w:rPr>
          <w:noProof/>
          <w:vertAlign w:val="superscript"/>
        </w:rPr>
        <w:t>118</w:t>
      </w:r>
      <w:r w:rsidR="00656477" w:rsidRPr="00890F9C">
        <w:fldChar w:fldCharType="end"/>
      </w:r>
      <w:r w:rsidR="00656477" w:rsidRPr="00890F9C">
        <w:t xml:space="preserve"> in spite of its simplicity and seeming disconnection from realistic biological models.</w:t>
      </w:r>
      <w:r w:rsidR="00507911">
        <w:t xml:space="preserve"> By </w:t>
      </w:r>
      <w:ins w:id="128" w:author="Gib Hemani" w:date="2014-06-27T01:28:00Z">
        <w:r w:rsidR="00472611">
          <w:t xml:space="preserve">stark </w:t>
        </w:r>
      </w:ins>
      <w:r w:rsidR="00507911">
        <w:t>contrast,</w:t>
      </w:r>
      <w:ins w:id="129" w:author="Gib Hemani" w:date="2014-06-27T01:27:00Z">
        <w:r w:rsidR="00472611">
          <w:t xml:space="preserve"> searching for epistasis has contributed rather little to the understanding of complex traits, save for the important observation that large interaction terms are very unlikely to exist between pairwise SNPs.</w:t>
        </w:r>
      </w:ins>
      <w:del w:id="130" w:author="Gib Hemani" w:date="2014-06-27T01:28:00Z">
        <w:r w:rsidR="00507911" w:rsidDel="00472611">
          <w:delText xml:space="preserve"> t</w:delText>
        </w:r>
      </w:del>
      <w:ins w:id="131" w:author="Gib Hemani" w:date="2014-06-27T01:28:00Z">
        <w:r w:rsidR="00472611">
          <w:t xml:space="preserve"> T</w:t>
        </w:r>
      </w:ins>
      <w:r w:rsidR="00507911">
        <w:t xml:space="preserve">hose areas in which searching for epistasis could facilitate the genetic analysis of complex traits have yet to </w:t>
      </w:r>
      <w:r w:rsidR="00AF5552">
        <w:t>receive</w:t>
      </w:r>
      <w:r w:rsidR="00507911">
        <w:t xml:space="preserve"> any major dividends.  </w:t>
      </w:r>
    </w:p>
    <w:p w14:paraId="08FA1A12" w14:textId="77777777" w:rsidR="00507911" w:rsidRDefault="00507911" w:rsidP="00656477"/>
    <w:p w14:paraId="02C666B1" w14:textId="7BAA2F4E" w:rsidR="00786209" w:rsidRPr="00890F9C" w:rsidRDefault="00507911" w:rsidP="00786209">
      <w:r>
        <w:t>W</w:t>
      </w:r>
      <w:r w:rsidR="00786209" w:rsidRPr="00890F9C">
        <w:t xml:space="preserve">e have only focused on a few examples here, </w:t>
      </w:r>
      <w:r>
        <w:t xml:space="preserve">but </w:t>
      </w:r>
      <w:r w:rsidR="00786209" w:rsidRPr="00890F9C">
        <w:t>the</w:t>
      </w:r>
      <w:r>
        <w:t xml:space="preserve"> emerging</w:t>
      </w:r>
      <w:r w:rsidR="00786209" w:rsidRPr="00890F9C">
        <w:t xml:space="preserve"> picture </w:t>
      </w:r>
      <w:r w:rsidR="00656477">
        <w:t>from the literature</w:t>
      </w:r>
      <w:r w:rsidR="00786209" w:rsidRPr="00890F9C">
        <w:t xml:space="preserve"> is that compelling statistical support is absent for the vast majority of reported </w:t>
      </w:r>
      <w:proofErr w:type="spellStart"/>
      <w:r w:rsidR="00786209" w:rsidRPr="00890F9C">
        <w:t>epistatic</w:t>
      </w:r>
      <w:proofErr w:type="spellEnd"/>
      <w:r w:rsidR="00786209" w:rsidRPr="00890F9C">
        <w:t xml:space="preserve"> interactions. </w:t>
      </w:r>
      <w:r>
        <w:t>Of those interactions that have strong statistical support, t</w:t>
      </w:r>
      <w:r w:rsidR="00656477">
        <w:t>he relative magnitude of statistical epistasis, and consequently its contribution to the variance of complex traits, is small.</w:t>
      </w:r>
      <w:r>
        <w:t xml:space="preserve"> As a consequence, any improvements in prediction of complex traits from the inclusion of epistasis will probably be small also (Box </w:t>
      </w:r>
      <w:ins w:id="132" w:author="Darren Burgess" w:date="2014-04-17T17:00:00Z">
        <w:r w:rsidR="00920248">
          <w:t>2</w:t>
        </w:r>
      </w:ins>
      <w:r>
        <w:t>).</w:t>
      </w:r>
      <w:r w:rsidR="00656477">
        <w:t xml:space="preserve"> </w:t>
      </w:r>
      <w:r w:rsidR="00786209" w:rsidRPr="00890F9C">
        <w:t xml:space="preserve">Potentially through some level of ascertainment </w:t>
      </w:r>
      <w:r w:rsidR="00786209" w:rsidRPr="00890F9C">
        <w:lastRenderedPageBreak/>
        <w:t xml:space="preserve">bias, those </w:t>
      </w:r>
      <w:proofErr w:type="spellStart"/>
      <w:r w:rsidR="00786209" w:rsidRPr="00890F9C">
        <w:t>epistatic</w:t>
      </w:r>
      <w:proofErr w:type="spellEnd"/>
      <w:r w:rsidR="00786209" w:rsidRPr="00890F9C">
        <w:t xml:space="preserve"> effects that appear to be statistically robust predominantly have large marginal effects, and contribute relatively little in terms of phenotypic variance from interaction terms alone.</w:t>
      </w:r>
    </w:p>
    <w:p w14:paraId="105E46CE" w14:textId="77777777" w:rsidR="00786209" w:rsidRPr="00890F9C" w:rsidRDefault="00786209" w:rsidP="00786209"/>
    <w:p w14:paraId="1B38E0C9" w14:textId="00043297" w:rsidR="00FE4B6D" w:rsidRDefault="00AF5552" w:rsidP="00DB5441">
      <w:r>
        <w:t>On the</w:t>
      </w:r>
      <w:r w:rsidR="00D8191D">
        <w:t xml:space="preserve"> other hand, </w:t>
      </w:r>
      <w:ins w:id="133" w:author="Darren Burgess" w:date="2014-04-17T16:02:00Z">
        <w:r w:rsidR="00FF313D">
          <w:t>al</w:t>
        </w:r>
      </w:ins>
      <w:r w:rsidR="00D8191D">
        <w:t>though there appears to be relatively little statistical</w:t>
      </w:r>
      <w:r>
        <w:t xml:space="preserve"> epist</w:t>
      </w:r>
      <w:r w:rsidR="00D8191D">
        <w:t>asis, the potential for functional epistasis to shape our understanding of human biology remains. Because a</w:t>
      </w:r>
      <w:r w:rsidR="00786209" w:rsidRPr="00890F9C">
        <w:t>t this stage it appears that filtering or candidate</w:t>
      </w:r>
      <w:ins w:id="134" w:author="Darren Burgess" w:date="2014-04-17T16:02:00Z">
        <w:r w:rsidR="00FF313D">
          <w:t>-</w:t>
        </w:r>
      </w:ins>
      <w:r w:rsidR="00786209" w:rsidRPr="00890F9C">
        <w:t xml:space="preserve">gene approaches are often more likely to lead to the discovery of epistasis than hypothesis-free approaches, so far biological understanding has led to </w:t>
      </w:r>
      <w:ins w:id="135" w:author="Darren Burgess" w:date="2014-04-17T16:02:00Z">
        <w:r w:rsidR="00FF313D">
          <w:t>the identification of</w:t>
        </w:r>
      </w:ins>
      <w:r w:rsidR="00786209" w:rsidRPr="00890F9C">
        <w:t xml:space="preserve"> epistasis (e.g. </w:t>
      </w:r>
      <w:r w:rsidR="00786209" w:rsidRPr="00890F9C">
        <w:fldChar w:fldCharType="begin" w:fldLock="1"/>
      </w:r>
      <w:r w:rsidR="008A016F">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0,119,120&lt;/sup&gt;" }, "properties" : { "noteIndex" : 0 }, "schema" : "https://github.com/citation-style-language/schema/raw/master/csl-citation.json" }</w:instrText>
      </w:r>
      <w:r w:rsidR="00786209" w:rsidRPr="00890F9C">
        <w:fldChar w:fldCharType="separate"/>
      </w:r>
      <w:r w:rsidR="008A016F" w:rsidRPr="008A016F">
        <w:rPr>
          <w:noProof/>
          <w:vertAlign w:val="superscript"/>
        </w:rPr>
        <w:t>110,119,120</w:t>
      </w:r>
      <w:r w:rsidR="00786209" w:rsidRPr="00890F9C">
        <w:fldChar w:fldCharType="end"/>
      </w:r>
      <w:r w:rsidR="00786209" w:rsidRPr="00890F9C">
        <w:t xml:space="preserve">) more than epistasis has led to </w:t>
      </w:r>
      <w:ins w:id="136" w:author="Darren Burgess" w:date="2014-04-17T16:03:00Z">
        <w:r w:rsidR="00FF313D">
          <w:t xml:space="preserve">an </w:t>
        </w:r>
      </w:ins>
      <w:r w:rsidR="00786209" w:rsidRPr="00890F9C">
        <w:t>improv</w:t>
      </w:r>
      <w:ins w:id="137" w:author="Darren Burgess" w:date="2014-04-17T16:03:00Z">
        <w:r w:rsidR="00FF313D">
          <w:t>ed</w:t>
        </w:r>
      </w:ins>
      <w:r w:rsidR="00786209" w:rsidRPr="00890F9C">
        <w:t xml:space="preserve"> biological understanding.</w:t>
      </w:r>
      <w:r w:rsidR="00D8191D">
        <w:t xml:space="preserve"> But evidence is now emerging that hypothesis-free searches can identify epistasis</w:t>
      </w:r>
      <w:r w:rsidR="00D8191D">
        <w:fldChar w:fldCharType="begin" w:fldLock="1"/>
      </w:r>
      <w:r w:rsidR="008A016F">
        <w:instrText>ADDIN CSL_CITATION { "citationItems" : [ { "id" : "ITEM-1", "itemData" : { "DOI" : "10.1038/nature13005", "ISSN" : "0028-0836", "author" : [ { "dropping-particle" : "", "family" : "Hemani", "given" : "Gibran", "non-dropping-particle" : "", "parse-names" : false, "suffix" : "" }, { "dropping-particle" : "", "family" : "Shakhbazov", "given" : "Konstantin", "non-dropping-particle" : "", "parse-names" : false, "suffix" : "" }, { "dropping-particle" : "", "family" : "Westra", "given" : "Harm-Jan", "non-dropping-particle" : "", "parse-names" : false, "suffix" : "" }, { "dropping-particle" : "", "family" : "Esko", "given" : "Tonu",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Yang", "given" : "Jian", "non-dropping-particle" : "", "parse-names" : false, "suffix" : "" }, { "dropping-particle" : "", "family" : "Gibson", "given" : "Greg", "non-dropping-particle" : "", "parse-names" : false, "suffix" : "" }, { "dropping-particle" : "", "family" : "Martin", "given" : "Nicholas G.", "non-dropping-particle" : "", "parse-names" : false, "suffix" : "" }, { "dropping-particle" : "", "family" : "Metspalu", "given" : "Andres", "non-dropping-particle" : "", "parse-names" : false, "suffix" : "" }, { "dropping-particle" : "", "family" : "Franke", "given" : "Lude", "non-dropping-particle" : "", "parse-names" : false, "suffix" : "" }, { "dropping-particle" : "", "family" : "Montgomery", "given" : "Grant W.", "non-dropping-particle" : "", "parse-names" : false, "suffix" : "" }, { "dropping-particle" : "", "family" : "Visscher", "given" : "Peter M.", "non-dropping-particle" : "", "parse-names" : false, "suffix" : "" }, { "dropping-particle" : "", "family" : "Powell", "given" : "Joseph E.", "non-dropping-particle" : "", "parse-names" : false, "suffix" : "" } ], "container-title" : "Nature", "id" : "ITEM-1", "issue" : "508(6495)", "issued" : { "date-parts" : [ [ "2014", "2", "26" ] ] }, "page" : "249-53", "publisher" : "Nature Publishing Group", "title" : "Detection and replication of epistasis influencing transcription in humans", "type" : "article-journal", "volume" : "10" }, "uris" : [ "http://www.mendeley.com/documents/?uuid=c6b30fb0-c7fe-4436-85ae-b8234685dde9" ] } ], "mendeley" : { "previouslyFormattedCitation" : "&lt;sup&gt;103&lt;/sup&gt;" }, "properties" : { "noteIndex" : 0 }, "schema" : "https://github.com/citation-style-language/schema/raw/master/csl-citation.json" }</w:instrText>
      </w:r>
      <w:r w:rsidR="00D8191D">
        <w:fldChar w:fldCharType="separate"/>
      </w:r>
      <w:r w:rsidR="008A016F" w:rsidRPr="008A016F">
        <w:rPr>
          <w:noProof/>
          <w:vertAlign w:val="superscript"/>
        </w:rPr>
        <w:t>103</w:t>
      </w:r>
      <w:r w:rsidR="00D8191D">
        <w:fldChar w:fldCharType="end"/>
      </w:r>
      <w:r w:rsidR="00FE4B6D">
        <w:t>, and t</w:t>
      </w:r>
      <w:r w:rsidR="003408C0" w:rsidRPr="00890F9C">
        <w:t xml:space="preserve">he search for epistasis </w:t>
      </w:r>
      <w:r w:rsidR="00F92F2F">
        <w:t xml:space="preserve">between pairs of loci </w:t>
      </w:r>
      <w:r w:rsidR="003408C0" w:rsidRPr="00890F9C">
        <w:t xml:space="preserve">is fast becoming a relatively effortless one. Sophisticated computational techniques </w:t>
      </w:r>
      <w:r w:rsidR="00EC6340" w:rsidRPr="00890F9C">
        <w:t>have made</w:t>
      </w:r>
      <w:r w:rsidR="003408C0" w:rsidRPr="00890F9C">
        <w:t xml:space="preserve"> the </w:t>
      </w:r>
      <w:r w:rsidR="00EC6340" w:rsidRPr="00890F9C">
        <w:t>analysis fast, interpretable, and potentially routine</w:t>
      </w:r>
      <w:r w:rsidR="0002070A" w:rsidRPr="00890F9C">
        <w:t xml:space="preserve"> at the individual GWAS level</w:t>
      </w:r>
      <w:r w:rsidR="00EC6340" w:rsidRPr="00890F9C">
        <w:t>.</w:t>
      </w:r>
      <w:r w:rsidR="00FE4B6D">
        <w:t xml:space="preserve"> Progress in detecting epistasis in complex traits using this paradigm is likely to continue through </w:t>
      </w:r>
      <w:r w:rsidR="00FE4B6D" w:rsidRPr="00890F9C">
        <w:t>increase</w:t>
      </w:r>
      <w:r w:rsidR="00FE4B6D">
        <w:t>d</w:t>
      </w:r>
      <w:r w:rsidR="00FE4B6D" w:rsidRPr="00890F9C">
        <w:t xml:space="preserve"> sample sizes, increase</w:t>
      </w:r>
      <w:r w:rsidR="00FE4B6D">
        <w:t>d</w:t>
      </w:r>
      <w:r w:rsidR="00FE4B6D" w:rsidRPr="00890F9C">
        <w:t xml:space="preserve"> SNP density and rigorous standards of reporting (B</w:t>
      </w:r>
      <w:ins w:id="138" w:author="Gib Hemani" w:date="2014-06-27T01:21:00Z">
        <w:r w:rsidR="00F26832">
          <w:t>ox</w:t>
        </w:r>
      </w:ins>
      <w:del w:id="139" w:author="Gib Hemani" w:date="2014-06-27T01:21:00Z">
        <w:r w:rsidR="00FE4B6D" w:rsidRPr="00890F9C" w:rsidDel="00F26832">
          <w:delText>OX</w:delText>
        </w:r>
      </w:del>
      <w:r w:rsidR="00FE4B6D" w:rsidRPr="00890F9C">
        <w:t xml:space="preserve"> </w:t>
      </w:r>
      <w:ins w:id="140" w:author="Darren Burgess" w:date="2014-04-17T17:00:00Z">
        <w:r w:rsidR="00920248">
          <w:t>4</w:t>
        </w:r>
      </w:ins>
      <w:r w:rsidR="00FE4B6D" w:rsidRPr="00890F9C">
        <w:t>)</w:t>
      </w:r>
      <w:r w:rsidR="00FE4B6D">
        <w:t>.</w:t>
      </w:r>
      <w:r w:rsidR="00EC6340" w:rsidRPr="00890F9C">
        <w:t xml:space="preserve"> </w:t>
      </w:r>
    </w:p>
    <w:p w14:paraId="55D2F66A" w14:textId="77777777" w:rsidR="00FE4B6D" w:rsidRDefault="00FE4B6D" w:rsidP="00DB5441"/>
    <w:p w14:paraId="5D030847" w14:textId="2BDBD903" w:rsidR="00DB5441" w:rsidRPr="00890F9C" w:rsidRDefault="004845C3" w:rsidP="00DB5441">
      <w:r w:rsidRPr="00890F9C">
        <w:t xml:space="preserve">The next challenge is to greatly improve power of detection </w:t>
      </w:r>
      <w:r w:rsidR="00F92F2F">
        <w:t xml:space="preserve">for exhaustive pair-wise epistasis </w:t>
      </w:r>
      <w:r w:rsidR="00DC1027" w:rsidRPr="00890F9C">
        <w:t>via meta</w:t>
      </w:r>
      <w:r w:rsidR="003F09BD">
        <w:t>-</w:t>
      </w:r>
      <w:r w:rsidR="00DC1027" w:rsidRPr="00890F9C">
        <w:t>analyses of multiple GWAS</w:t>
      </w:r>
      <w:r w:rsidR="003F09BD">
        <w:t>s</w:t>
      </w:r>
      <w:r w:rsidR="00DC1027" w:rsidRPr="00890F9C">
        <w:t xml:space="preserve"> </w:t>
      </w:r>
      <w:ins w:id="141" w:author="Gib Hemani" w:date="2014-06-27T01:21:00Z">
        <w:r w:rsidR="00F26832">
          <w:t>(</w:t>
        </w:r>
      </w:ins>
      <w:r w:rsidR="00DC1027" w:rsidRPr="00890F9C">
        <w:t>th</w:t>
      </w:r>
      <w:ins w:id="142" w:author="Gib Hemani" w:date="2014-06-27T01:21:00Z">
        <w:r w:rsidR="00F26832">
          <w:t>e data for which</w:t>
        </w:r>
      </w:ins>
      <w:del w:id="143" w:author="Gib Hemani" w:date="2014-06-27T01:21:00Z">
        <w:r w:rsidR="00DC1027" w:rsidRPr="00890F9C" w:rsidDel="00F26832">
          <w:delText>at</w:delText>
        </w:r>
      </w:del>
      <w:r w:rsidR="00DC1027" w:rsidRPr="00890F9C">
        <w:t xml:space="preserve"> </w:t>
      </w:r>
      <w:ins w:id="144" w:author="Gib Hemani" w:date="2014-06-27T01:22:00Z">
        <w:r w:rsidR="00F26832">
          <w:t>is already</w:t>
        </w:r>
      </w:ins>
      <w:del w:id="145" w:author="Gib Hemani" w:date="2014-06-27T01:22:00Z">
        <w:r w:rsidR="00DC1027" w:rsidRPr="00890F9C" w:rsidDel="00F26832">
          <w:delText>are</w:delText>
        </w:r>
      </w:del>
      <w:r w:rsidRPr="00890F9C">
        <w:t xml:space="preserve"> </w:t>
      </w:r>
      <w:r w:rsidR="00DC1027" w:rsidRPr="00890F9C">
        <w:t>readily available</w:t>
      </w:r>
      <w:ins w:id="146" w:author="Gib Hemani" w:date="2014-06-27T01:22:00Z">
        <w:r w:rsidR="00F26832">
          <w:t>)</w:t>
        </w:r>
      </w:ins>
      <w:r w:rsidR="00F92F2F">
        <w:t xml:space="preserve"> and to consider </w:t>
      </w:r>
      <w:r w:rsidR="009D201D">
        <w:t xml:space="preserve">how to move beyond epistasis between locus pairs to capture multi-locus </w:t>
      </w:r>
      <w:proofErr w:type="spellStart"/>
      <w:r w:rsidR="009D201D">
        <w:t>epistatic</w:t>
      </w:r>
      <w:proofErr w:type="spellEnd"/>
      <w:r w:rsidR="009D201D">
        <w:t xml:space="preserve"> variance</w:t>
      </w:r>
      <w:r w:rsidR="00EC6340" w:rsidRPr="00890F9C">
        <w:t xml:space="preserve">. </w:t>
      </w:r>
      <w:r w:rsidR="009F4786">
        <w:t>Gi</w:t>
      </w:r>
      <w:r w:rsidR="00EC6340" w:rsidRPr="00890F9C">
        <w:t xml:space="preserve">ven </w:t>
      </w:r>
      <w:r w:rsidR="009D201D" w:rsidRPr="00890F9C">
        <w:t>th</w:t>
      </w:r>
      <w:r w:rsidR="009D201D">
        <w:t>e</w:t>
      </w:r>
      <w:r w:rsidR="009D201D" w:rsidRPr="00890F9C">
        <w:t xml:space="preserve"> </w:t>
      </w:r>
      <w:r w:rsidR="00EC6340" w:rsidRPr="00890F9C">
        <w:t xml:space="preserve">low cost </w:t>
      </w:r>
      <w:r w:rsidR="009D201D">
        <w:t xml:space="preserve">of </w:t>
      </w:r>
      <w:r w:rsidR="009F4786">
        <w:t xml:space="preserve">performing </w:t>
      </w:r>
      <w:r w:rsidR="009D201D">
        <w:t xml:space="preserve">new analyses </w:t>
      </w:r>
      <w:r w:rsidR="009F4786">
        <w:t>on pre-existing data relative</w:t>
      </w:r>
      <w:r w:rsidR="009D201D">
        <w:t xml:space="preserve"> </w:t>
      </w:r>
      <w:r w:rsidR="00EC6340" w:rsidRPr="00890F9C">
        <w:t>to</w:t>
      </w:r>
      <w:r w:rsidR="009D201D">
        <w:t xml:space="preserve"> the</w:t>
      </w:r>
      <w:r w:rsidR="00EC6340" w:rsidRPr="00890F9C">
        <w:t xml:space="preserve"> potential benefit</w:t>
      </w:r>
      <w:r w:rsidR="009F4786">
        <w:t xml:space="preserve">s that could arise from knowledge of </w:t>
      </w:r>
      <w:proofErr w:type="spellStart"/>
      <w:r w:rsidR="00EC6340" w:rsidRPr="00890F9C">
        <w:t>epista</w:t>
      </w:r>
      <w:r w:rsidR="009F4786">
        <w:t>tic</w:t>
      </w:r>
      <w:proofErr w:type="spellEnd"/>
      <w:r w:rsidR="009F4786">
        <w:t xml:space="preserve"> interactions, we believe that the continued search for epistasis is warranted.</w:t>
      </w:r>
    </w:p>
    <w:p w14:paraId="586166D4" w14:textId="77777777" w:rsidR="003408C0" w:rsidRDefault="003408C0" w:rsidP="00DB5441"/>
    <w:p w14:paraId="046053D6" w14:textId="77777777" w:rsidR="00FE4B6D" w:rsidRPr="00890F9C" w:rsidRDefault="00FE4B6D" w:rsidP="00DB5441"/>
    <w:p w14:paraId="3BE2CB5D" w14:textId="77777777" w:rsidR="008727DF" w:rsidRPr="00890F9C" w:rsidRDefault="008727DF" w:rsidP="00813BAE"/>
    <w:p w14:paraId="0EF1CFCF" w14:textId="0A07F2AF" w:rsidR="007B52CF" w:rsidRDefault="007B52CF" w:rsidP="00923754">
      <w:pPr>
        <w:pStyle w:val="Heading2"/>
      </w:pPr>
      <w:bookmarkStart w:id="147" w:name="_Toc257304557"/>
      <w:commentRangeStart w:id="148"/>
      <w:r>
        <w:t xml:space="preserve">Box </w:t>
      </w:r>
      <w:commentRangeEnd w:id="148"/>
      <w:r w:rsidR="00BF69D4">
        <w:rPr>
          <w:rStyle w:val="CommentReference"/>
          <w:rFonts w:asciiTheme="minorHAnsi" w:eastAsiaTheme="minorEastAsia" w:hAnsiTheme="minorHAnsi" w:cstheme="minorBidi"/>
          <w:b w:val="0"/>
          <w:bCs w:val="0"/>
          <w:color w:val="auto"/>
        </w:rPr>
        <w:commentReference w:id="148"/>
      </w:r>
      <w:ins w:id="149" w:author="Darren Burgess" w:date="2014-04-17T17:02:00Z">
        <w:r w:rsidR="00920248">
          <w:t>1</w:t>
        </w:r>
      </w:ins>
      <w:r>
        <w:t xml:space="preserve">: </w:t>
      </w:r>
      <w:r w:rsidRPr="00890F9C">
        <w:t>The missing heritability</w:t>
      </w:r>
      <w:bookmarkEnd w:id="147"/>
    </w:p>
    <w:p w14:paraId="5AAF97BD" w14:textId="77777777" w:rsidR="007B52CF" w:rsidRPr="007B52CF" w:rsidRDefault="007B52CF" w:rsidP="00923754"/>
    <w:p w14:paraId="5AA210D2" w14:textId="65E6B419" w:rsidR="007B52CF" w:rsidRPr="00890F9C" w:rsidRDefault="003A18B3" w:rsidP="007B52CF">
      <w:ins w:id="150" w:author="Gib Hemani" w:date="2014-06-27T01:36:00Z">
        <w:r>
          <w:t xml:space="preserve">The problem of the ‘missing heritability’ refers to the observation that genetic effects discovered by GWAS do not sum to the estimate of the heritability of the trait. </w:t>
        </w:r>
      </w:ins>
      <w:r w:rsidR="007B52CF" w:rsidRPr="00890F9C">
        <w:t xml:space="preserve">The metric of </w:t>
      </w:r>
      <w:commentRangeStart w:id="151"/>
      <w:r w:rsidR="007B52CF" w:rsidRPr="00890F9C">
        <w:t xml:space="preserve">missing heritability </w:t>
      </w:r>
      <w:commentRangeEnd w:id="151"/>
      <w:r w:rsidR="00056D7D">
        <w:rPr>
          <w:rStyle w:val="CommentReference"/>
        </w:rPr>
        <w:commentReference w:id="151"/>
      </w:r>
      <w:r w:rsidR="007B52CF" w:rsidRPr="00890F9C">
        <w:t>emerges from two variables</w:t>
      </w:r>
      <w:r w:rsidR="007B52CF">
        <w:t>:</w:t>
      </w:r>
      <w:r w:rsidR="007B52CF" w:rsidRPr="00890F9C">
        <w:t xml:space="preserve"> the tally of genetic effects uncovered and the estimate of the trait's h</w:t>
      </w:r>
      <w:r w:rsidR="007B52CF" w:rsidRPr="00890F9C">
        <w:rPr>
          <w:vertAlign w:val="superscript"/>
        </w:rPr>
        <w:t>2</w:t>
      </w:r>
      <w:r w:rsidR="007B52CF" w:rsidRPr="00890F9C">
        <w:t xml:space="preserve">. In each case epistasis may have a subtle part to play. Firstly, some theoretical studies postulate that if, for some interacting loci, the </w:t>
      </w:r>
      <w:proofErr w:type="spellStart"/>
      <w:r w:rsidR="007B52CF" w:rsidRPr="00890F9C">
        <w:t>epistatic</w:t>
      </w:r>
      <w:proofErr w:type="spellEnd"/>
      <w:r w:rsidR="007B52CF" w:rsidRPr="00890F9C">
        <w:t xml:space="preserve"> variance is large compared to the additive variance, searching for </w:t>
      </w:r>
      <w:proofErr w:type="spellStart"/>
      <w:r w:rsidR="007B52CF" w:rsidRPr="00890F9C">
        <w:t>epistatic</w:t>
      </w:r>
      <w:proofErr w:type="spellEnd"/>
      <w:r w:rsidR="007B52CF" w:rsidRPr="00890F9C">
        <w:t xml:space="preserve"> effects might be one way to uncover loci with additive variance with more power than searching for the additive effects directly.</w:t>
      </w:r>
      <w:r w:rsidR="007B52CF" w:rsidRPr="00890F9C">
        <w:fldChar w:fldCharType="begin" w:fldLock="1"/>
      </w:r>
      <w:r w:rsidR="008A016F">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21&lt;/sup&gt;" }, "properties" : { "noteIndex" : 0 }, "schema" : "https://github.com/citation-style-language/schema/raw/master/csl-citation.json" }</w:instrText>
      </w:r>
      <w:r w:rsidR="007B52CF" w:rsidRPr="00890F9C">
        <w:fldChar w:fldCharType="separate"/>
      </w:r>
      <w:r w:rsidR="008A016F" w:rsidRPr="008A016F">
        <w:rPr>
          <w:noProof/>
          <w:vertAlign w:val="superscript"/>
        </w:rPr>
        <w:t>121</w:t>
      </w:r>
      <w:r w:rsidR="007B52CF" w:rsidRPr="00890F9C">
        <w:fldChar w:fldCharType="end"/>
      </w:r>
      <w:r w:rsidR="007B52CF" w:rsidRPr="00890F9C">
        <w:t xml:space="preserve"> Such instances might arise if the trait has a large </w:t>
      </w:r>
      <w:r w:rsidR="007B52CF" w:rsidRPr="00890F9C">
        <w:rPr>
          <w:b/>
        </w:rPr>
        <w:t>mutational target size</w:t>
      </w:r>
      <w:r w:rsidR="007B52CF" w:rsidRPr="00890F9C">
        <w:t xml:space="preserve"> and is under direct selection.</w:t>
      </w:r>
      <w:r w:rsidR="007B52CF" w:rsidRPr="00890F9C">
        <w:fldChar w:fldCharType="begin" w:fldLock="1"/>
      </w:r>
      <w:r w:rsidR="008A016F">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99&lt;/sup&gt;" }, "properties" : { "noteIndex" : 0 }, "schema" : "https://github.com/citation-style-language/schema/raw/master/csl-citation.json" }</w:instrText>
      </w:r>
      <w:r w:rsidR="007B52CF" w:rsidRPr="00890F9C">
        <w:fldChar w:fldCharType="separate"/>
      </w:r>
      <w:r w:rsidR="008A016F" w:rsidRPr="008A016F">
        <w:rPr>
          <w:noProof/>
          <w:vertAlign w:val="superscript"/>
        </w:rPr>
        <w:t>99</w:t>
      </w:r>
      <w:r w:rsidR="007B52CF" w:rsidRPr="00890F9C">
        <w:fldChar w:fldCharType="end"/>
      </w:r>
      <w:r w:rsidR="007B52CF" w:rsidRPr="00890F9C">
        <w:t xml:space="preserve"> This scenario does not posit that </w:t>
      </w:r>
      <w:proofErr w:type="spellStart"/>
      <w:r w:rsidR="007B52CF" w:rsidRPr="00890F9C">
        <w:t>epistatic</w:t>
      </w:r>
      <w:proofErr w:type="spellEnd"/>
      <w:r w:rsidR="007B52CF" w:rsidRPr="00890F9C">
        <w:t xml:space="preserve"> variance contributes to additive variance, rather, searching for epistasis may lead to the identification of variants </w:t>
      </w:r>
      <w:ins w:id="152" w:author="Darren Burgess" w:date="2014-04-17T16:42:00Z">
        <w:r w:rsidR="00A1726A">
          <w:t xml:space="preserve">that are </w:t>
        </w:r>
      </w:ins>
      <w:r w:rsidR="007B52CF" w:rsidRPr="00890F9C">
        <w:t xml:space="preserve">either rare or </w:t>
      </w:r>
      <w:ins w:id="153" w:author="Darren Burgess" w:date="2014-04-17T16:42:00Z">
        <w:r w:rsidR="00A1726A">
          <w:t>have</w:t>
        </w:r>
      </w:ins>
      <w:r w:rsidR="007B52CF" w:rsidRPr="00890F9C">
        <w:t xml:space="preserve"> small additive effects that would otherwise go undetected in a standard GWAS.</w:t>
      </w:r>
      <w:ins w:id="154" w:author="Darren Burgess" w:date="2014-04-17T16:42:00Z">
        <w:del w:id="155" w:author="Gib Hemani" w:date="2014-06-27T01:38:00Z">
          <w:r w:rsidR="00A1726A" w:rsidDel="003A18B3">
            <w:delText>s</w:delText>
          </w:r>
        </w:del>
      </w:ins>
      <w:r w:rsidR="007B52CF" w:rsidRPr="00890F9C">
        <w:t xml:space="preserve"> Some empirical evidence exists to support this hypothesis,</w:t>
      </w:r>
      <w:r w:rsidR="007B52CF" w:rsidRPr="00890F9C">
        <w:fldChar w:fldCharType="begin" w:fldLock="1"/>
      </w:r>
      <w:r w:rsidR="008A016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r w:rsidR="007B52CF" w:rsidRPr="00890F9C">
        <w:fldChar w:fldCharType="separate"/>
      </w:r>
      <w:r w:rsidR="008A016F" w:rsidRPr="008A016F">
        <w:rPr>
          <w:noProof/>
          <w:vertAlign w:val="superscript"/>
        </w:rPr>
        <w:t>19,21</w:t>
      </w:r>
      <w:r w:rsidR="007B52CF" w:rsidRPr="00890F9C">
        <w:fldChar w:fldCharType="end"/>
      </w:r>
      <w:r w:rsidR="007B52CF" w:rsidRPr="00890F9C">
        <w:t xml:space="preserve"> however it is unlikely to be a widespread phenomenon</w:t>
      </w:r>
      <w:r w:rsidR="007B52CF" w:rsidRPr="00890F9C">
        <w:fldChar w:fldCharType="begin" w:fldLock="1"/>
      </w:r>
      <w:r w:rsidR="008A016F">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22&lt;/sup&gt;" }, "properties" : { "noteIndex" : 0 }, "schema" : "https://github.com/citation-style-language/schema/raw/master/csl-citation.json" }</w:instrText>
      </w:r>
      <w:r w:rsidR="007B52CF" w:rsidRPr="00890F9C">
        <w:fldChar w:fldCharType="separate"/>
      </w:r>
      <w:r w:rsidR="008A016F" w:rsidRPr="008A016F">
        <w:rPr>
          <w:noProof/>
          <w:vertAlign w:val="superscript"/>
        </w:rPr>
        <w:t>122</w:t>
      </w:r>
      <w:r w:rsidR="007B52CF" w:rsidRPr="00890F9C">
        <w:fldChar w:fldCharType="end"/>
      </w:r>
      <w:r w:rsidR="007B52CF" w:rsidRPr="00890F9C">
        <w:t xml:space="preserve"> and theory shows that even in complex multi-locus </w:t>
      </w:r>
      <w:proofErr w:type="spellStart"/>
      <w:r w:rsidR="007B52CF" w:rsidRPr="00890F9C">
        <w:t>epistatic</w:t>
      </w:r>
      <w:proofErr w:type="spellEnd"/>
      <w:r w:rsidR="007B52CF" w:rsidRPr="00890F9C">
        <w:t xml:space="preserve"> patterns</w:t>
      </w:r>
      <w:r w:rsidR="00712632">
        <w:t>,</w:t>
      </w:r>
      <w:r w:rsidR="007B52CF" w:rsidRPr="00890F9C">
        <w:t xml:space="preserve"> marginal additive effects are necessary to produce measurable additive variance for a trait.</w:t>
      </w:r>
      <w:r w:rsidR="007B52CF" w:rsidRPr="00890F9C">
        <w:fldChar w:fldCharType="begin" w:fldLock="1"/>
      </w:r>
      <w:r w:rsidR="008A016F">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23&lt;/sup&gt;" }, "properties" : { "noteIndex" : 0 }, "schema" : "https://github.com/citation-style-language/schema/raw/master/csl-citation.json" }</w:instrText>
      </w:r>
      <w:r w:rsidR="007B52CF" w:rsidRPr="00890F9C">
        <w:fldChar w:fldCharType="separate"/>
      </w:r>
      <w:r w:rsidR="008A016F" w:rsidRPr="008A016F">
        <w:rPr>
          <w:noProof/>
          <w:vertAlign w:val="superscript"/>
        </w:rPr>
        <w:t>123</w:t>
      </w:r>
      <w:r w:rsidR="007B52CF" w:rsidRPr="00890F9C">
        <w:fldChar w:fldCharType="end"/>
      </w:r>
    </w:p>
    <w:p w14:paraId="166C2C65" w14:textId="77777777" w:rsidR="007B52CF" w:rsidRPr="00890F9C" w:rsidRDefault="007B52CF" w:rsidP="007B52CF"/>
    <w:p w14:paraId="4EEFEBF1" w14:textId="584A0430" w:rsidR="007B52CF" w:rsidRPr="00890F9C" w:rsidRDefault="00F471BB" w:rsidP="007B52CF">
      <w:proofErr w:type="gramStart"/>
      <w:ins w:id="156" w:author="Gib Hemani" w:date="2014-06-26T22:57:00Z">
        <w:r>
          <w:t>A</w:t>
        </w:r>
        <w:proofErr w:type="gramEnd"/>
        <w:r>
          <w:t xml:space="preserve"> s</w:t>
        </w:r>
      </w:ins>
      <w:del w:id="157" w:author="Gib Hemani" w:date="2014-06-26T22:57:00Z">
        <w:r w:rsidR="007B52CF" w:rsidRPr="00890F9C" w:rsidDel="00F471BB">
          <w:delText>S</w:delText>
        </w:r>
      </w:del>
      <w:r w:rsidR="007B52CF" w:rsidRPr="00890F9C">
        <w:t>econd</w:t>
      </w:r>
      <w:ins w:id="158" w:author="Gib Hemani" w:date="2014-06-26T22:57:00Z">
        <w:r>
          <w:t xml:space="preserve"> issue is due to</w:t>
        </w:r>
      </w:ins>
      <w:del w:id="159" w:author="Gib Hemani" w:date="2014-06-26T22:57:00Z">
        <w:r w:rsidR="007B52CF" w:rsidRPr="00890F9C" w:rsidDel="00F471BB">
          <w:delText>ly, because</w:delText>
        </w:r>
      </w:del>
      <w:r w:rsidR="007B52CF" w:rsidRPr="00890F9C">
        <w:t xml:space="preserve"> the </w:t>
      </w:r>
      <w:ins w:id="160" w:author="Gib Hemani" w:date="2014-06-27T01:39:00Z">
        <w:r w:rsidR="003A18B3">
          <w:t xml:space="preserve">issue that </w:t>
        </w:r>
      </w:ins>
      <w:r w:rsidR="007B52CF" w:rsidRPr="00890F9C">
        <w:t xml:space="preserve">direct estimation of non-additive genetic variation </w:t>
      </w:r>
      <w:r w:rsidR="007B52CF" w:rsidRPr="00F471BB">
        <w:t xml:space="preserve">is </w:t>
      </w:r>
      <w:r w:rsidR="007B52CF" w:rsidRPr="00890F9C">
        <w:t>almost always intractable</w:t>
      </w:r>
      <w:ins w:id="161" w:author="Gib Hemani" w:date="2014-06-26T22:58:00Z">
        <w:r>
          <w:t xml:space="preserve">. This problem arises because in pedigree based studies </w:t>
        </w:r>
        <w:r>
          <w:lastRenderedPageBreak/>
          <w:t xml:space="preserve">non-additive genetic components are confounded with other components such as maternal effects, and in population based studies coefficients of kinship for non-additive effects have very small variance leading to </w:t>
        </w:r>
      </w:ins>
      <w:ins w:id="162" w:author="Gib Hemani" w:date="2014-06-27T01:39:00Z">
        <w:r w:rsidR="003A18B3">
          <w:t>low power</w:t>
        </w:r>
      </w:ins>
      <w:ins w:id="163" w:author="Gib Hemani" w:date="2014-06-26T22:58:00Z">
        <w:r>
          <w:t xml:space="preserve"> to make any useful estimation without extremely large sample sizes. Consequently</w:t>
        </w:r>
      </w:ins>
      <w:del w:id="164" w:author="Gib Hemani" w:date="2014-06-26T22:58:00Z">
        <w:r w:rsidR="007B52CF" w:rsidRPr="00890F9C" w:rsidDel="00F471BB">
          <w:delText>,</w:delText>
        </w:r>
      </w:del>
      <w:r w:rsidR="007B52CF" w:rsidRPr="00890F9C">
        <w:t xml:space="preserve"> its contribution to the resemblance between relatives is unknown.</w:t>
      </w:r>
      <w:r w:rsidR="007B52CF" w:rsidRPr="00890F9C">
        <w:fldChar w:fldCharType="begin" w:fldLock="1"/>
      </w:r>
      <w:r w:rsidR="008A016F">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7B52CF" w:rsidRPr="00890F9C">
        <w:fldChar w:fldCharType="separate"/>
      </w:r>
      <w:r w:rsidR="008A016F" w:rsidRPr="008A016F">
        <w:rPr>
          <w:noProof/>
          <w:vertAlign w:val="superscript"/>
        </w:rPr>
        <w:t>1</w:t>
      </w:r>
      <w:r w:rsidR="007B52CF" w:rsidRPr="00890F9C">
        <w:fldChar w:fldCharType="end"/>
      </w:r>
      <w:r w:rsidR="007B52CF" w:rsidRPr="00890F9C">
        <w:t xml:space="preserve"> Thus</w:t>
      </w:r>
      <w:del w:id="165" w:author="Gib Hemani" w:date="2014-06-27T01:39:00Z">
        <w:r w:rsidR="007B52CF" w:rsidRPr="00890F9C" w:rsidDel="003A18B3">
          <w:delText>,</w:delText>
        </w:r>
      </w:del>
      <w:r w:rsidR="007B52CF" w:rsidRPr="00890F9C">
        <w:t xml:space="preserve"> it is possible that under certain experimental designs heritability estimates are inflated through contamination from non-additive variation.</w:t>
      </w:r>
      <w:r w:rsidR="007B52CF" w:rsidRPr="00890F9C">
        <w:fldChar w:fldCharType="begin" w:fldLock="1"/>
      </w:r>
      <w:r w:rsidR="008A016F">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24&lt;/sup&gt;" }, "properties" : { "noteIndex" : 0 }, "schema" : "https://github.com/citation-style-language/schema/raw/master/csl-citation.json" }</w:instrText>
      </w:r>
      <w:r w:rsidR="007B52CF" w:rsidRPr="00890F9C">
        <w:fldChar w:fldCharType="separate"/>
      </w:r>
      <w:r w:rsidR="008A016F" w:rsidRPr="008A016F">
        <w:rPr>
          <w:noProof/>
          <w:vertAlign w:val="superscript"/>
        </w:rPr>
        <w:t>124</w:t>
      </w:r>
      <w:r w:rsidR="007B52CF" w:rsidRPr="00890F9C">
        <w:fldChar w:fldCharType="end"/>
      </w:r>
      <w:r w:rsidR="007B52CF" w:rsidRPr="00890F9C">
        <w:t xml:space="preserve"> To what extent is this realistically a problem and how reliably can it be measured? A recent theoretical study gained much attention after demonstrating that redundancy amongst biological pathways could create an illusion of additive genetic variance in twin studies</w:t>
      </w:r>
      <w:r w:rsidR="007B52CF" w:rsidRPr="00890F9C">
        <w:fldChar w:fldCharType="begin" w:fldLock="1"/>
      </w:r>
      <w:r w:rsidR="008A016F">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instrText>
      </w:r>
      <w:r w:rsidR="007B52CF" w:rsidRPr="00890F9C">
        <w:fldChar w:fldCharType="separate"/>
      </w:r>
      <w:r w:rsidR="008A016F" w:rsidRPr="008A016F">
        <w:rPr>
          <w:noProof/>
          <w:vertAlign w:val="superscript"/>
        </w:rPr>
        <w:t>23</w:t>
      </w:r>
      <w:r w:rsidR="007B52CF" w:rsidRPr="00890F9C">
        <w:fldChar w:fldCharType="end"/>
      </w:r>
      <w:r w:rsidR="007B52CF" w:rsidRPr="00890F9C">
        <w:t xml:space="preserve"> (provided that large common environmental effects were present</w:t>
      </w:r>
      <w:r w:rsidR="007B52CF" w:rsidRPr="00890F9C">
        <w:fldChar w:fldCharType="begin" w:fldLock="1"/>
      </w:r>
      <w:r w:rsidR="008A016F">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5&lt;/sup&gt;" }, "properties" : { "noteIndex" : 0 }, "schema" : "https://github.com/citation-style-language/schema/raw/master/csl-citation.json" }</w:instrText>
      </w:r>
      <w:r w:rsidR="007B52CF" w:rsidRPr="00890F9C">
        <w:fldChar w:fldCharType="separate"/>
      </w:r>
      <w:r w:rsidR="008A016F" w:rsidRPr="008A016F">
        <w:rPr>
          <w:noProof/>
          <w:vertAlign w:val="superscript"/>
        </w:rPr>
        <w:t>125</w:t>
      </w:r>
      <w:r w:rsidR="007B52CF" w:rsidRPr="00890F9C">
        <w:fldChar w:fldCharType="end"/>
      </w:r>
      <w:r w:rsidR="007B52CF" w:rsidRPr="00890F9C">
        <w:t>). Indeed it is a known issue in such study designs that, although it is not the most parsimonious model, a combination of non-additive variation and common environmental variation can lead to a significant additive parameter.</w:t>
      </w:r>
      <w:r w:rsidR="007B52CF" w:rsidRPr="00890F9C">
        <w:fldChar w:fldCharType="begin" w:fldLock="1"/>
      </w:r>
      <w:r w:rsidR="008A016F">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6&lt;/sup&gt;" }, "properties" : { "noteIndex" : 0 }, "schema" : "https://github.com/citation-style-language/schema/raw/master/csl-citation.json" }</w:instrText>
      </w:r>
      <w:r w:rsidR="007B52CF" w:rsidRPr="00890F9C">
        <w:fldChar w:fldCharType="separate"/>
      </w:r>
      <w:r w:rsidR="008A016F" w:rsidRPr="008A016F">
        <w:rPr>
          <w:noProof/>
          <w:vertAlign w:val="superscript"/>
        </w:rPr>
        <w:t>126</w:t>
      </w:r>
      <w:r w:rsidR="007B52CF" w:rsidRPr="00890F9C">
        <w:fldChar w:fldCharType="end"/>
      </w:r>
      <w:r w:rsidR="007B52CF" w:rsidRPr="00890F9C">
        <w:t xml:space="preserve"> </w:t>
      </w:r>
    </w:p>
    <w:p w14:paraId="653B60CE" w14:textId="77777777" w:rsidR="007B52CF" w:rsidRPr="00890F9C" w:rsidRDefault="007B52CF" w:rsidP="007B52CF"/>
    <w:p w14:paraId="31FD9A06" w14:textId="05EECAB4" w:rsidR="007B52CF" w:rsidRPr="00890F9C" w:rsidRDefault="007B52CF" w:rsidP="007B52CF">
      <w:r w:rsidRPr="00890F9C">
        <w:t>To overcome this problem one can attempt to use family-based studies to estimate additive effects directly</w:t>
      </w:r>
      <w:r w:rsidR="00923754">
        <w:t xml:space="preserve"> by contrasting results from</w:t>
      </w:r>
      <w:r w:rsidRPr="00890F9C">
        <w:t xml:space="preserve"> different types of relatives. For example, full siblings will share 0.5 additive variance and 0.25 dominance variance, while parent-offspring will share 0.5 additive and 0 dominance variance. If the correlation between </w:t>
      </w:r>
      <w:ins w:id="166" w:author="Darren Burgess" w:date="2014-04-17T16:43:00Z">
        <w:r w:rsidR="00A1726A">
          <w:t xml:space="preserve">the </w:t>
        </w:r>
      </w:ins>
      <w:r w:rsidRPr="00890F9C">
        <w:t xml:space="preserve">degree of shared additive variation and </w:t>
      </w:r>
      <w:ins w:id="167" w:author="Darren Burgess" w:date="2014-04-17T16:43:00Z">
        <w:r w:rsidR="00A1726A">
          <w:t xml:space="preserve">the </w:t>
        </w:r>
      </w:ins>
      <w:r w:rsidRPr="00890F9C">
        <w:t>phenotypic similarity is high across all types of relatives then this would be strong evidence for heritability estimates being uncontaminated by non-additive variance. Height shows consistent estimates of heritability between twin studies and family studies,</w:t>
      </w:r>
      <w:r w:rsidRPr="00890F9C">
        <w:fldChar w:fldCharType="begin" w:fldLock="1"/>
      </w:r>
      <w:r w:rsidR="008A016F">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7&lt;/sup&gt;" }, "properties" : { "noteIndex" : 0 }, "schema" : "https://github.com/citation-style-language/schema/raw/master/csl-citation.json" }</w:instrText>
      </w:r>
      <w:r w:rsidRPr="00890F9C">
        <w:fldChar w:fldCharType="separate"/>
      </w:r>
      <w:r w:rsidR="008A016F" w:rsidRPr="008A016F">
        <w:rPr>
          <w:noProof/>
          <w:vertAlign w:val="superscript"/>
        </w:rPr>
        <w:t>127</w:t>
      </w:r>
      <w:r w:rsidRPr="00890F9C">
        <w:fldChar w:fldCharType="end"/>
      </w:r>
      <w:r w:rsidRPr="00890F9C">
        <w:t xml:space="preserve"> but h</w:t>
      </w:r>
      <w:r w:rsidRPr="00890F9C">
        <w:rPr>
          <w:vertAlign w:val="superscript"/>
        </w:rPr>
        <w:t>2</w:t>
      </w:r>
      <w:r w:rsidRPr="00890F9C">
        <w:t xml:space="preserve"> estimates for BMI are much higher from twin studies than from family studies,</w:t>
      </w:r>
      <w:r w:rsidRPr="00890F9C">
        <w:fldChar w:fldCharType="begin" w:fldLock="1"/>
      </w:r>
      <w:r w:rsidR="008A016F">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8&lt;/sup&gt;" }, "properties" : { "noteIndex" : 0 }, "schema" : "https://github.com/citation-style-language/schema/raw/master/csl-citation.json" }</w:instrText>
      </w:r>
      <w:r w:rsidRPr="00890F9C">
        <w:fldChar w:fldCharType="separate"/>
      </w:r>
      <w:r w:rsidR="008A016F" w:rsidRPr="008A016F">
        <w:rPr>
          <w:noProof/>
          <w:vertAlign w:val="superscript"/>
        </w:rPr>
        <w:t>128</w:t>
      </w:r>
      <w:r w:rsidRPr="00890F9C">
        <w:fldChar w:fldCharType="end"/>
      </w:r>
      <w:r w:rsidRPr="00890F9C">
        <w:t xml:space="preserve"> suggesting that height is probably mostly influenced by additive effects but there is the potential for non-additive effects to play an important role in BMI.</w:t>
      </w:r>
    </w:p>
    <w:p w14:paraId="06A089D4" w14:textId="77777777" w:rsidR="00861036" w:rsidRDefault="00861036" w:rsidP="00894474">
      <w:pPr>
        <w:pStyle w:val="Heading2"/>
      </w:pPr>
    </w:p>
    <w:p w14:paraId="7748EEEB" w14:textId="1BAE3368" w:rsidR="00671CFD" w:rsidRPr="00671CFD" w:rsidRDefault="00671CFD" w:rsidP="00671CFD">
      <w:pPr>
        <w:pStyle w:val="Heading2"/>
      </w:pPr>
      <w:bookmarkStart w:id="168" w:name="_Toc257304558"/>
      <w:commentRangeStart w:id="169"/>
      <w:r>
        <w:t xml:space="preserve">Box </w:t>
      </w:r>
      <w:commentRangeEnd w:id="169"/>
      <w:r w:rsidR="00BF69D4">
        <w:rPr>
          <w:rStyle w:val="CommentReference"/>
          <w:rFonts w:asciiTheme="minorHAnsi" w:eastAsiaTheme="minorEastAsia" w:hAnsiTheme="minorHAnsi" w:cstheme="minorBidi"/>
          <w:b w:val="0"/>
          <w:bCs w:val="0"/>
          <w:color w:val="auto"/>
        </w:rPr>
        <w:commentReference w:id="169"/>
      </w:r>
      <w:ins w:id="170" w:author="Darren Burgess" w:date="2014-04-17T17:02:00Z">
        <w:r w:rsidR="00920248">
          <w:t>2</w:t>
        </w:r>
      </w:ins>
      <w:r>
        <w:t>: Genetic prediction</w:t>
      </w:r>
      <w:bookmarkEnd w:id="168"/>
    </w:p>
    <w:p w14:paraId="69297A62" w14:textId="77777777" w:rsidR="00671CFD" w:rsidRPr="00671CFD" w:rsidRDefault="00671CFD" w:rsidP="00923754"/>
    <w:p w14:paraId="39E337A8" w14:textId="11D91C02" w:rsidR="00671CFD" w:rsidRPr="00890F9C" w:rsidRDefault="00671CFD" w:rsidP="00671CFD">
      <w:r w:rsidRPr="00890F9C">
        <w:t>A potential direct translation of large-scale genetic studies into medical practice is to use knowledge of an individual’s genetic profile to predict phenotypic outcomes</w:t>
      </w:r>
      <w:ins w:id="171" w:author="Darren Burgess" w:date="2014-04-17T16:46:00Z">
        <w:r w:rsidR="00A1726A">
          <w:t>, such as risks of future disease occurrences</w:t>
        </w:r>
      </w:ins>
      <w:r w:rsidRPr="00890F9C">
        <w:fldChar w:fldCharType="begin" w:fldLock="1"/>
      </w:r>
      <w:r w:rsidR="008A016F">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29&lt;/sup&gt;" }, "properties" : { "noteIndex" : 0 }, "schema" : "https://github.com/citation-style-language/schema/raw/master/csl-citation.json" }</w:instrText>
      </w:r>
      <w:r w:rsidRPr="00890F9C">
        <w:fldChar w:fldCharType="separate"/>
      </w:r>
      <w:r w:rsidR="008A016F" w:rsidRPr="008A016F">
        <w:rPr>
          <w:noProof/>
          <w:vertAlign w:val="superscript"/>
        </w:rPr>
        <w:t>129</w:t>
      </w:r>
      <w:r w:rsidRPr="00890F9C">
        <w:fldChar w:fldCharType="end"/>
      </w:r>
      <w:ins w:id="172" w:author="Darren Burgess" w:date="2014-04-17T16:46:00Z">
        <w:r w:rsidR="00A1726A">
          <w:t xml:space="preserve">. </w:t>
        </w:r>
      </w:ins>
      <w:r w:rsidRPr="00890F9C">
        <w:t>There are two main limiting factors in the accuracy of predicting phenotypes through genetic profiles. First, the maximum prediction accuracy is limited by the trait heritability.</w:t>
      </w:r>
      <w:r w:rsidRPr="00890F9C">
        <w:fldChar w:fldCharType="begin" w:fldLock="1"/>
      </w:r>
      <w:r w:rsidR="008A016F">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30&lt;/sup&gt;" }, "properties" : { "noteIndex" : 0 }, "schema" : "https://github.com/citation-style-language/schema/raw/master/csl-citation.json" }</w:instrText>
      </w:r>
      <w:r w:rsidRPr="00890F9C">
        <w:fldChar w:fldCharType="separate"/>
      </w:r>
      <w:r w:rsidR="008A016F" w:rsidRPr="008A016F">
        <w:rPr>
          <w:noProof/>
          <w:vertAlign w:val="superscript"/>
        </w:rPr>
        <w:t>130</w:t>
      </w:r>
      <w:r w:rsidRPr="00890F9C">
        <w:fldChar w:fldCharType="end"/>
      </w:r>
      <w:r w:rsidRPr="00890F9C">
        <w:t xml:space="preserve"> And second, the accuracy </w:t>
      </w:r>
      <w:ins w:id="173" w:author="Darren Burgess" w:date="2014-04-17T16:48:00Z">
        <w:r w:rsidR="00A1726A">
          <w:t>by</w:t>
        </w:r>
      </w:ins>
      <w:r w:rsidRPr="00890F9C">
        <w:t xml:space="preserve"> which the genetic profile predicts the phenotype is dependent on the accurate estimation of the underlying genetic effects.</w:t>
      </w:r>
      <w:r w:rsidRPr="00890F9C">
        <w:fldChar w:fldCharType="begin" w:fldLock="1"/>
      </w:r>
      <w:r w:rsidR="008A016F">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1&lt;/sup&gt;" }, "properties" : { "noteIndex" : 0 }, "schema" : "https://github.com/citation-style-language/schema/raw/master/csl-citation.json" }</w:instrText>
      </w:r>
      <w:r w:rsidRPr="00890F9C">
        <w:fldChar w:fldCharType="separate"/>
      </w:r>
      <w:r w:rsidR="008A016F" w:rsidRPr="008A016F">
        <w:rPr>
          <w:noProof/>
          <w:vertAlign w:val="superscript"/>
        </w:rPr>
        <w:t>131</w:t>
      </w:r>
      <w:r w:rsidRPr="00890F9C">
        <w:fldChar w:fldCharType="end"/>
      </w:r>
      <w:r w:rsidRPr="00890F9C">
        <w:t xml:space="preserve"> In this context, is the inclusion of </w:t>
      </w:r>
      <w:proofErr w:type="spellStart"/>
      <w:r w:rsidRPr="00890F9C">
        <w:t>epistatic</w:t>
      </w:r>
      <w:proofErr w:type="spellEnd"/>
      <w:r w:rsidRPr="00890F9C">
        <w:t xml:space="preserve"> effects into genetic scores important for improving genetic prediction in complex traits?</w:t>
      </w:r>
    </w:p>
    <w:p w14:paraId="5CDAEC37" w14:textId="77777777" w:rsidR="00671CFD" w:rsidRPr="00890F9C" w:rsidRDefault="00671CFD" w:rsidP="00671CFD"/>
    <w:p w14:paraId="55A4DF0F" w14:textId="4AC21E38" w:rsidR="00671CFD" w:rsidRPr="00890F9C" w:rsidRDefault="00671CFD" w:rsidP="00671CFD">
      <w:r w:rsidRPr="00890F9C">
        <w:t xml:space="preserve">With estimates of narrow-sense heritability obtainable for complex traits, one can estimate the maximum prediction accuracy under the assumption of perfect knowledge of all additive genetic effects. Conversely, our inability to estimate broad-sense heritability therefore makes it difficult to quantify the potential improvements that the inclusion of non-additive effects might </w:t>
      </w:r>
      <w:r w:rsidR="00851C34">
        <w:t>accrue</w:t>
      </w:r>
      <w:r w:rsidRPr="00890F9C">
        <w:t xml:space="preserve">. For highly heritable traits it is unlikely that non-additive genetic variance will form a large component of phenotypic variance, and therefore the inclusion of </w:t>
      </w:r>
      <w:proofErr w:type="spellStart"/>
      <w:r w:rsidRPr="00890F9C">
        <w:t>epistatic</w:t>
      </w:r>
      <w:proofErr w:type="spellEnd"/>
      <w:r w:rsidRPr="00890F9C">
        <w:t xml:space="preserve"> </w:t>
      </w:r>
      <w:r w:rsidRPr="00890F9C">
        <w:lastRenderedPageBreak/>
        <w:t xml:space="preserve">effects in genetic profile scores will not improve prediction accuracy. However one might speculate that non-additive variance could have a significant influence on the phenotypic outcome of more lowly heritable traits, and this may include </w:t>
      </w:r>
      <w:proofErr w:type="spellStart"/>
      <w:r w:rsidRPr="00890F9C">
        <w:t>endophenotypes</w:t>
      </w:r>
      <w:proofErr w:type="spellEnd"/>
      <w:r w:rsidRPr="00890F9C">
        <w:t xml:space="preserve"> such as </w:t>
      </w:r>
      <w:ins w:id="174" w:author="Darren Burgess" w:date="2014-04-17T16:50:00Z">
        <w:r w:rsidR="00A1726A">
          <w:t xml:space="preserve">DNA </w:t>
        </w:r>
      </w:ins>
      <w:r w:rsidRPr="00890F9C">
        <w:t>methylation</w:t>
      </w:r>
      <w:r w:rsidRPr="00890F9C">
        <w:fldChar w:fldCharType="begin" w:fldLock="1"/>
      </w:r>
      <w:r w:rsidR="008A016F">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32,133&lt;/sup&gt;" }, "properties" : { "noteIndex" : 0 }, "schema" : "https://github.com/citation-style-language/schema/raw/master/csl-citation.json" }</w:instrText>
      </w:r>
      <w:r w:rsidRPr="00890F9C">
        <w:fldChar w:fldCharType="separate"/>
      </w:r>
      <w:r w:rsidR="008A016F" w:rsidRPr="008A016F">
        <w:rPr>
          <w:noProof/>
          <w:vertAlign w:val="superscript"/>
        </w:rPr>
        <w:t>132,133</w:t>
      </w:r>
      <w:r w:rsidRPr="00890F9C">
        <w:fldChar w:fldCharType="end"/>
      </w:r>
      <w:r w:rsidRPr="00890F9C">
        <w:t xml:space="preserve"> or gene expression levels.</w:t>
      </w:r>
      <w:r w:rsidRPr="00890F9C">
        <w:fldChar w:fldCharType="begin" w:fldLock="1"/>
      </w:r>
      <w:r w:rsidR="008A016F">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2&lt;/sup&gt;" }, "properties" : { "noteIndex" : 0 }, "schema" : "https://github.com/citation-style-language/schema/raw/master/csl-citation.json" }</w:instrText>
      </w:r>
      <w:r w:rsidRPr="00890F9C">
        <w:fldChar w:fldCharType="separate"/>
      </w:r>
      <w:r w:rsidR="008A016F" w:rsidRPr="008A016F">
        <w:rPr>
          <w:noProof/>
          <w:vertAlign w:val="superscript"/>
        </w:rPr>
        <w:t>102</w:t>
      </w:r>
      <w:r w:rsidRPr="00890F9C">
        <w:fldChar w:fldCharType="end"/>
      </w:r>
    </w:p>
    <w:p w14:paraId="310E1D90" w14:textId="77777777" w:rsidR="00671CFD" w:rsidRPr="00890F9C" w:rsidRDefault="00671CFD" w:rsidP="00671CFD"/>
    <w:p w14:paraId="0590F25C" w14:textId="72CF979D" w:rsidR="00671CFD" w:rsidRPr="00890F9C" w:rsidRDefault="00671CFD" w:rsidP="00671CFD">
      <w:r w:rsidRPr="00890F9C">
        <w:t xml:space="preserve">Another limiting factor in the inclusion of </w:t>
      </w:r>
      <w:proofErr w:type="spellStart"/>
      <w:r w:rsidRPr="00890F9C">
        <w:t>epistatic</w:t>
      </w:r>
      <w:proofErr w:type="spellEnd"/>
      <w:r w:rsidRPr="00890F9C">
        <w:t xml:space="preserve"> effects for genetic prediction is that, even assuming a significant non-additive genetic component, it is demonstrably hard to obtain reliable estimates of </w:t>
      </w:r>
      <w:proofErr w:type="spellStart"/>
      <w:r w:rsidRPr="00890F9C">
        <w:t>epistatic</w:t>
      </w:r>
      <w:proofErr w:type="spellEnd"/>
      <w:r w:rsidRPr="00890F9C">
        <w:t xml:space="preserve"> genetic effects. Nevertheless, it is not necessary to construct genetic predictors from significant effects as estimated through GWA</w:t>
      </w:r>
      <w:ins w:id="175" w:author="Darren Burgess" w:date="2014-04-17T16:50:00Z">
        <w:r w:rsidR="00A1726A">
          <w:t>S</w:t>
        </w:r>
      </w:ins>
      <w:r w:rsidRPr="00890F9C">
        <w:t>s alone. Using a relaxed threshold for the inclusion of additive effects into a genetic predictor has been shown to improve prediction accuracy for schizophrenia,</w:t>
      </w:r>
      <w:r w:rsidRPr="00890F9C">
        <w:fldChar w:fldCharType="begin" w:fldLock="1"/>
      </w:r>
      <w:r w:rsidR="008A016F">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34&lt;/sup&gt;" }, "properties" : { "noteIndex" : 0 }, "schema" : "https://github.com/citation-style-language/schema/raw/master/csl-citation.json" }</w:instrText>
      </w:r>
      <w:r w:rsidRPr="00890F9C">
        <w:fldChar w:fldCharType="separate"/>
      </w:r>
      <w:r w:rsidR="008A016F" w:rsidRPr="008A016F">
        <w:rPr>
          <w:noProof/>
          <w:vertAlign w:val="superscript"/>
        </w:rPr>
        <w:t>134</w:t>
      </w:r>
      <w:r w:rsidRPr="00890F9C">
        <w:fldChar w:fldCharType="end"/>
      </w:r>
      <w:r w:rsidRPr="00890F9C">
        <w:t xml:space="preserve"> demonstrating that an underlying polygenic architecture will comprise numerous small effects that fail </w:t>
      </w:r>
      <w:ins w:id="176" w:author="Darren Burgess" w:date="2014-04-17T16:52:00Z">
        <w:r w:rsidR="00922F89">
          <w:t xml:space="preserve">to </w:t>
        </w:r>
      </w:ins>
      <w:r w:rsidRPr="00890F9C">
        <w:t xml:space="preserve">reach a stringent significance threshold. </w:t>
      </w:r>
      <w:proofErr w:type="spellStart"/>
      <w:r w:rsidRPr="00890F9C">
        <w:t>Daetwyler</w:t>
      </w:r>
      <w:proofErr w:type="spellEnd"/>
      <w:r w:rsidRPr="00890F9C">
        <w:t xml:space="preserve"> </w:t>
      </w:r>
      <w:r w:rsidRPr="00890F9C">
        <w:rPr>
          <w:i/>
        </w:rPr>
        <w:t>et al</w:t>
      </w:r>
      <w:r w:rsidRPr="00890F9C">
        <w:t>.</w:t>
      </w:r>
      <w:r w:rsidRPr="00890F9C">
        <w:fldChar w:fldCharType="begin" w:fldLock="1"/>
      </w:r>
      <w:r w:rsidR="008A016F">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1&lt;/sup&gt;" }, "properties" : { "noteIndex" : 0 }, "schema" : "https://github.com/citation-style-language/schema/raw/master/csl-citation.json" }</w:instrText>
      </w:r>
      <w:r w:rsidRPr="00890F9C">
        <w:fldChar w:fldCharType="separate"/>
      </w:r>
      <w:r w:rsidR="008A016F" w:rsidRPr="008A016F">
        <w:rPr>
          <w:noProof/>
          <w:vertAlign w:val="superscript"/>
        </w:rPr>
        <w:t>131</w:t>
      </w:r>
      <w:r w:rsidRPr="00890F9C">
        <w:fldChar w:fldCharType="end"/>
      </w:r>
      <w:r w:rsidRPr="00890F9C">
        <w:t xml:space="preserve"> showed that in addition to heritability, the prediction accuracy is also a function of the ratio of the number of effects influencing the trait (often modeled as the number of independent markers in the genome) and the sample size.</w:t>
      </w:r>
      <w:r w:rsidRPr="00890F9C">
        <w:fldChar w:fldCharType="begin" w:fldLock="1"/>
      </w:r>
      <w:r w:rsidR="008A016F">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31,135&lt;/sup&gt;" }, "properties" : { "noteIndex" : 0 }, "schema" : "https://github.com/citation-style-language/schema/raw/master/csl-citation.json" }</w:instrText>
      </w:r>
      <w:r w:rsidRPr="00890F9C">
        <w:fldChar w:fldCharType="separate"/>
      </w:r>
      <w:r w:rsidR="008A016F" w:rsidRPr="008A016F">
        <w:rPr>
          <w:noProof/>
          <w:vertAlign w:val="superscript"/>
        </w:rPr>
        <w:t>131,135</w:t>
      </w:r>
      <w:r w:rsidRPr="00890F9C">
        <w:fldChar w:fldCharType="end"/>
      </w:r>
      <w:r w:rsidRPr="00890F9C">
        <w:t xml:space="preserve"> Therefore, for most complex traits that are polygenic in nature it is necessary to use extremely large sample sizes.</w:t>
      </w:r>
      <w:r w:rsidRPr="00890F9C">
        <w:fldChar w:fldCharType="begin" w:fldLock="1"/>
      </w:r>
      <w:r w:rsidR="008A016F">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36&lt;/sup&gt;" }, "properties" : { "noteIndex" : 0 }, "schema" : "https://github.com/citation-style-language/schema/raw/master/csl-citation.json" }</w:instrText>
      </w:r>
      <w:r w:rsidRPr="00890F9C">
        <w:fldChar w:fldCharType="separate"/>
      </w:r>
      <w:r w:rsidR="008A016F" w:rsidRPr="008A016F">
        <w:rPr>
          <w:noProof/>
          <w:vertAlign w:val="superscript"/>
        </w:rPr>
        <w:t>136</w:t>
      </w:r>
      <w:r w:rsidRPr="00890F9C">
        <w:fldChar w:fldCharType="end"/>
      </w:r>
      <w:r w:rsidRPr="00890F9C">
        <w:t xml:space="preserve"> In principle one could use this approach to also include </w:t>
      </w:r>
      <w:proofErr w:type="spellStart"/>
      <w:r w:rsidRPr="00890F9C">
        <w:t>epistatic</w:t>
      </w:r>
      <w:proofErr w:type="spellEnd"/>
      <w:r w:rsidRPr="00890F9C">
        <w:t xml:space="preserve"> effects, but because the effective number of independent pairwise genomic regions is dramatically higher</w:t>
      </w:r>
      <w:ins w:id="177" w:author="Gib Hemani" w:date="2014-06-26T23:10:00Z">
        <w:r w:rsidR="00523F45">
          <w:fldChar w:fldCharType="begin" w:fldLock="1"/>
        </w:r>
      </w:ins>
      <w:r w:rsidR="008A016F">
        <w:instrText>ADDIN CSL_CITATION { "citationItems" : [ { "id" : "ITEM-1", "itemData" : { "DOI" : "10.1111/j.1469-1809.2010.00610.x", "ISSN" : "1469-1809", "PMID" : "20950400", "abstract" : "Interaction between genetic variants is hypothesized to be one of several putative explanations for the 'case of missing heritability.'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 n is appropriate for populations of European ancestry. We speculated that for GWIA, correction by 1/4 \u00b7 m should be appropriate, where m = n \u00b7 (n-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 m is appropriate, a number that is somewhat larger than that of our hypothesis. In summary, it can be stated that for an Illumina(\u00ae) -type marker panel with 500,000 SNPs, an uncorrected P-value of 1.0 \u00d7 10\u207b\u00b9\u00b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1" ] ] }, "page" : "29-35", "title" : "Significance levels in genome-wide interaction analysis (GWIA).", "type" : "article-journal", "volume" : "75" }, "uris" : [ "http://www.mendeley.com/documents/?uuid=6a0aef32-469c-41fb-af2e-c018c316f5b6" ] } ], "mendeley" : { "previouslyFormattedCitation" : "&lt;sup&gt;137&lt;/sup&gt;" }, "properties" : { "noteIndex" : 0 }, "schema" : "https://github.com/citation-style-language/schema/raw/master/csl-citation.json" }</w:instrText>
      </w:r>
      <w:r w:rsidR="00523F45">
        <w:fldChar w:fldCharType="separate"/>
      </w:r>
      <w:r w:rsidR="008A016F" w:rsidRPr="008A016F">
        <w:rPr>
          <w:noProof/>
          <w:vertAlign w:val="superscript"/>
        </w:rPr>
        <w:t>137</w:t>
      </w:r>
      <w:ins w:id="178" w:author="Gib Hemani" w:date="2014-06-26T23:10:00Z">
        <w:r w:rsidR="00523F45">
          <w:fldChar w:fldCharType="end"/>
        </w:r>
      </w:ins>
      <w:del w:id="179" w:author="Gib Hemani" w:date="2014-06-26T23:09:00Z">
        <w:r w:rsidRPr="00890F9C" w:rsidDel="00523F45">
          <w:fldChar w:fldCharType="begin" w:fldLock="1"/>
        </w:r>
        <w:r w:rsidR="00DE6248" w:rsidDel="00523F45">
          <w:del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36&lt;/sup&gt;" }, "properties" : { "noteIndex" : 0 }, "schema" : "https://github.com/citation-style-language/schema/raw/master/csl-citation.json" }</w:delInstrText>
        </w:r>
        <w:r w:rsidRPr="00890F9C" w:rsidDel="00523F45">
          <w:fldChar w:fldCharType="separate"/>
        </w:r>
        <w:r w:rsidR="00DE6248" w:rsidRPr="00DE6248" w:rsidDel="00523F45">
          <w:rPr>
            <w:noProof/>
            <w:vertAlign w:val="superscript"/>
          </w:rPr>
          <w:delText>136</w:delText>
        </w:r>
        <w:r w:rsidRPr="00890F9C" w:rsidDel="00523F45">
          <w:fldChar w:fldCharType="end"/>
        </w:r>
      </w:del>
      <w:r w:rsidRPr="00890F9C">
        <w:t xml:space="preserve"> than independent regions, a corresponding increase in sample size may be required to obtain gains in prediction accuracy equivalent to an additive model.</w:t>
      </w:r>
    </w:p>
    <w:p w14:paraId="24AE6D1E" w14:textId="77777777" w:rsidR="00671CFD" w:rsidRPr="00890F9C" w:rsidRDefault="00671CFD" w:rsidP="00671CFD"/>
    <w:p w14:paraId="529CEC7E" w14:textId="78BA4916" w:rsidR="00671CFD" w:rsidRPr="00890F9C" w:rsidRDefault="00671CFD" w:rsidP="00671CFD">
      <w:r w:rsidRPr="00890F9C">
        <w:t xml:space="preserve">There has been use of </w:t>
      </w:r>
      <w:proofErr w:type="spellStart"/>
      <w:r w:rsidRPr="00890F9C">
        <w:t>epistatic</w:t>
      </w:r>
      <w:proofErr w:type="spellEnd"/>
      <w:r w:rsidRPr="00890F9C">
        <w:t xml:space="preserve"> effects for the prediction of complex traits in many model organism species. It was shown that including a network of </w:t>
      </w:r>
      <w:proofErr w:type="spellStart"/>
      <w:r w:rsidRPr="00890F9C">
        <w:t>epistatic</w:t>
      </w:r>
      <w:proofErr w:type="spellEnd"/>
      <w:r w:rsidRPr="00890F9C">
        <w:t xml:space="preserve"> effects in chicken lines</w:t>
      </w:r>
      <w:r w:rsidRPr="00890F9C">
        <w:fldChar w:fldCharType="begin" w:fldLock="1"/>
      </w:r>
      <w:r w:rsidR="008A016F">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        From Duplicate 1 (                           Epistasis and the release of genetic variation during long-term selection                         - Carlborg, Orjan; Jacobsson, Lina; Ahgren, Per; Siegel, Paul; Andersson, Leif )\n                \n        \n        \n        From Duplicate 2 (                           Epistasis and the release of genetic variation during long-term selection                         - Carlborg, Orjan; Jacobsson, Lina; Ahgren, Per; Siegel, Paul; Andersson, Leif )\n                \n        \n        \n      ", "page" : "418-420", "title" : "Epistasis and the release of genetic variation during long-term selection", "type" : "article-journal", "volume" : "38" }, "uris" : [ "http://www.mendeley.com/documents/?uuid=bff95456-a945-43dd-bf0b-c6272498ab9c" ] } ], "mendeley" : { "previouslyFormattedCitation" : "&lt;sup&gt;138&lt;/sup&gt;" }, "properties" : { "noteIndex" : 0 }, "schema" : "https://github.com/citation-style-language/schema/raw/master/csl-citation.json" }</w:instrText>
      </w:r>
      <w:r w:rsidRPr="00890F9C">
        <w:fldChar w:fldCharType="separate"/>
      </w:r>
      <w:r w:rsidR="008A016F" w:rsidRPr="008A016F">
        <w:rPr>
          <w:noProof/>
          <w:vertAlign w:val="superscript"/>
        </w:rPr>
        <w:t>138</w:t>
      </w:r>
      <w:r w:rsidRPr="00890F9C">
        <w:fldChar w:fldCharType="end"/>
      </w:r>
      <w:r w:rsidRPr="00890F9C">
        <w:t xml:space="preserve"> for prediction in independent samples</w:t>
      </w:r>
      <w:r w:rsidRPr="00890F9C">
        <w:fldChar w:fldCharType="begin" w:fldLock="1"/>
      </w:r>
      <w:r w:rsidR="008A016F">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39&lt;/sup&gt;" }, "properties" : { "noteIndex" : 0 }, "schema" : "https://github.com/citation-style-language/schema/raw/master/csl-citation.json" }</w:instrText>
      </w:r>
      <w:r w:rsidRPr="00890F9C">
        <w:fldChar w:fldCharType="separate"/>
      </w:r>
      <w:r w:rsidR="008A016F" w:rsidRPr="008A016F">
        <w:rPr>
          <w:noProof/>
          <w:vertAlign w:val="superscript"/>
        </w:rPr>
        <w:t>139</w:t>
      </w:r>
      <w:r w:rsidRPr="00890F9C">
        <w:fldChar w:fldCharType="end"/>
      </w:r>
      <w:r w:rsidRPr="00890F9C">
        <w:t xml:space="preserve"> marginally improved prediction over the use of additive effects only. A number of reports have shown similar conclusions for several traits in plants</w:t>
      </w:r>
      <w:r w:rsidRPr="00890F9C">
        <w:fldChar w:fldCharType="begin" w:fldLock="1"/>
      </w:r>
      <w:r w:rsidR="008A016F">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40\u2013142&lt;/sup&gt;" }, "properties" : { "noteIndex" : 0 }, "schema" : "https://github.com/citation-style-language/schema/raw/master/csl-citation.json" }</w:instrText>
      </w:r>
      <w:r w:rsidRPr="00890F9C">
        <w:fldChar w:fldCharType="separate"/>
      </w:r>
      <w:r w:rsidR="008A016F" w:rsidRPr="008A016F">
        <w:rPr>
          <w:noProof/>
          <w:vertAlign w:val="superscript"/>
        </w:rPr>
        <w:t>140–142</w:t>
      </w:r>
      <w:r w:rsidRPr="00890F9C">
        <w:fldChar w:fldCharType="end"/>
      </w:r>
      <w:r w:rsidRPr="00890F9C">
        <w:t xml:space="preserve">, whereas others demonstrate that inclusion of </w:t>
      </w:r>
      <w:proofErr w:type="spellStart"/>
      <w:r w:rsidRPr="00890F9C">
        <w:t>epistatic</w:t>
      </w:r>
      <w:proofErr w:type="spellEnd"/>
      <w:r w:rsidRPr="00890F9C">
        <w:t xml:space="preserve"> effects yields no improvement in prediction accuracy,</w:t>
      </w:r>
      <w:r w:rsidRPr="00890F9C">
        <w:fldChar w:fldCharType="begin" w:fldLock="1"/>
      </w:r>
      <w:r w:rsidR="008A016F">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43&lt;/sup&gt;" }, "properties" : { "noteIndex" : 0 }, "schema" : "https://github.com/citation-style-language/schema/raw/master/csl-citation.json" }</w:instrText>
      </w:r>
      <w:r w:rsidRPr="00890F9C">
        <w:fldChar w:fldCharType="separate"/>
      </w:r>
      <w:r w:rsidR="008A016F" w:rsidRPr="008A016F">
        <w:rPr>
          <w:noProof/>
          <w:vertAlign w:val="superscript"/>
        </w:rPr>
        <w:t>143</w:t>
      </w:r>
      <w:r w:rsidRPr="00890F9C">
        <w:fldChar w:fldCharType="end"/>
      </w:r>
      <w:r w:rsidRPr="00890F9C">
        <w:t xml:space="preserve"> or that additive effects alone are sufficient to explain most genetic variation.</w:t>
      </w:r>
      <w:r w:rsidRPr="00890F9C">
        <w:fldChar w:fldCharType="begin" w:fldLock="1"/>
      </w:r>
      <w:r w:rsidR="008A016F">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44&lt;/sup&gt;" }, "properties" : { "noteIndex" : 0 }, "schema" : "https://github.com/citation-style-language/schema/raw/master/csl-citation.json" }</w:instrText>
      </w:r>
      <w:r w:rsidRPr="00890F9C">
        <w:fldChar w:fldCharType="separate"/>
      </w:r>
      <w:r w:rsidR="008A016F" w:rsidRPr="008A016F">
        <w:rPr>
          <w:noProof/>
          <w:vertAlign w:val="superscript"/>
        </w:rPr>
        <w:t>144</w:t>
      </w:r>
      <w:r w:rsidRPr="00890F9C">
        <w:fldChar w:fldCharType="end"/>
      </w:r>
    </w:p>
    <w:p w14:paraId="1058CDFE" w14:textId="77777777" w:rsidR="00671CFD" w:rsidRPr="00671CFD" w:rsidRDefault="00671CFD" w:rsidP="00923754"/>
    <w:p w14:paraId="1DB29F9B" w14:textId="78E49B46" w:rsidR="00920248" w:rsidRPr="00890F9C" w:rsidRDefault="00920248" w:rsidP="00920248">
      <w:pPr>
        <w:pStyle w:val="Heading2"/>
      </w:pPr>
      <w:bookmarkStart w:id="180" w:name="_Toc257304555"/>
      <w:commentRangeStart w:id="181"/>
      <w:r w:rsidRPr="00890F9C">
        <w:t xml:space="preserve">Box </w:t>
      </w:r>
      <w:ins w:id="182" w:author="Darren Burgess" w:date="2014-04-17T17:02:00Z">
        <w:r>
          <w:t>3</w:t>
        </w:r>
      </w:ins>
      <w:commentRangeEnd w:id="181"/>
      <w:r>
        <w:rPr>
          <w:rStyle w:val="CommentReference"/>
          <w:rFonts w:asciiTheme="minorHAnsi" w:eastAsiaTheme="minorEastAsia" w:hAnsiTheme="minorHAnsi" w:cstheme="minorBidi"/>
          <w:b w:val="0"/>
          <w:bCs w:val="0"/>
          <w:color w:val="auto"/>
        </w:rPr>
        <w:commentReference w:id="181"/>
      </w:r>
      <w:r w:rsidRPr="00890F9C">
        <w:t>: Why is epistasis theoretically difficult to detect?</w:t>
      </w:r>
      <w:bookmarkEnd w:id="180"/>
    </w:p>
    <w:p w14:paraId="68A1AD7C" w14:textId="77777777" w:rsidR="00920248" w:rsidRPr="00890F9C" w:rsidRDefault="00920248" w:rsidP="00920248"/>
    <w:p w14:paraId="1D896662" w14:textId="789D7CDA" w:rsidR="00920248" w:rsidRPr="00890F9C" w:rsidRDefault="00920248" w:rsidP="00920248">
      <w:r w:rsidRPr="00890F9C">
        <w:t xml:space="preserve">Supposing that </w:t>
      </w:r>
      <w:r>
        <w:t xml:space="preserve">trait </w:t>
      </w:r>
      <w:r w:rsidRPr="00890F9C">
        <w:t xml:space="preserve">variance </w:t>
      </w:r>
      <w:r>
        <w:t xml:space="preserve">contributed by </w:t>
      </w:r>
      <w:proofErr w:type="spellStart"/>
      <w:r>
        <w:t>epistatic</w:t>
      </w:r>
      <w:proofErr w:type="spellEnd"/>
      <w:r w:rsidRPr="00890F9C">
        <w:t xml:space="preserve"> </w:t>
      </w:r>
      <w:r>
        <w:t xml:space="preserve">genetic effects </w:t>
      </w:r>
      <w:r w:rsidRPr="00890F9C">
        <w:t xml:space="preserve">is comprised of numerous small effects </w:t>
      </w:r>
      <w:r>
        <w:t>(</w:t>
      </w:r>
      <w:r w:rsidRPr="00890F9C">
        <w:t>as is the case for the additive genetic component</w:t>
      </w:r>
      <w:r>
        <w:t>)</w:t>
      </w:r>
      <w:r w:rsidRPr="00890F9C">
        <w:t xml:space="preserve"> the statistical power to detect them is, in principle, much lower than that of detecting additive effects for a number of reasons</w:t>
      </w:r>
      <w:r>
        <w:t>, as described below</w:t>
      </w:r>
      <w:r w:rsidRPr="00890F9C">
        <w:t>. Note that these challenges apply particularly to humans and other outbred species</w:t>
      </w:r>
      <w:r>
        <w:t xml:space="preserve"> and</w:t>
      </w:r>
      <w:r w:rsidRPr="00890F9C">
        <w:t xml:space="preserve"> </w:t>
      </w:r>
      <w:r>
        <w:t>may</w:t>
      </w:r>
      <w:r w:rsidRPr="00890F9C">
        <w:t xml:space="preserve"> be greatly reduced or even eliminated altogether in studies of model organisms</w:t>
      </w:r>
      <w:r w:rsidRPr="00890F9C">
        <w:fldChar w:fldCharType="begin" w:fldLock="1"/>
      </w:r>
      <w:r w:rsidR="008A016F">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45&lt;/sup&gt;" }, "properties" : { "noteIndex" : 0 }, "schema" : "https://github.com/citation-style-language/schema/raw/master/csl-citation.json" }</w:instrText>
      </w:r>
      <w:r w:rsidRPr="00890F9C">
        <w:fldChar w:fldCharType="separate"/>
      </w:r>
      <w:r w:rsidR="008A016F" w:rsidRPr="008A016F">
        <w:rPr>
          <w:noProof/>
          <w:vertAlign w:val="superscript"/>
        </w:rPr>
        <w:t>145</w:t>
      </w:r>
      <w:r w:rsidRPr="00890F9C">
        <w:fldChar w:fldCharType="end"/>
      </w:r>
      <w:r>
        <w:t>.</w:t>
      </w:r>
    </w:p>
    <w:p w14:paraId="3B298C80" w14:textId="77777777" w:rsidR="00920248" w:rsidRPr="00890F9C" w:rsidRDefault="00920248" w:rsidP="00920248">
      <w:pPr>
        <w:pStyle w:val="Heading5"/>
      </w:pPr>
      <w:r w:rsidRPr="00890F9C">
        <w:t>Linkage disequilibrium</w:t>
      </w:r>
    </w:p>
    <w:p w14:paraId="43FFEE9B" w14:textId="77777777" w:rsidR="00920248" w:rsidRPr="00890F9C" w:rsidRDefault="00920248" w:rsidP="00920248">
      <w:r w:rsidRPr="00890F9C">
        <w:t xml:space="preserve">The variance explained by a SNP detected in a GWAS is </w:t>
      </w:r>
      <w:r>
        <w:t>likely to be less than</w:t>
      </w:r>
      <w:r w:rsidRPr="00890F9C">
        <w:t xml:space="preserve"> the variance explained by the true causal variant that is being tagged by the marker. The additive variance at the observed marker will decrease linearly with decreasing LD r</w:t>
      </w:r>
      <w:r w:rsidRPr="00890F9C">
        <w:rPr>
          <w:vertAlign w:val="superscript"/>
        </w:rPr>
        <w:t>2</w:t>
      </w:r>
      <w:r w:rsidRPr="00890F9C">
        <w:t xml:space="preserve"> between itself and the causal variant</w:t>
      </w:r>
      <w:r>
        <w:t>, where r is the correlation between the causal variant and observed SNP. T</w:t>
      </w:r>
      <w:r w:rsidRPr="00890F9C">
        <w:t xml:space="preserve">hus GWAS </w:t>
      </w:r>
      <w:r>
        <w:t xml:space="preserve">success </w:t>
      </w:r>
      <w:r w:rsidRPr="00890F9C">
        <w:t xml:space="preserve">is dependent </w:t>
      </w:r>
      <w:r w:rsidRPr="00890F9C">
        <w:lastRenderedPageBreak/>
        <w:t xml:space="preserve">upon there being high LD between causal variants and observed SNPs. However, the </w:t>
      </w:r>
      <w:r w:rsidRPr="00923754">
        <w:rPr>
          <w:b/>
        </w:rPr>
        <w:t>dominance variance</w:t>
      </w:r>
      <w:r>
        <w:t xml:space="preserve"> </w:t>
      </w:r>
      <w:r w:rsidRPr="00890F9C">
        <w:t>at the observed SNP reduces by a factor of r</w:t>
      </w:r>
      <w:r w:rsidRPr="00890F9C">
        <w:rPr>
          <w:vertAlign w:val="superscript"/>
        </w:rPr>
        <w:t>4</w:t>
      </w:r>
      <w:r w:rsidRPr="00890F9C">
        <w:t>, thus the dependence on high LD between observed SNPs and unobserved causal variants is much higher when detecting dominance effects. Extending this to two loci</w:t>
      </w:r>
      <w:r>
        <w:t xml:space="preserve"> to consider epistasis, </w:t>
      </w:r>
      <w:r w:rsidRPr="00890F9C">
        <w:t>the</w:t>
      </w:r>
      <w:r>
        <w:t xml:space="preserve"> additive by additive</w:t>
      </w:r>
      <w:r w:rsidRPr="00890F9C">
        <w:t xml:space="preserve"> </w:t>
      </w:r>
      <w:r>
        <w:t>(</w:t>
      </w:r>
      <w:proofErr w:type="spellStart"/>
      <w:r w:rsidRPr="00890F9C">
        <w:t>AxA</w:t>
      </w:r>
      <w:proofErr w:type="spellEnd"/>
      <w:r>
        <w:t>)</w:t>
      </w:r>
      <w:r w:rsidRPr="00890F9C">
        <w:t xml:space="preserve"> variance on average reduces by r</w:t>
      </w:r>
      <w:r w:rsidRPr="00890F9C">
        <w:rPr>
          <w:vertAlign w:val="superscript"/>
        </w:rPr>
        <w:t>4</w:t>
      </w:r>
      <w:r w:rsidRPr="00890F9C">
        <w:t xml:space="preserve"> </w:t>
      </w:r>
      <w:proofErr w:type="gramStart"/>
      <w:r w:rsidRPr="00890F9C">
        <w:t>across both</w:t>
      </w:r>
      <w:proofErr w:type="gramEnd"/>
      <w:r w:rsidRPr="00890F9C">
        <w:t xml:space="preserve"> loci, the </w:t>
      </w:r>
      <w:r>
        <w:t>additive by dominance (</w:t>
      </w:r>
      <w:proofErr w:type="spellStart"/>
      <w:r w:rsidRPr="00890F9C">
        <w:t>AxD</w:t>
      </w:r>
      <w:proofErr w:type="spellEnd"/>
      <w:r>
        <w:t>)</w:t>
      </w:r>
      <w:r w:rsidRPr="00890F9C">
        <w:t xml:space="preserve"> variance by r</w:t>
      </w:r>
      <w:r w:rsidRPr="00890F9C">
        <w:rPr>
          <w:vertAlign w:val="superscript"/>
        </w:rPr>
        <w:t>6</w:t>
      </w:r>
      <w:r w:rsidRPr="00890F9C">
        <w:t xml:space="preserve">, and the </w:t>
      </w:r>
      <w:r>
        <w:t>dominance by dominance (</w:t>
      </w:r>
      <w:proofErr w:type="spellStart"/>
      <w:r>
        <w:t>D</w:t>
      </w:r>
      <w:r w:rsidRPr="00890F9C">
        <w:t>xD</w:t>
      </w:r>
      <w:proofErr w:type="spellEnd"/>
      <w:r>
        <w:t>)</w:t>
      </w:r>
      <w:r w:rsidRPr="00890F9C">
        <w:t xml:space="preserve"> variance by r</w:t>
      </w:r>
      <w:r w:rsidRPr="00890F9C">
        <w:rPr>
          <w:vertAlign w:val="superscript"/>
        </w:rPr>
        <w:t>8</w:t>
      </w:r>
      <w:r w:rsidRPr="00890F9C">
        <w:t>. The consequence of these constraints is that any given SNP</w:t>
      </w:r>
      <w:r>
        <w:t>-genotyping microarray</w:t>
      </w:r>
      <w:r w:rsidRPr="00890F9C">
        <w:t xml:space="preserve"> has substantially greater coverage of the genome when searching for additive effects than when searching for </w:t>
      </w:r>
      <w:proofErr w:type="spellStart"/>
      <w:r w:rsidRPr="00890F9C">
        <w:t>epistatic</w:t>
      </w:r>
      <w:proofErr w:type="spellEnd"/>
      <w:r w:rsidRPr="00890F9C">
        <w:t xml:space="preserve"> effects and indeed dominance. To overcome this problem one needs denser genotyping or high</w:t>
      </w:r>
      <w:r>
        <w:t>-</w:t>
      </w:r>
      <w:r w:rsidRPr="00890F9C">
        <w:t>quality imputed genotypes or sequence data to identify non-additive effects at the same power as additive effects.</w:t>
      </w:r>
    </w:p>
    <w:p w14:paraId="4C717D8F" w14:textId="77777777" w:rsidR="00920248" w:rsidRPr="00890F9C" w:rsidRDefault="00920248" w:rsidP="00920248">
      <w:pPr>
        <w:pStyle w:val="Heading5"/>
      </w:pPr>
      <w:r w:rsidRPr="00890F9C">
        <w:t>Curse of dimensionality</w:t>
      </w:r>
    </w:p>
    <w:p w14:paraId="38EABB34" w14:textId="78B8D984" w:rsidR="00920248" w:rsidRPr="00890F9C" w:rsidRDefault="00920248" w:rsidP="00920248">
      <w:r w:rsidRPr="00890F9C">
        <w:t>The search for additive effects is performed in a single</w:t>
      </w:r>
      <w:ins w:id="183" w:author="Darren Burgess" w:date="2014-04-17T16:26:00Z">
        <w:r>
          <w:t>-</w:t>
        </w:r>
      </w:ins>
      <w:r w:rsidRPr="00890F9C">
        <w:t>dimensional search space</w:t>
      </w:r>
      <w:ins w:id="184" w:author="Darren Burgess" w:date="2014-04-17T16:26:00Z">
        <w:r>
          <w:t>;</w:t>
        </w:r>
      </w:ins>
      <w:r w:rsidRPr="00890F9C">
        <w:t xml:space="preserv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rsidRPr="00890F9C">
        <w:t>epistatic</w:t>
      </w:r>
      <w:proofErr w:type="spellEnd"/>
      <w:r w:rsidRPr="00890F9C">
        <w:t xml:space="preserve"> effects as discussed in the main text, but they typically involve expansion of the search space and a higher multiple testing penalty than is required for detecting non-</w:t>
      </w:r>
      <w:proofErr w:type="spellStart"/>
      <w:r w:rsidRPr="00890F9C">
        <w:t>epistatic</w:t>
      </w:r>
      <w:proofErr w:type="spellEnd"/>
      <w:r w:rsidRPr="00890F9C">
        <w:t xml:space="preserve"> effects. Therefore, in order to obtain the same power of detection as searching for additive effects, the sample size must increase and/or </w:t>
      </w:r>
      <w:r>
        <w:t xml:space="preserve">the </w:t>
      </w:r>
      <w:r w:rsidRPr="00890F9C">
        <w:t xml:space="preserve">variance </w:t>
      </w:r>
      <w:r>
        <w:t xml:space="preserve">explained by </w:t>
      </w:r>
      <w:proofErr w:type="spellStart"/>
      <w:r>
        <w:t>epistatic</w:t>
      </w:r>
      <w:proofErr w:type="spellEnd"/>
      <w:r>
        <w:t xml:space="preserve"> effects must be </w:t>
      </w:r>
      <w:r w:rsidRPr="00890F9C">
        <w:t>larger.</w:t>
      </w:r>
    </w:p>
    <w:p w14:paraId="201C9515" w14:textId="77777777" w:rsidR="00920248" w:rsidRPr="00890F9C" w:rsidRDefault="00920248" w:rsidP="00920248">
      <w:pPr>
        <w:pStyle w:val="Heading5"/>
      </w:pPr>
      <w:r w:rsidRPr="00890F9C">
        <w:t>Model complexity</w:t>
      </w:r>
    </w:p>
    <w:p w14:paraId="038FFC48" w14:textId="557CD8CD" w:rsidR="00920248" w:rsidRPr="00890F9C" w:rsidRDefault="00920248" w:rsidP="00920248">
      <w:proofErr w:type="spellStart"/>
      <w:r w:rsidRPr="00890F9C">
        <w:t>Modelling</w:t>
      </w:r>
      <w:proofErr w:type="spellEnd"/>
      <w:r w:rsidRPr="00890F9C">
        <w:t xml:space="preserve"> the additive effect of a SNP on a phenotype is achieved through a model that uses only one degree of freedom. However, for two loci there are four interaction terms (</w:t>
      </w:r>
      <w:proofErr w:type="spellStart"/>
      <w:r w:rsidRPr="00890F9C">
        <w:t>AxA</w:t>
      </w:r>
      <w:proofErr w:type="spellEnd"/>
      <w:r w:rsidRPr="00890F9C">
        <w:t xml:space="preserve">, </w:t>
      </w:r>
      <w:proofErr w:type="spellStart"/>
      <w:r w:rsidRPr="00890F9C">
        <w:t>AxD</w:t>
      </w:r>
      <w:proofErr w:type="spellEnd"/>
      <w:r w:rsidRPr="00890F9C">
        <w:t xml:space="preserve">, </w:t>
      </w:r>
      <w:proofErr w:type="spellStart"/>
      <w:r w:rsidRPr="00890F9C">
        <w:t>DxA</w:t>
      </w:r>
      <w:proofErr w:type="spellEnd"/>
      <w:r w:rsidRPr="00890F9C">
        <w:t xml:space="preserve">, </w:t>
      </w:r>
      <w:proofErr w:type="spellStart"/>
      <w:r w:rsidRPr="00890F9C">
        <w:t>DxD</w:t>
      </w:r>
      <w:proofErr w:type="spellEnd"/>
      <w:r w:rsidRPr="00890F9C">
        <w:t xml:space="preserve">), thus under the hypothesis that each of the four </w:t>
      </w:r>
      <w:proofErr w:type="spellStart"/>
      <w:r w:rsidRPr="00890F9C">
        <w:t>epistatic</w:t>
      </w:r>
      <w:proofErr w:type="spellEnd"/>
      <w:r w:rsidRPr="00890F9C">
        <w:t xml:space="preserve"> effects is equal in magnitude</w:t>
      </w:r>
      <w:r w:rsidRPr="00890F9C">
        <w:fldChar w:fldCharType="begin" w:fldLock="1"/>
      </w:r>
      <w:r w:rsidR="008A016F">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        From Duplicate 1 (                           Two-Stage Two-Locus Models in Genome-Wide Association                         - Evans, David M; Marchini, Jonathan; Morris, Andrew P; Cardon, Lon R )\n                \n        \n        \n        From Duplicate 2 (                           Two-Stage Two-Locus Models in Genome-Wide Association                         - Evans, David M; Marchini, Jonathan; Morris, Andrew P; Cardon, Lon R )\n                \n        \n        \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8,29,99&lt;/sup&gt;" }, "properties" : { "noteIndex" : 0 }, "schema" : "https://github.com/citation-style-language/schema/raw/master/csl-citation.json" }</w:instrText>
      </w:r>
      <w:r w:rsidRPr="00890F9C">
        <w:fldChar w:fldCharType="separate"/>
      </w:r>
      <w:r w:rsidR="008A016F" w:rsidRPr="008A016F">
        <w:rPr>
          <w:noProof/>
          <w:vertAlign w:val="superscript"/>
        </w:rPr>
        <w:t>28,29,99</w:t>
      </w:r>
      <w:r w:rsidRPr="00890F9C">
        <w:fldChar w:fldCharType="end"/>
      </w:r>
      <w:r w:rsidRPr="00890F9C">
        <w:t xml:space="preserve"> the model complexity for the statistical test increases. </w:t>
      </w:r>
      <w:r>
        <w:t>Comparing</w:t>
      </w:r>
      <w:r w:rsidRPr="00890F9C">
        <w:t xml:space="preserve"> the power</w:t>
      </w:r>
      <w:r>
        <w:t xml:space="preserve"> of detection</w:t>
      </w:r>
      <w:r w:rsidRPr="00890F9C">
        <w:t xml:space="preserve"> </w:t>
      </w:r>
      <w:r>
        <w:t xml:space="preserve">between </w:t>
      </w:r>
      <w:r w:rsidRPr="00890F9C">
        <w:t xml:space="preserve">genetic loci of equal variance that comprise either additive effects or </w:t>
      </w:r>
      <w:proofErr w:type="spellStart"/>
      <w:r w:rsidRPr="00890F9C">
        <w:t>epistatic</w:t>
      </w:r>
      <w:proofErr w:type="spellEnd"/>
      <w:r w:rsidRPr="00890F9C">
        <w:t xml:space="preserve"> effects, the increased number of degrees of freedom used by the </w:t>
      </w:r>
      <w:proofErr w:type="spellStart"/>
      <w:r w:rsidRPr="00890F9C">
        <w:t>epistatic</w:t>
      </w:r>
      <w:proofErr w:type="spellEnd"/>
      <w:r w:rsidRPr="00890F9C">
        <w:t xml:space="preserve"> test will lead to a less</w:t>
      </w:r>
      <w:ins w:id="185" w:author="Darren Burgess" w:date="2014-04-17T16:28:00Z">
        <w:r>
          <w:t>-</w:t>
        </w:r>
      </w:ins>
      <w:r w:rsidRPr="00890F9C">
        <w:t xml:space="preserve">extreme </w:t>
      </w:r>
      <w:r w:rsidRPr="00923754">
        <w:rPr>
          <w:i/>
        </w:rPr>
        <w:t>P</w:t>
      </w:r>
      <w:r>
        <w:t xml:space="preserve"> </w:t>
      </w:r>
      <w:r w:rsidRPr="00890F9C">
        <w:t xml:space="preserve">value despite capturing the same amount of variance as in the scenario for the additive test. The simple way to overcome this problem is to increase </w:t>
      </w:r>
      <w:r>
        <w:t xml:space="preserve">the </w:t>
      </w:r>
      <w:r w:rsidRPr="00890F9C">
        <w:t>sample size.</w:t>
      </w:r>
    </w:p>
    <w:p w14:paraId="45CE0BBB" w14:textId="77777777" w:rsidR="00920248" w:rsidRPr="00890F9C" w:rsidRDefault="00920248" w:rsidP="00920248">
      <w:pPr>
        <w:pStyle w:val="Heading5"/>
      </w:pPr>
      <w:r w:rsidRPr="00890F9C">
        <w:t>Replication</w:t>
      </w:r>
    </w:p>
    <w:p w14:paraId="0CA4D9E8" w14:textId="77777777" w:rsidR="00920248" w:rsidRDefault="00920248" w:rsidP="00920248">
      <w:r w:rsidRPr="00890F9C">
        <w:t xml:space="preserve">Replication is key to confirming the statistical veracity of associations. </w:t>
      </w:r>
      <w:r>
        <w:t>Relative to testing for additive effects, t</w:t>
      </w:r>
      <w:r w:rsidRPr="00890F9C">
        <w:t xml:space="preserve">he increased dependence of epistasis on high LD between observed SNPs and causal variants means that there is likely to be </w:t>
      </w:r>
      <w:r>
        <w:t xml:space="preserve">an </w:t>
      </w:r>
      <w:r w:rsidRPr="00890F9C">
        <w:t>ascertainment</w:t>
      </w:r>
      <w:r>
        <w:t xml:space="preserve"> bias</w:t>
      </w:r>
      <w:r w:rsidRPr="00890F9C">
        <w:t xml:space="preserve"> in a discovery sample for markers in higher LD in the sample than they are in the population, simply due to sampling. Thus, taking an independent sample from the population one resamples the LD, and it is unlikely that the same ascertainment for high LD will occur. In this context we expect the replication rate of epistasis to be substantially lower than for additive effects. Performing detection and replication on very dense SNP</w:t>
      </w:r>
      <w:r>
        <w:t>-genotyping microarrays</w:t>
      </w:r>
      <w:r w:rsidRPr="00890F9C">
        <w:t>, imputed genotypes, or sequence data will overcome this problem.</w:t>
      </w:r>
    </w:p>
    <w:p w14:paraId="2B484C02" w14:textId="77777777" w:rsidR="00920248" w:rsidRDefault="00920248" w:rsidP="00920248"/>
    <w:p w14:paraId="0F98C172" w14:textId="77777777" w:rsidR="00920248" w:rsidRPr="00890F9C" w:rsidRDefault="00920248" w:rsidP="00920248">
      <w:r>
        <w:lastRenderedPageBreak/>
        <w:t>In summary, overcoming these challenges will require very dense marker information (i.e. dense and accurate imputation or sequence information) and very large sample sizes, perhaps 10 to 100 times those required to detect equivalent additive effects. This inevitably requires the development of effective meta-analyses tools for epistasis.</w:t>
      </w:r>
    </w:p>
    <w:p w14:paraId="7241E849" w14:textId="77777777" w:rsidR="00920248" w:rsidRPr="00890F9C" w:rsidRDefault="00920248" w:rsidP="00920248"/>
    <w:p w14:paraId="6579295C" w14:textId="352F12E3" w:rsidR="00920248" w:rsidRPr="00890F9C" w:rsidRDefault="00920248" w:rsidP="00920248">
      <w:pPr>
        <w:pStyle w:val="Heading2"/>
      </w:pPr>
      <w:bookmarkStart w:id="186" w:name="_Toc257304556"/>
      <w:commentRangeStart w:id="187"/>
      <w:r w:rsidRPr="00890F9C">
        <w:t xml:space="preserve">Box </w:t>
      </w:r>
      <w:commentRangeEnd w:id="187"/>
      <w:r>
        <w:rPr>
          <w:rStyle w:val="CommentReference"/>
          <w:rFonts w:asciiTheme="minorHAnsi" w:eastAsiaTheme="minorEastAsia" w:hAnsiTheme="minorHAnsi" w:cstheme="minorBidi"/>
          <w:b w:val="0"/>
          <w:bCs w:val="0"/>
          <w:color w:val="auto"/>
        </w:rPr>
        <w:commentReference w:id="187"/>
      </w:r>
      <w:ins w:id="188" w:author="Darren Burgess" w:date="2014-04-17T17:02:00Z">
        <w:r>
          <w:t>4</w:t>
        </w:r>
      </w:ins>
      <w:r w:rsidRPr="00890F9C">
        <w:t xml:space="preserve">: What constitutes a significant </w:t>
      </w:r>
      <w:proofErr w:type="spellStart"/>
      <w:r w:rsidRPr="00890F9C">
        <w:t>epistatic</w:t>
      </w:r>
      <w:proofErr w:type="spellEnd"/>
      <w:r w:rsidRPr="00890F9C">
        <w:t xml:space="preserve"> interaction?</w:t>
      </w:r>
      <w:bookmarkEnd w:id="186"/>
    </w:p>
    <w:p w14:paraId="74349D8A" w14:textId="77777777" w:rsidR="00920248" w:rsidRPr="00890F9C" w:rsidRDefault="00920248" w:rsidP="00920248"/>
    <w:p w14:paraId="218C9F49" w14:textId="47BB17E6" w:rsidR="00920248" w:rsidRPr="00890F9C" w:rsidRDefault="00920248" w:rsidP="00920248">
      <w:r w:rsidRPr="00890F9C">
        <w:t>Evidently, detection of epistasis is extremely challenging</w:t>
      </w:r>
      <w:ins w:id="189" w:author="Gib Hemani" w:date="2014-06-27T01:09:00Z">
        <w:r w:rsidR="000A17A2">
          <w:t xml:space="preserve">, and few (if any) reported </w:t>
        </w:r>
        <w:proofErr w:type="spellStart"/>
        <w:r w:rsidR="000A17A2">
          <w:t>epistatic</w:t>
        </w:r>
        <w:proofErr w:type="spellEnd"/>
        <w:r w:rsidR="000A17A2">
          <w:t xml:space="preserve"> effects </w:t>
        </w:r>
        <w:r w:rsidR="001E716B">
          <w:t xml:space="preserve">are </w:t>
        </w:r>
      </w:ins>
      <w:ins w:id="190" w:author="Gib Hemani" w:date="2014-06-27T01:16:00Z">
        <w:r w:rsidR="001E716B">
          <w:t>immune</w:t>
        </w:r>
      </w:ins>
      <w:ins w:id="191" w:author="Gib Hemani" w:date="2014-06-27T01:09:00Z">
        <w:r w:rsidR="001E716B">
          <w:t xml:space="preserve"> to all potential pitfalls detailed below</w:t>
        </w:r>
      </w:ins>
      <w:r w:rsidRPr="00890F9C">
        <w:t>. But with sample sizes increasing rapidly, and the growing availability of high</w:t>
      </w:r>
      <w:r>
        <w:t>-</w:t>
      </w:r>
      <w:r w:rsidRPr="00890F9C">
        <w:t>density SNP</w:t>
      </w:r>
      <w:r>
        <w:t>-genotyping microarrays</w:t>
      </w:r>
      <w:r w:rsidRPr="00890F9C">
        <w:t xml:space="preserve"> and </w:t>
      </w:r>
      <w:ins w:id="192" w:author="Darren Burgess" w:date="2014-04-17T16:29:00Z">
        <w:r>
          <w:t xml:space="preserve">DNA </w:t>
        </w:r>
      </w:ins>
      <w:r w:rsidRPr="00890F9C">
        <w:t xml:space="preserve">sequencing, we are entering an era in which detection of epistasis </w:t>
      </w:r>
      <w:r>
        <w:t xml:space="preserve">is becoming feasible. </w:t>
      </w:r>
      <w:r w:rsidRPr="00890F9C">
        <w:t xml:space="preserve">Here we </w:t>
      </w:r>
      <w:r>
        <w:t>provide</w:t>
      </w:r>
      <w:r w:rsidRPr="00890F9C">
        <w:t xml:space="preserve"> some </w:t>
      </w:r>
      <w:r>
        <w:t>guidance for the robust identification of</w:t>
      </w:r>
      <w:r w:rsidRPr="00890F9C">
        <w:t xml:space="preserve"> </w:t>
      </w:r>
      <w:proofErr w:type="spellStart"/>
      <w:r w:rsidRPr="00890F9C">
        <w:t>epistatic</w:t>
      </w:r>
      <w:proofErr w:type="spellEnd"/>
      <w:r w:rsidRPr="00890F9C">
        <w:t xml:space="preserve"> interactions </w:t>
      </w:r>
      <w:r>
        <w:t xml:space="preserve">that can </w:t>
      </w:r>
      <w:r w:rsidRPr="00890F9C">
        <w:t>be trusted by the scientific community.</w:t>
      </w:r>
    </w:p>
    <w:p w14:paraId="2AC77994" w14:textId="77777777" w:rsidR="00920248" w:rsidRPr="00890F9C" w:rsidRDefault="00920248" w:rsidP="00920248">
      <w:pPr>
        <w:pStyle w:val="Heading5"/>
      </w:pPr>
      <w:r w:rsidRPr="00890F9C">
        <w:t>Replication is necessary</w:t>
      </w:r>
    </w:p>
    <w:p w14:paraId="418FF63C" w14:textId="77777777" w:rsidR="00920248" w:rsidRPr="00890F9C" w:rsidRDefault="00920248" w:rsidP="00920248">
      <w:r w:rsidRPr="00890F9C">
        <w:t xml:space="preserve">As with additive genetic effects, following the discovery of </w:t>
      </w:r>
      <w:proofErr w:type="spellStart"/>
      <w:r w:rsidRPr="00890F9C">
        <w:t>epistatic</w:t>
      </w:r>
      <w:proofErr w:type="spellEnd"/>
      <w:r w:rsidRPr="00890F9C">
        <w:t xml:space="preserve"> genetic effects, the gold standard for reporting them is to show that the same SNPs replicate with the same direction </w:t>
      </w:r>
      <w:r>
        <w:t xml:space="preserve">of </w:t>
      </w:r>
      <w:r w:rsidRPr="00890F9C">
        <w:t xml:space="preserve">effect on the phenotype in an independent sample. </w:t>
      </w:r>
    </w:p>
    <w:p w14:paraId="4AE642F9" w14:textId="77777777" w:rsidR="00920248" w:rsidRPr="00890F9C" w:rsidRDefault="00920248" w:rsidP="00920248">
      <w:pPr>
        <w:pStyle w:val="Heading5"/>
      </w:pPr>
      <w:r w:rsidRPr="00890F9C">
        <w:t>Sufficiently stringent significance thresholds</w:t>
      </w:r>
    </w:p>
    <w:p w14:paraId="7EA428DD" w14:textId="71696FA4" w:rsidR="00920248" w:rsidRPr="00890F9C" w:rsidRDefault="00920248" w:rsidP="00920248">
      <w:r w:rsidRPr="00890F9C">
        <w:t xml:space="preserve">If independent samples are not available for replication, stringent significance thresholds are of utmost importance. Based on there being </w:t>
      </w:r>
      <w:r>
        <w:t>effectively around</w:t>
      </w:r>
      <w:r w:rsidRPr="00890F9C">
        <w:t xml:space="preserve"> 1 million independent </w:t>
      </w:r>
      <w:r>
        <w:t xml:space="preserve">loci </w:t>
      </w:r>
      <w:r w:rsidRPr="00890F9C">
        <w:t>in the genome, GWAS</w:t>
      </w:r>
      <w:r>
        <w:t>s</w:t>
      </w:r>
      <w:r w:rsidRPr="00890F9C">
        <w:t xml:space="preserve"> have adopted a standard significance threshold of </w:t>
      </w:r>
      <w:ins w:id="193" w:author="Darren Burgess" w:date="2014-04-17T16:30:00Z">
        <w:r w:rsidRPr="00430C63">
          <w:rPr>
            <w:i/>
          </w:rPr>
          <w:t>P</w:t>
        </w:r>
      </w:ins>
      <w:r w:rsidRPr="00890F9C">
        <w:t xml:space="preserve"> = 5x10</w:t>
      </w:r>
      <w:r w:rsidRPr="00890F9C">
        <w:rPr>
          <w:vertAlign w:val="superscript"/>
        </w:rPr>
        <w:t>-8</w:t>
      </w:r>
      <w:r w:rsidRPr="00890F9C">
        <w:t xml:space="preserve">. With the emergence of rapid computational methods for performing exhaustive pairwise scans, we suggest a significance threshold of </w:t>
      </w:r>
      <w:ins w:id="194" w:author="Darren Burgess" w:date="2014-04-17T16:30:00Z">
        <w:r w:rsidRPr="00430C63">
          <w:rPr>
            <w:i/>
          </w:rPr>
          <w:t>P</w:t>
        </w:r>
      </w:ins>
      <w:r w:rsidRPr="00890F9C">
        <w:t xml:space="preserve"> = 0.05 / 0.5(</w:t>
      </w:r>
      <w:proofErr w:type="gramStart"/>
      <w:r w:rsidRPr="00890F9C">
        <w:t>1x10</w:t>
      </w:r>
      <w:r w:rsidRPr="00890F9C">
        <w:rPr>
          <w:vertAlign w:val="superscript"/>
        </w:rPr>
        <w:t>6</w:t>
      </w:r>
      <w:r w:rsidRPr="00890F9C">
        <w:t>)</w:t>
      </w:r>
      <w:r w:rsidRPr="00890F9C">
        <w:rPr>
          <w:vertAlign w:val="superscript"/>
        </w:rPr>
        <w:t>2</w:t>
      </w:r>
      <w:proofErr w:type="gramEnd"/>
      <w:r w:rsidRPr="00890F9C">
        <w:t xml:space="preserve"> = 1x10</w:t>
      </w:r>
      <w:r w:rsidRPr="00890F9C">
        <w:rPr>
          <w:vertAlign w:val="superscript"/>
        </w:rPr>
        <w:t>-13</w:t>
      </w:r>
      <w:del w:id="195" w:author="Gib Hemani" w:date="2014-06-26T23:04:00Z">
        <w:r w:rsidRPr="00890F9C" w:rsidDel="00DE6248">
          <w:delText>.</w:delText>
        </w:r>
      </w:del>
      <w:ins w:id="196" w:author="Gib Hemani" w:date="2014-06-26T23:04:00Z">
        <w:r w:rsidR="00DE6248">
          <w:t xml:space="preserve"> as it has been shown that the effective number of tests in a two locus search is very close to half the square of </w:t>
        </w:r>
      </w:ins>
      <w:ins w:id="197" w:author="Gib Hemani" w:date="2014-06-26T23:06:00Z">
        <w:r w:rsidR="00DE6248">
          <w:t>the effective number of independent regions in the genome</w:t>
        </w:r>
      </w:ins>
      <w:ins w:id="198" w:author="Gib Hemani" w:date="2014-06-26T23:07:00Z">
        <w:r w:rsidR="00DE6248">
          <w:fldChar w:fldCharType="begin" w:fldLock="1"/>
        </w:r>
      </w:ins>
      <w:r w:rsidR="008A016F">
        <w:instrText>ADDIN CSL_CITATION { "citationItems" : [ { "id" : "ITEM-1", "itemData" : { "DOI" : "10.1111/j.1469-1809.2010.00610.x", "ISSN" : "1469-1809", "PMID" : "20950400", "abstract" : "Interaction between genetic variants is hypothesized to be one of several putative explanations for the 'case of missing heritability.'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 n is appropriate for populations of European ancestry. We speculated that for GWIA, correction by 1/4 \u00b7 m should be appropriate, where m = n \u00b7 (n-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 m is appropriate, a number that is somewhat larger than that of our hypothesis. In summary, it can be stated that for an Illumina(\u00ae) -type marker panel with 500,000 SNPs, an uncorrected P-value of 1.0 \u00d7 10\u207b\u00b9\u00b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1" ] ] }, "page" : "29-35", "title" : "Significance levels in genome-wide interaction analysis (GWIA).", "type" : "article-journal", "volume" : "75" }, "uris" : [ "http://www.mendeley.com/documents/?uuid=6a0aef32-469c-41fb-af2e-c018c316f5b6" ] } ], "mendeley" : { "previouslyFormattedCitation" : "&lt;sup&gt;137&lt;/sup&gt;" }, "properties" : { "noteIndex" : 0 }, "schema" : "https://github.com/citation-style-language/schema/raw/master/csl-citation.json" }</w:instrText>
      </w:r>
      <w:r w:rsidR="00DE6248">
        <w:fldChar w:fldCharType="separate"/>
      </w:r>
      <w:r w:rsidR="008A016F" w:rsidRPr="008A016F">
        <w:rPr>
          <w:noProof/>
          <w:vertAlign w:val="superscript"/>
        </w:rPr>
        <w:t>137</w:t>
      </w:r>
      <w:ins w:id="199" w:author="Gib Hemani" w:date="2014-06-26T23:07:00Z">
        <w:r w:rsidR="00DE6248">
          <w:fldChar w:fldCharType="end"/>
        </w:r>
      </w:ins>
      <w:ins w:id="200" w:author="Gib Hemani" w:date="2014-06-26T23:08:00Z">
        <w:r w:rsidR="00DE6248">
          <w:t>.</w:t>
        </w:r>
      </w:ins>
    </w:p>
    <w:p w14:paraId="7AC0A164" w14:textId="77777777" w:rsidR="00920248" w:rsidRPr="00890F9C" w:rsidRDefault="00920248" w:rsidP="00920248">
      <w:pPr>
        <w:pStyle w:val="Heading5"/>
      </w:pPr>
      <w:r w:rsidRPr="00890F9C">
        <w:t>Discount the possibility of scale effects</w:t>
      </w:r>
    </w:p>
    <w:p w14:paraId="4AFC63F3" w14:textId="6B93A40E" w:rsidR="00920248" w:rsidRPr="00890F9C" w:rsidRDefault="000A17A2" w:rsidP="00920248">
      <w:ins w:id="201" w:author="Gib Hemani" w:date="2014-06-27T01:08:00Z">
        <w:r>
          <w:t xml:space="preserve">Interaction terms can appear or disappear due to non-linear transformation of the phenotype. </w:t>
        </w:r>
      </w:ins>
      <w:r w:rsidR="00920248" w:rsidRPr="00890F9C">
        <w:t xml:space="preserve">Ideally quantitative analysis should be performed on phenotypes that are </w:t>
      </w:r>
      <w:r w:rsidR="00920248">
        <w:t xml:space="preserve">transformed to </w:t>
      </w:r>
      <w:r w:rsidR="00920248" w:rsidRPr="00890F9C">
        <w:t>normali</w:t>
      </w:r>
      <w:r w:rsidR="00920248">
        <w:t>ty</w:t>
      </w:r>
      <w:r w:rsidR="00920248" w:rsidRPr="00071483">
        <w:t>,</w:t>
      </w:r>
      <w:r w:rsidR="00920248" w:rsidRPr="00890F9C">
        <w:t xml:space="preserve"> and it should be demonstrated that any detected non-additive effects persist following transformation to a biologically relevant scale</w:t>
      </w:r>
      <w:r w:rsidR="00920248" w:rsidRPr="00890F9C">
        <w:fldChar w:fldCharType="begin" w:fldLock="1"/>
      </w:r>
      <w:r w:rsidR="008A016F">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46&lt;/sup&gt;" }, "properties" : { "noteIndex" : 0 }, "schema" : "https://github.com/citation-style-language/schema/raw/master/csl-citation.json" }</w:instrText>
      </w:r>
      <w:r w:rsidR="00920248" w:rsidRPr="00890F9C">
        <w:fldChar w:fldCharType="separate"/>
      </w:r>
      <w:r w:rsidR="008A016F" w:rsidRPr="008A016F">
        <w:rPr>
          <w:noProof/>
          <w:vertAlign w:val="superscript"/>
        </w:rPr>
        <w:t>146</w:t>
      </w:r>
      <w:r w:rsidR="00920248" w:rsidRPr="00890F9C">
        <w:fldChar w:fldCharType="end"/>
      </w:r>
      <w:ins w:id="202" w:author="Darren Burgess" w:date="2014-04-17T16:31:00Z">
        <w:r w:rsidR="00920248">
          <w:t xml:space="preserve">. </w:t>
        </w:r>
      </w:ins>
      <w:r w:rsidR="00920248" w:rsidRPr="00890F9C">
        <w:t xml:space="preserve">For </w:t>
      </w:r>
      <w:r w:rsidR="00920248">
        <w:t xml:space="preserve">binary phenotypes </w:t>
      </w:r>
      <w:r w:rsidR="00920248" w:rsidRPr="00890F9C">
        <w:t>the analysis of epistasis is most convincing when shown to be present on the liability scale of risk.</w:t>
      </w:r>
    </w:p>
    <w:p w14:paraId="4F934D66" w14:textId="77777777" w:rsidR="00920248" w:rsidRPr="00890F9C" w:rsidRDefault="00920248" w:rsidP="00920248">
      <w:pPr>
        <w:pStyle w:val="Heading5"/>
      </w:pPr>
      <w:r w:rsidRPr="00890F9C">
        <w:t>Discount the likelihood of haplotype effects</w:t>
      </w:r>
    </w:p>
    <w:p w14:paraId="610D2003" w14:textId="561C4D7C" w:rsidR="00920248" w:rsidRPr="00890F9C" w:rsidRDefault="00920248" w:rsidP="00920248">
      <w:r w:rsidRPr="00890F9C">
        <w:t>In a typical pairwise scan</w:t>
      </w:r>
      <w:ins w:id="203" w:author="Darren Burgess" w:date="2014-04-17T16:31:00Z">
        <w:r>
          <w:t>,</w:t>
        </w:r>
      </w:ins>
      <w:r w:rsidRPr="00890F9C">
        <w:t xml:space="preserve"> inflation of test statistics for interaction terms between </w:t>
      </w:r>
      <w:proofErr w:type="spellStart"/>
      <w:r w:rsidRPr="00890F9C">
        <w:t>neighbouring</w:t>
      </w:r>
      <w:proofErr w:type="spellEnd"/>
      <w:r w:rsidRPr="00890F9C">
        <w:t xml:space="preserve"> SNPs on the same chromosome can arise due to haplotype effects, and this is often inseparable from </w:t>
      </w:r>
      <w:proofErr w:type="spellStart"/>
      <w:r w:rsidRPr="00890F9C">
        <w:t>epistatic</w:t>
      </w:r>
      <w:proofErr w:type="spellEnd"/>
      <w:r w:rsidRPr="00890F9C">
        <w:t xml:space="preserve"> effects.</w:t>
      </w:r>
      <w:r w:rsidRPr="00890F9C">
        <w:fldChar w:fldCharType="begin" w:fldLock="1"/>
      </w:r>
      <w:r w:rsidR="008A016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Pr="00890F9C">
        <w:fldChar w:fldCharType="separate"/>
      </w:r>
      <w:r w:rsidR="008A016F" w:rsidRPr="008A016F">
        <w:rPr>
          <w:noProof/>
          <w:vertAlign w:val="superscript"/>
        </w:rPr>
        <w:t>21</w:t>
      </w:r>
      <w:r w:rsidRPr="00890F9C">
        <w:fldChar w:fldCharType="end"/>
      </w:r>
      <w:r w:rsidRPr="00890F9C">
        <w:t xml:space="preserve"> Ideally the two tested SNPs </w:t>
      </w:r>
      <w:proofErr w:type="gramStart"/>
      <w:r w:rsidRPr="00890F9C">
        <w:t>should</w:t>
      </w:r>
      <w:proofErr w:type="gramEnd"/>
      <w:r w:rsidRPr="00890F9C">
        <w:t xml:space="preserve"> neither be in LD with each other nor should both be in LD with some other, potentially unobserved, variant. This latter caveat</w:t>
      </w:r>
      <w:ins w:id="204" w:author="Gib Hemani" w:date="2014-06-27T01:14:00Z">
        <w:r w:rsidR="001E716B">
          <w:t xml:space="preserve"> is testable by fitting fine mapped</w:t>
        </w:r>
      </w:ins>
      <w:ins w:id="205" w:author="Gib Hemani" w:date="2014-06-27T01:15:00Z">
        <w:r w:rsidR="001E716B">
          <w:t xml:space="preserve"> additive</w:t>
        </w:r>
      </w:ins>
      <w:ins w:id="206" w:author="Gib Hemani" w:date="2014-06-27T01:14:00Z">
        <w:r w:rsidR="001E716B">
          <w:t xml:space="preserve"> SNPs</w:t>
        </w:r>
      </w:ins>
      <w:ins w:id="207" w:author="Gib Hemani" w:date="2014-06-27T01:15:00Z">
        <w:r w:rsidR="001E716B">
          <w:t xml:space="preserve"> (from sequence data or imputed data)</w:t>
        </w:r>
      </w:ins>
      <w:ins w:id="208" w:author="Gib Hemani" w:date="2014-06-27T01:14:00Z">
        <w:r w:rsidR="001E716B">
          <w:t xml:space="preserve"> as covariates with the interacting SNPs,</w:t>
        </w:r>
      </w:ins>
      <w:r w:rsidRPr="00890F9C">
        <w:t xml:space="preserve"> and we suggest that interacting </w:t>
      </w:r>
      <w:r w:rsidRPr="00216B88">
        <w:t>SNPs should be in LD r</w:t>
      </w:r>
      <w:r w:rsidRPr="00216B88">
        <w:rPr>
          <w:vertAlign w:val="superscript"/>
        </w:rPr>
        <w:t>2</w:t>
      </w:r>
      <w:r w:rsidRPr="00216B88">
        <w:t>&lt;0.1, and</w:t>
      </w:r>
      <w:ins w:id="209" w:author="Gib Hemani" w:date="2014-06-27T01:33:00Z">
        <w:r w:rsidR="00D00C5E">
          <w:t xml:space="preserve"> normalized disequilibrium</w:t>
        </w:r>
      </w:ins>
      <w:r w:rsidRPr="00216B88">
        <w:t xml:space="preserve"> D’&lt;0.1 to reduce the possibility of haplotype effects underlying any signals.</w:t>
      </w:r>
    </w:p>
    <w:p w14:paraId="57D448BB" w14:textId="77777777" w:rsidR="00861036" w:rsidRPr="00890F9C" w:rsidRDefault="00861036" w:rsidP="00861036">
      <w:pPr>
        <w:pStyle w:val="bodyindent"/>
        <w:ind w:firstLine="0"/>
        <w:rPr>
          <w:rFonts w:asciiTheme="majorHAnsi" w:hAnsiTheme="majorHAnsi"/>
          <w:noProof w:val="0"/>
          <w:sz w:val="20"/>
        </w:rPr>
      </w:pPr>
    </w:p>
    <w:p w14:paraId="4FD0C047" w14:textId="77777777" w:rsidR="00216B88" w:rsidRDefault="00216B88">
      <w:pPr>
        <w:rPr>
          <w:rFonts w:asciiTheme="majorHAnsi" w:eastAsiaTheme="majorEastAsia" w:hAnsiTheme="majorHAnsi" w:cstheme="majorBidi"/>
          <w:b/>
          <w:bCs/>
          <w:color w:val="4F81BD" w:themeColor="accent1"/>
          <w:sz w:val="26"/>
          <w:szCs w:val="26"/>
        </w:rPr>
      </w:pPr>
      <w:r>
        <w:br w:type="page"/>
      </w:r>
    </w:p>
    <w:p w14:paraId="05F7090D" w14:textId="64F2C086" w:rsidR="00861036" w:rsidRPr="00890F9C" w:rsidRDefault="00861036" w:rsidP="00894474">
      <w:pPr>
        <w:pStyle w:val="Heading2"/>
      </w:pPr>
      <w:bookmarkStart w:id="210" w:name="_Toc257304559"/>
      <w:r w:rsidRPr="00890F9C">
        <w:lastRenderedPageBreak/>
        <w:t>Figure 1</w:t>
      </w:r>
      <w:bookmarkEnd w:id="210"/>
    </w:p>
    <w:p w14:paraId="7122E666" w14:textId="77777777" w:rsidR="00861036" w:rsidRPr="00890F9C" w:rsidRDefault="004470CF" w:rsidP="00894474">
      <w:pPr>
        <w:pStyle w:val="Heading2"/>
        <w:rPr>
          <w:b w:val="0"/>
          <w:color w:val="auto"/>
          <w:sz w:val="22"/>
          <w:szCs w:val="22"/>
        </w:rPr>
      </w:pPr>
      <w:bookmarkStart w:id="211" w:name="_Toc257304560"/>
      <w:proofErr w:type="gramStart"/>
      <w:r w:rsidRPr="00890F9C">
        <w:rPr>
          <w:b w:val="0"/>
          <w:color w:val="auto"/>
          <w:sz w:val="22"/>
          <w:szCs w:val="22"/>
        </w:rPr>
        <w:t>Types of methods to detect epistasis in GWAS.</w:t>
      </w:r>
      <w:proofErr w:type="gramEnd"/>
      <w:r w:rsidRPr="00890F9C">
        <w:rPr>
          <w:b w:val="0"/>
          <w:color w:val="auto"/>
          <w:sz w:val="22"/>
          <w:szCs w:val="22"/>
        </w:rPr>
        <w:t xml:space="preserve"> Outline of different types of methods in two major groups based on SNPs and groups of SNPs respectively.</w:t>
      </w:r>
      <w:bookmarkEnd w:id="211"/>
    </w:p>
    <w:p w14:paraId="62EDDD79" w14:textId="603BC3FD" w:rsidR="004470CF" w:rsidRPr="00923754" w:rsidRDefault="00605E09" w:rsidP="004470CF">
      <w:pPr>
        <w:rPr>
          <w:b/>
        </w:rPr>
      </w:pPr>
      <w:r w:rsidRPr="00923754">
        <w:rPr>
          <w:b/>
          <w:noProof/>
        </w:rPr>
        <mc:AlternateContent>
          <mc:Choice Requires="wps">
            <w:drawing>
              <wp:anchor distT="0" distB="0" distL="114300" distR="114300" simplePos="0" relativeHeight="251670528" behindDoc="0" locked="0" layoutInCell="1" allowOverlap="1" wp14:anchorId="281B3EB3" wp14:editId="38413125">
                <wp:simplePos x="0" y="0"/>
                <wp:positionH relativeFrom="column">
                  <wp:posOffset>3384550</wp:posOffset>
                </wp:positionH>
                <wp:positionV relativeFrom="paragraph">
                  <wp:posOffset>137795</wp:posOffset>
                </wp:positionV>
                <wp:extent cx="828040" cy="288290"/>
                <wp:effectExtent l="76200" t="57150" r="86360" b="11176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85771A"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" fillcolor="#ffff80" strokecolor="#4579b8 [3044]">
                <v:fill color2="#ffffda" rotate="t" colors="0 #ffff80;.5 #ffffb3;1 #ffffda" type="gradient"/>
                <v:shadow on="t" opacity="24903f" origin=",.5" offset="0,20000emu"/>
                <v:textbox>
                  <w:txbxContent>
                    <w:p w14:paraId="4385771A"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p>
    <w:p w14:paraId="5A566610" w14:textId="1C13CC01" w:rsidR="004470CF" w:rsidRPr="00890F9C" w:rsidRDefault="00125D3D" w:rsidP="004470CF">
      <w:r>
        <w:rPr>
          <w:noProof/>
        </w:rPr>
        <mc:AlternateContent>
          <mc:Choice Requires="wps">
            <w:drawing>
              <wp:anchor distT="0" distB="0" distL="114300" distR="114300" simplePos="0" relativeHeight="251693056" behindDoc="0" locked="0" layoutInCell="1" allowOverlap="1" wp14:anchorId="3807234C" wp14:editId="5A602443">
                <wp:simplePos x="0" y="0"/>
                <wp:positionH relativeFrom="column">
                  <wp:posOffset>3171825</wp:posOffset>
                </wp:positionH>
                <wp:positionV relativeFrom="paragraph">
                  <wp:posOffset>100966</wp:posOffset>
                </wp:positionV>
                <wp:extent cx="209550" cy="361949"/>
                <wp:effectExtent l="0" t="0" r="19050" b="19685"/>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550" cy="361949"/>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75pt,7.95pt" to="266.2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" strokecolor="#548dd4 [1951]" strokeweight="1.5pt"/>
            </w:pict>
          </mc:Fallback>
        </mc:AlternateContent>
      </w:r>
    </w:p>
    <w:p w14:paraId="3F965E5C" w14:textId="413EAA30" w:rsidR="004470CF" w:rsidRPr="00890F9C" w:rsidRDefault="00605E09" w:rsidP="00894474">
      <w:pPr>
        <w:pStyle w:val="Heading2"/>
      </w:pPr>
      <w:r>
        <w:rPr>
          <w:noProof/>
        </w:rPr>
        <mc:AlternateContent>
          <mc:Choice Requires="wps">
            <w:drawing>
              <wp:anchor distT="4294967295" distB="4294967295" distL="114300" distR="114300" simplePos="0" relativeHeight="251692032" behindDoc="0" locked="0" layoutInCell="1" allowOverlap="1" wp14:anchorId="684F7545" wp14:editId="4B52CE74">
                <wp:simplePos x="0" y="0"/>
                <wp:positionH relativeFrom="column">
                  <wp:posOffset>3168650</wp:posOffset>
                </wp:positionH>
                <wp:positionV relativeFrom="paragraph">
                  <wp:posOffset>284479</wp:posOffset>
                </wp:positionV>
                <wp:extent cx="215900" cy="0"/>
                <wp:effectExtent l="0" t="0" r="12700" b="1905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49.5pt,22.4pt" to="266.5pt,2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42C711AE" wp14:editId="69FE1C5F">
                <wp:simplePos x="0" y="0"/>
                <wp:positionH relativeFrom="column">
                  <wp:posOffset>3168650</wp:posOffset>
                </wp:positionH>
                <wp:positionV relativeFrom="paragraph">
                  <wp:posOffset>284480</wp:posOffset>
                </wp:positionV>
                <wp:extent cx="215900" cy="360045"/>
                <wp:effectExtent l="0" t="0" r="31750" b="2095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54935262" wp14:editId="32CC6CB1">
                <wp:simplePos x="0" y="0"/>
                <wp:positionH relativeFrom="column">
                  <wp:posOffset>2088515</wp:posOffset>
                </wp:positionH>
                <wp:positionV relativeFrom="paragraph">
                  <wp:posOffset>284480</wp:posOffset>
                </wp:positionV>
                <wp:extent cx="215900" cy="431800"/>
                <wp:effectExtent l="0" t="0" r="31750" b="2540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67729C23" wp14:editId="32DCE2C0">
                <wp:simplePos x="0" y="0"/>
                <wp:positionH relativeFrom="column">
                  <wp:posOffset>3384550</wp:posOffset>
                </wp:positionH>
                <wp:positionV relativeFrom="paragraph">
                  <wp:posOffset>140335</wp:posOffset>
                </wp:positionV>
                <wp:extent cx="828040" cy="288290"/>
                <wp:effectExtent l="76200" t="57150" r="86360" b="111760"/>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46B7A54"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446B7A54"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5EF3B923" wp14:editId="4712684E">
                <wp:simplePos x="0" y="0"/>
                <wp:positionH relativeFrom="column">
                  <wp:posOffset>2304415</wp:posOffset>
                </wp:positionH>
                <wp:positionV relativeFrom="paragraph">
                  <wp:posOffset>140335</wp:posOffset>
                </wp:positionV>
                <wp:extent cx="864235" cy="288290"/>
                <wp:effectExtent l="76200" t="57150" r="88265" b="111760"/>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E988F52" w14:textId="77777777" w:rsidR="00DB6049" w:rsidRPr="004470CF" w:rsidRDefault="00DB6049"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" fillcolor="#ffff80" strokecolor="#4579b8 [3044]">
                <v:fill color2="#ffffda" rotate="t" colors="0 #ffff80;.5 #ffffb3;1 #ffffda" type="gradient"/>
                <v:shadow on="t" opacity="24903f" origin=",.5" offset="0,20000emu"/>
                <v:textbox>
                  <w:txbxContent>
                    <w:p w14:paraId="4E988F52" w14:textId="77777777" w:rsidR="00DB6049" w:rsidRPr="004470CF" w:rsidRDefault="00DB6049" w:rsidP="004470CF">
                      <w:pPr>
                        <w:pStyle w:val="NormalWeb"/>
                        <w:spacing w:before="0" w:beforeAutospacing="0" w:after="0" w:afterAutospacing="0"/>
                        <w:jc w:val="center"/>
                      </w:pPr>
                      <w:proofErr w:type="spellStart"/>
                      <w:r w:rsidRPr="004470CF">
                        <w:rPr>
                          <w:rFonts w:asciiTheme="minorHAnsi" w:hAnsi="Cambria" w:cstheme="minorBidi"/>
                          <w:color w:val="000000" w:themeColor="dark1"/>
                          <w:kern w:val="24"/>
                        </w:rPr>
                        <w:t>Frequentist</w:t>
                      </w:r>
                      <w:proofErr w:type="spellEnd"/>
                    </w:p>
                  </w:txbxContent>
                </v:textbox>
              </v:roundrect>
            </w:pict>
          </mc:Fallback>
        </mc:AlternateContent>
      </w:r>
    </w:p>
    <w:p w14:paraId="06AED481" w14:textId="77777777" w:rsidR="004470CF" w:rsidRPr="00890F9C" w:rsidRDefault="00605E09" w:rsidP="00894474">
      <w:pPr>
        <w:pStyle w:val="Heading2"/>
      </w:pPr>
      <w:r>
        <w:rPr>
          <w:noProof/>
        </w:rPr>
        <mc:AlternateContent>
          <mc:Choice Requires="wps">
            <w:drawing>
              <wp:anchor distT="0" distB="0" distL="114300" distR="114300" simplePos="0" relativeHeight="251673600" behindDoc="0" locked="0" layoutInCell="1" allowOverlap="1" wp14:anchorId="28384417" wp14:editId="1198F256">
                <wp:simplePos x="0" y="0"/>
                <wp:positionH relativeFrom="column">
                  <wp:posOffset>1224280</wp:posOffset>
                </wp:positionH>
                <wp:positionV relativeFrom="paragraph">
                  <wp:posOffset>243205</wp:posOffset>
                </wp:positionV>
                <wp:extent cx="864235" cy="288290"/>
                <wp:effectExtent l="76200" t="57150" r="88265" b="11176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72A2C48"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" fillcolor="#ffff80" strokecolor="#4579b8 [3044]">
                <v:fill color2="#ffffda" rotate="t" colors="0 #ffff80;.5 #ffffb3;1 #ffffda" type="gradient"/>
                <v:shadow on="t" opacity="24903f" origin=",.5" offset="0,20000emu"/>
                <v:textbox inset="0,,0">
                  <w:txbxContent>
                    <w:p w14:paraId="372A2C48"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339587C3" wp14:editId="0A86185D">
                <wp:simplePos x="0" y="0"/>
                <wp:positionH relativeFrom="column">
                  <wp:posOffset>3384550</wp:posOffset>
                </wp:positionH>
                <wp:positionV relativeFrom="paragraph">
                  <wp:posOffset>171450</wp:posOffset>
                </wp:positionV>
                <wp:extent cx="828040" cy="287655"/>
                <wp:effectExtent l="76200" t="57150" r="86360" b="112395"/>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A3ADAD4"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" fillcolor="#ffff80" strokecolor="#4579b8 [3044]">
                <v:fill color2="#ffffda" rotate="t" colors="0 #ffff80;.5 #ffffb3;1 #ffffda" type="gradient"/>
                <v:shadow on="t" opacity="24903f" origin=",.5" offset="0,20000emu"/>
                <v:textbox>
                  <w:txbxContent>
                    <w:p w14:paraId="3A3ADAD4"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7C1B0D9C" w14:textId="77777777" w:rsidR="004470CF" w:rsidRPr="00890F9C" w:rsidRDefault="00605E09" w:rsidP="00894474">
      <w:pPr>
        <w:pStyle w:val="Heading2"/>
      </w:pPr>
      <w:r>
        <w:rPr>
          <w:noProof/>
        </w:rPr>
        <mc:AlternateContent>
          <mc:Choice Requires="wps">
            <w:drawing>
              <wp:anchor distT="0" distB="0" distL="114300" distR="114300" simplePos="0" relativeHeight="251696128" behindDoc="0" locked="0" layoutInCell="1" allowOverlap="1" wp14:anchorId="55615710" wp14:editId="1255F242">
                <wp:simplePos x="0" y="0"/>
                <wp:positionH relativeFrom="column">
                  <wp:posOffset>2088515</wp:posOffset>
                </wp:positionH>
                <wp:positionV relativeFrom="paragraph">
                  <wp:posOffset>59055</wp:posOffset>
                </wp:positionV>
                <wp:extent cx="215900" cy="432435"/>
                <wp:effectExtent l="0" t="0" r="31750" b="2476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063B819B" wp14:editId="33E7D08E">
                <wp:simplePos x="0" y="0"/>
                <wp:positionH relativeFrom="column">
                  <wp:posOffset>864235</wp:posOffset>
                </wp:positionH>
                <wp:positionV relativeFrom="paragraph">
                  <wp:posOffset>59055</wp:posOffset>
                </wp:positionV>
                <wp:extent cx="360045" cy="1296035"/>
                <wp:effectExtent l="0" t="0" r="20955" b="1841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5F38A8BB" wp14:editId="1BAE0346">
                <wp:simplePos x="0" y="0"/>
                <wp:positionH relativeFrom="column">
                  <wp:posOffset>3384550</wp:posOffset>
                </wp:positionH>
                <wp:positionV relativeFrom="paragraph">
                  <wp:posOffset>203200</wp:posOffset>
                </wp:positionV>
                <wp:extent cx="828040" cy="288290"/>
                <wp:effectExtent l="76200" t="57150" r="86360" b="111760"/>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A4BFB3F"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6A4BFB3F"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34E61514" w14:textId="77777777" w:rsidR="004470CF" w:rsidRPr="00890F9C" w:rsidRDefault="00605E09" w:rsidP="00894474">
      <w:pPr>
        <w:pStyle w:val="Heading2"/>
      </w:pPr>
      <w:r>
        <w:rPr>
          <w:noProof/>
        </w:rPr>
        <mc:AlternateContent>
          <mc:Choice Requires="wps">
            <w:drawing>
              <wp:anchor distT="0" distB="0" distL="114300" distR="114300" simplePos="0" relativeHeight="251689984" behindDoc="0" locked="0" layoutInCell="1" allowOverlap="1" wp14:anchorId="7DC05923" wp14:editId="57288335">
                <wp:simplePos x="0" y="0"/>
                <wp:positionH relativeFrom="column">
                  <wp:posOffset>3168650</wp:posOffset>
                </wp:positionH>
                <wp:positionV relativeFrom="paragraph">
                  <wp:posOffset>19050</wp:posOffset>
                </wp:positionV>
                <wp:extent cx="215900" cy="144145"/>
                <wp:effectExtent l="0" t="0" r="31750" b="2730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483E6CE2" wp14:editId="1DE3F1C5">
                <wp:simplePos x="0" y="0"/>
                <wp:positionH relativeFrom="column">
                  <wp:posOffset>3168650</wp:posOffset>
                </wp:positionH>
                <wp:positionV relativeFrom="paragraph">
                  <wp:posOffset>163195</wp:posOffset>
                </wp:positionV>
                <wp:extent cx="215900" cy="215900"/>
                <wp:effectExtent l="0" t="0" r="31750" b="31750"/>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4CBED9F9" wp14:editId="50BD0344">
                <wp:simplePos x="0" y="0"/>
                <wp:positionH relativeFrom="column">
                  <wp:posOffset>3384550</wp:posOffset>
                </wp:positionH>
                <wp:positionV relativeFrom="paragraph">
                  <wp:posOffset>234950</wp:posOffset>
                </wp:positionV>
                <wp:extent cx="828040" cy="288290"/>
                <wp:effectExtent l="76200" t="57150" r="86360" b="11176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7EEFB4F"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17EEFB4F"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7E33316C" wp14:editId="0CFC07C1">
                <wp:simplePos x="0" y="0"/>
                <wp:positionH relativeFrom="column">
                  <wp:posOffset>2304415</wp:posOffset>
                </wp:positionH>
                <wp:positionV relativeFrom="paragraph">
                  <wp:posOffset>19050</wp:posOffset>
                </wp:positionV>
                <wp:extent cx="864235" cy="287655"/>
                <wp:effectExtent l="76200" t="57150" r="88265" b="11239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84EAF4C"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" fillcolor="#ffff80" strokecolor="#4579b8 [3044]">
                <v:fill color2="#ffffda" rotate="t" colors="0 #ffff80;.5 #ffffb3;1 #ffffda" type="gradient"/>
                <v:shadow on="t" opacity="24903f" origin=",.5" offset="0,20000emu"/>
                <v:textbox>
                  <w:txbxContent>
                    <w:p w14:paraId="184EAF4C"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79C38065" w14:textId="77777777" w:rsidR="004470CF" w:rsidRPr="00890F9C" w:rsidRDefault="00605E09" w:rsidP="00894474">
      <w:pPr>
        <w:pStyle w:val="Heading2"/>
      </w:pPr>
      <w:r>
        <w:rPr>
          <w:noProof/>
        </w:rPr>
        <mc:AlternateContent>
          <mc:Choice Requires="wps">
            <w:drawing>
              <wp:anchor distT="0" distB="0" distL="114300" distR="114300" simplePos="0" relativeHeight="251662336" behindDoc="0" locked="0" layoutInCell="1" allowOverlap="1" wp14:anchorId="3BC232FB" wp14:editId="242AA60B">
                <wp:simplePos x="0" y="0"/>
                <wp:positionH relativeFrom="column">
                  <wp:posOffset>2304415</wp:posOffset>
                </wp:positionH>
                <wp:positionV relativeFrom="paragraph">
                  <wp:posOffset>194310</wp:posOffset>
                </wp:positionV>
                <wp:extent cx="864235" cy="287655"/>
                <wp:effectExtent l="76200" t="57150" r="88265" b="11239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DEA38B"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" fillcolor="#ffbc86" strokecolor="#4579b8 [3044]">
                <v:fill color2="#ffe9db" rotate="t" colors="0 #ffbc86;.5 #ffd4b6;1 #ffe9db" type="gradient"/>
                <v:shadow on="t" opacity="24903f" origin=",.5" offset="0,20000emu"/>
                <v:textbox>
                  <w:txbxContent>
                    <w:p w14:paraId="43DEA38B"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5C21A49E" w14:textId="77777777" w:rsidR="004470CF" w:rsidRPr="00890F9C" w:rsidRDefault="00605E09" w:rsidP="00894474">
      <w:pPr>
        <w:pStyle w:val="Heading2"/>
      </w:pPr>
      <w:r>
        <w:rPr>
          <w:noProof/>
        </w:rPr>
        <mc:AlternateContent>
          <mc:Choice Requires="wps">
            <w:drawing>
              <wp:anchor distT="0" distB="0" distL="114300" distR="114300" simplePos="0" relativeHeight="251687936" behindDoc="0" locked="0" layoutInCell="1" allowOverlap="1" wp14:anchorId="1330CC31" wp14:editId="52161F42">
                <wp:simplePos x="0" y="0"/>
                <wp:positionH relativeFrom="column">
                  <wp:posOffset>2088515</wp:posOffset>
                </wp:positionH>
                <wp:positionV relativeFrom="paragraph">
                  <wp:posOffset>10160</wp:posOffset>
                </wp:positionV>
                <wp:extent cx="215900" cy="359410"/>
                <wp:effectExtent l="0" t="0" r="31750" b="21590"/>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35BA0E4E" wp14:editId="3DC38C52">
                <wp:simplePos x="0" y="0"/>
                <wp:positionH relativeFrom="column">
                  <wp:posOffset>1224280</wp:posOffset>
                </wp:positionH>
                <wp:positionV relativeFrom="paragraph">
                  <wp:posOffset>226060</wp:posOffset>
                </wp:positionV>
                <wp:extent cx="864235" cy="287655"/>
                <wp:effectExtent l="76200" t="57150" r="88265" b="112395"/>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3C8557F3"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" fillcolor="#ffbc86" strokecolor="#4579b8 [3044]">
                <v:fill color2="#ffe9db" rotate="t" colors="0 #ffbc86;.5 #ffd4b6;1 #ffe9db" type="gradient"/>
                <v:shadow on="t" opacity="24903f" origin=",.5" offset="0,20000emu"/>
                <v:textbox>
                  <w:txbxContent>
                    <w:p w14:paraId="3C8557F3"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1EAF24B" wp14:editId="7D5DEC2D">
                <wp:simplePos x="0" y="0"/>
                <wp:positionH relativeFrom="column">
                  <wp:posOffset>2304415</wp:posOffset>
                </wp:positionH>
                <wp:positionV relativeFrom="paragraph">
                  <wp:posOffset>226060</wp:posOffset>
                </wp:positionV>
                <wp:extent cx="864235" cy="287655"/>
                <wp:effectExtent l="76200" t="57150" r="88265" b="112395"/>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774BC2E"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" fillcolor="#ffbc86" strokecolor="#4579b8 [3044]">
                <v:fill color2="#ffe9db" rotate="t" colors="0 #ffbc86;.5 #ffd4b6;1 #ffe9db" type="gradient"/>
                <v:shadow on="t" opacity="24903f" origin=",.5" offset="0,20000emu"/>
                <v:textbox>
                  <w:txbxContent>
                    <w:p w14:paraId="2774BC2E"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173A7EC0" wp14:editId="3A1D3DBA">
                <wp:simplePos x="0" y="0"/>
                <wp:positionH relativeFrom="column">
                  <wp:posOffset>0</wp:posOffset>
                </wp:positionH>
                <wp:positionV relativeFrom="paragraph">
                  <wp:posOffset>226060</wp:posOffset>
                </wp:positionV>
                <wp:extent cx="864235" cy="287655"/>
                <wp:effectExtent l="76200" t="57150" r="88265" b="112395"/>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57A784"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" fillcolor="#ffa586" strokecolor="#4579b8 [3044]">
                <v:fill color2="#ffe3dc" rotate="t" colors="0 #ffa586;.5 #ffc7b7;1 #ffe3dc" type="gradient"/>
                <v:shadow on="t" opacity="24903f" origin=",.5" offset="0,20000emu"/>
                <v:textbox>
                  <w:txbxContent>
                    <w:p w14:paraId="4B57A784"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11B51A0B" w14:textId="77777777" w:rsidR="004470CF" w:rsidRPr="00890F9C" w:rsidRDefault="00605E09" w:rsidP="00894474">
      <w:pPr>
        <w:pStyle w:val="Heading2"/>
      </w:pPr>
      <w:r>
        <w:rPr>
          <w:noProof/>
        </w:rPr>
        <mc:AlternateContent>
          <mc:Choice Requires="wps">
            <w:drawing>
              <wp:anchor distT="0" distB="0" distL="114300" distR="114300" simplePos="0" relativeHeight="251680768" behindDoc="0" locked="0" layoutInCell="1" allowOverlap="1" wp14:anchorId="0ED5E855" wp14:editId="3F3EBD9A">
                <wp:simplePos x="0" y="0"/>
                <wp:positionH relativeFrom="column">
                  <wp:posOffset>864235</wp:posOffset>
                </wp:positionH>
                <wp:positionV relativeFrom="paragraph">
                  <wp:posOffset>41275</wp:posOffset>
                </wp:positionV>
                <wp:extent cx="360045" cy="902970"/>
                <wp:effectExtent l="0" t="0" r="20955" b="30480"/>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" strokecolor="#548dd4 [1951]" strokeweight="1.5pt"/>
            </w:pict>
          </mc:Fallback>
        </mc:AlternateContent>
      </w:r>
      <w:r>
        <w:rPr>
          <w:noProof/>
        </w:rPr>
        <mc:AlternateContent>
          <mc:Choice Requires="wps">
            <w:drawing>
              <wp:anchor distT="0" distB="0" distL="114300" distR="114300" simplePos="0" relativeHeight="251686912" behindDoc="0" locked="0" layoutInCell="1" allowOverlap="1" wp14:anchorId="64FC83AD" wp14:editId="46546FAB">
                <wp:simplePos x="0" y="0"/>
                <wp:positionH relativeFrom="column">
                  <wp:posOffset>2088515</wp:posOffset>
                </wp:positionH>
                <wp:positionV relativeFrom="paragraph">
                  <wp:posOffset>40640</wp:posOffset>
                </wp:positionV>
                <wp:extent cx="215900" cy="0"/>
                <wp:effectExtent l="12065" t="17780" r="10160" b="10795"/>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Connector 29" o:spid="_x0000_s1026" type="#_x0000_t32" style="position:absolute;margin-left:164.45pt;margin-top:3.2pt;width:17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304CDB93" wp14:editId="0F9051D3">
                <wp:simplePos x="0" y="0"/>
                <wp:positionH relativeFrom="column">
                  <wp:posOffset>2088515</wp:posOffset>
                </wp:positionH>
                <wp:positionV relativeFrom="paragraph">
                  <wp:posOffset>40640</wp:posOffset>
                </wp:positionV>
                <wp:extent cx="215900" cy="360045"/>
                <wp:effectExtent l="0" t="0" r="31750" b="2095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" strokecolor="#548dd4 [1951]" strokeweight="1.5pt"/>
            </w:pict>
          </mc:Fallback>
        </mc:AlternateContent>
      </w:r>
      <w:r>
        <w:rPr>
          <w:noProof/>
        </w:rPr>
        <mc:AlternateContent>
          <mc:Choice Requires="wps">
            <w:drawing>
              <wp:anchor distT="0" distB="0" distL="114300" distR="114300" simplePos="0" relativeHeight="251681792" behindDoc="0" locked="0" layoutInCell="1" allowOverlap="1" wp14:anchorId="2E9FC0B4" wp14:editId="41B083F2">
                <wp:simplePos x="0" y="0"/>
                <wp:positionH relativeFrom="column">
                  <wp:posOffset>864235</wp:posOffset>
                </wp:positionH>
                <wp:positionV relativeFrom="paragraph">
                  <wp:posOffset>40640</wp:posOffset>
                </wp:positionV>
                <wp:extent cx="360045" cy="0"/>
                <wp:effectExtent l="16510" t="17780" r="13970" b="10795"/>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straightConnector1">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Connector 24" o:spid="_x0000_s1026" type="#_x0000_t32" style="position:absolute;margin-left:68.05pt;margin-top:3.2pt;width:28.3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2BC2AA7D" wp14:editId="66135380">
                <wp:simplePos x="0" y="0"/>
                <wp:positionH relativeFrom="column">
                  <wp:posOffset>2304415</wp:posOffset>
                </wp:positionH>
                <wp:positionV relativeFrom="paragraph">
                  <wp:posOffset>257175</wp:posOffset>
                </wp:positionV>
                <wp:extent cx="864235" cy="287655"/>
                <wp:effectExtent l="76200" t="57150" r="88265" b="112395"/>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7A97B28"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" fillcolor="#ffbc86" strokecolor="#4579b8 [3044]">
                <v:fill color2="#ffe9db" rotate="t" colors="0 #ffbc86;.5 #ffd4b6;1 #ffe9db" type="gradient"/>
                <v:shadow on="t" opacity="24903f" origin=",.5" offset="0,20000emu"/>
                <v:textbox inset="1mm,,1mm">
                  <w:txbxContent>
                    <w:p w14:paraId="47A97B28"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6BB4C6E6" w14:textId="77777777" w:rsidR="004470CF" w:rsidRPr="00890F9C" w:rsidRDefault="00605E09" w:rsidP="00894474">
      <w:pPr>
        <w:pStyle w:val="Heading2"/>
      </w:pPr>
      <w:r>
        <w:rPr>
          <w:noProof/>
        </w:rPr>
        <mc:AlternateContent>
          <mc:Choice Requires="wps">
            <w:drawing>
              <wp:anchor distT="0" distB="0" distL="114300" distR="114300" simplePos="0" relativeHeight="251676672" behindDoc="0" locked="0" layoutInCell="1" allowOverlap="1" wp14:anchorId="0E774A64" wp14:editId="77380ECE">
                <wp:simplePos x="0" y="0"/>
                <wp:positionH relativeFrom="column">
                  <wp:posOffset>2305050</wp:posOffset>
                </wp:positionH>
                <wp:positionV relativeFrom="paragraph">
                  <wp:posOffset>289560</wp:posOffset>
                </wp:positionV>
                <wp:extent cx="864235" cy="428625"/>
                <wp:effectExtent l="76200" t="57150" r="88265" b="123825"/>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862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509A303"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5pt;margin-top:22.8pt;width:68.05pt;height:33.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" fillcolor="#ff8e8e" strokecolor="#4579b8 [3044]">
                <v:fill color2="#fdd" rotate="t" colors="0 #ff8e8e;.5 #ffbaba;1 #fdd" type="gradient"/>
                <v:shadow on="t" opacity="24903f" origin=",.5" offset="0,20000emu"/>
                <v:textbox inset="1mm,,1mm">
                  <w:txbxContent>
                    <w:p w14:paraId="6509A303"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113F5A85" w14:textId="30C13758" w:rsidR="004470CF" w:rsidRPr="00890F9C" w:rsidRDefault="00F92F2F" w:rsidP="00894474">
      <w:pPr>
        <w:pStyle w:val="Heading2"/>
      </w:pPr>
      <w:r>
        <w:rPr>
          <w:noProof/>
        </w:rPr>
        <mc:AlternateContent>
          <mc:Choice Requires="wps">
            <w:drawing>
              <wp:anchor distT="0" distB="0" distL="114300" distR="114300" simplePos="0" relativeHeight="251665408" behindDoc="0" locked="0" layoutInCell="1" allowOverlap="1" wp14:anchorId="7ADDA9EE" wp14:editId="4DF8DA25">
                <wp:simplePos x="0" y="0"/>
                <wp:positionH relativeFrom="column">
                  <wp:posOffset>1228725</wp:posOffset>
                </wp:positionH>
                <wp:positionV relativeFrom="paragraph">
                  <wp:posOffset>27940</wp:posOffset>
                </wp:positionV>
                <wp:extent cx="864235" cy="473710"/>
                <wp:effectExtent l="76200" t="57150" r="88265" b="116840"/>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7371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815490B" w14:textId="77777777" w:rsidR="00DB6049" w:rsidRPr="00EE5ED1" w:rsidRDefault="00DB6049"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75pt;margin-top:2.2pt;width:68.05pt;height:37.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" fillcolor="#ff8e8e" strokecolor="#4579b8 [3044]">
                <v:fill color2="#fdd" rotate="t" colors="0 #ff8e8e;.5 #ffbaba;1 #fdd" type="gradient"/>
                <v:shadow on="t" opacity="24903f" origin=",.5" offset="0,20000emu"/>
                <v:textbox inset="1mm,,1mm">
                  <w:txbxContent>
                    <w:p w14:paraId="7815490B" w14:textId="77777777" w:rsidR="00DB6049" w:rsidRPr="00EE5ED1" w:rsidRDefault="00DB6049"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sidR="00605E09">
        <w:rPr>
          <w:noProof/>
        </w:rPr>
        <mc:AlternateContent>
          <mc:Choice Requires="wps">
            <w:drawing>
              <wp:anchor distT="0" distB="0" distL="114300" distR="114300" simplePos="0" relativeHeight="251684864" behindDoc="0" locked="0" layoutInCell="1" allowOverlap="1" wp14:anchorId="359045B6" wp14:editId="7F75027B">
                <wp:simplePos x="0" y="0"/>
                <wp:positionH relativeFrom="column">
                  <wp:posOffset>2088515</wp:posOffset>
                </wp:positionH>
                <wp:positionV relativeFrom="paragraph">
                  <wp:posOffset>156210</wp:posOffset>
                </wp:positionV>
                <wp:extent cx="215900" cy="131445"/>
                <wp:effectExtent l="0" t="0" r="31750" b="20955"/>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" strokecolor="#548dd4 [1951]" strokeweight="1.5pt"/>
            </w:pict>
          </mc:Fallback>
        </mc:AlternateContent>
      </w:r>
      <w:r w:rsidR="00605E09">
        <w:rPr>
          <w:noProof/>
        </w:rPr>
        <mc:AlternateContent>
          <mc:Choice Requires="wps">
            <w:drawing>
              <wp:anchor distT="0" distB="0" distL="114300" distR="114300" simplePos="0" relativeHeight="251683840" behindDoc="0" locked="0" layoutInCell="1" allowOverlap="1" wp14:anchorId="68634F93" wp14:editId="44F0A1A7">
                <wp:simplePos x="0" y="0"/>
                <wp:positionH relativeFrom="column">
                  <wp:posOffset>2088515</wp:posOffset>
                </wp:positionH>
                <wp:positionV relativeFrom="paragraph">
                  <wp:posOffset>287655</wp:posOffset>
                </wp:positionV>
                <wp:extent cx="215900" cy="248920"/>
                <wp:effectExtent l="0" t="0" r="31750" b="1778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" strokecolor="#548dd4 [1951]" strokeweight="1.5pt"/>
            </w:pict>
          </mc:Fallback>
        </mc:AlternateContent>
      </w:r>
    </w:p>
    <w:p w14:paraId="4680689F" w14:textId="028FFACA" w:rsidR="004470CF" w:rsidRPr="00890F9C" w:rsidRDefault="00125D3D" w:rsidP="00894474">
      <w:pPr>
        <w:pStyle w:val="Heading2"/>
      </w:pPr>
      <w:r>
        <w:rPr>
          <w:noProof/>
        </w:rPr>
        <mc:AlternateContent>
          <mc:Choice Requires="wps">
            <w:drawing>
              <wp:anchor distT="0" distB="0" distL="114300" distR="114300" simplePos="0" relativeHeight="251675648" behindDoc="0" locked="0" layoutInCell="1" allowOverlap="1" wp14:anchorId="0826A51C" wp14:editId="247BF4B1">
                <wp:simplePos x="0" y="0"/>
                <wp:positionH relativeFrom="column">
                  <wp:posOffset>2304415</wp:posOffset>
                </wp:positionH>
                <wp:positionV relativeFrom="paragraph">
                  <wp:posOffset>120650</wp:posOffset>
                </wp:positionV>
                <wp:extent cx="864235" cy="288290"/>
                <wp:effectExtent l="76200" t="57150" r="88265" b="11176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3BEACEF"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1" style="position:absolute;margin-left:181.45pt;margin-top:9.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" fillcolor="#ff8e8e" strokecolor="#4579b8 [3044]">
                <v:fill color2="#fdd" rotate="t" colors="0 #ff8e8e;.5 #ffbaba;1 #fdd" type="gradient"/>
                <v:shadow on="t" opacity="24903f" origin=",.5" offset="0,20000emu"/>
                <v:textbox inset="1mm,,1mm">
                  <w:txbxContent>
                    <w:p w14:paraId="43BEACEF"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r w:rsidR="00605E09">
        <w:rPr>
          <w:noProof/>
        </w:rPr>
        <mc:AlternateContent>
          <mc:Choice Requires="wps">
            <w:drawing>
              <wp:anchor distT="0" distB="0" distL="114300" distR="114300" simplePos="0" relativeHeight="251678720" behindDoc="0" locked="0" layoutInCell="1" allowOverlap="1" wp14:anchorId="5E76690B" wp14:editId="6894BC9F">
                <wp:simplePos x="0" y="0"/>
                <wp:positionH relativeFrom="column">
                  <wp:posOffset>1224280</wp:posOffset>
                </wp:positionH>
                <wp:positionV relativeFrom="paragraph">
                  <wp:posOffset>279400</wp:posOffset>
                </wp:positionV>
                <wp:extent cx="864235" cy="288290"/>
                <wp:effectExtent l="76200" t="57150" r="88265" b="11176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0672F24"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2"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" fillcolor="#a3c4ff" strokecolor="#4579b8 [3044]">
                <v:fill color2="#e5eeff" rotate="t" colors="0 #a3c4ff;22938f #bfd5ff;1 #e5eeff" type="gradient"/>
                <v:shadow on="t" opacity="24903f" origin=",.5" offset="0,20000emu"/>
                <v:textbox inset="1mm,,1mm">
                  <w:txbxContent>
                    <w:p w14:paraId="10672F24"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p>
    <w:p w14:paraId="473A8077" w14:textId="77777777" w:rsidR="004470CF" w:rsidRPr="00890F9C" w:rsidRDefault="00605E09" w:rsidP="00894474">
      <w:pPr>
        <w:pStyle w:val="Heading2"/>
      </w:pPr>
      <w:r>
        <w:rPr>
          <w:noProof/>
        </w:rPr>
        <mc:AlternateContent>
          <mc:Choice Requires="wps">
            <w:drawing>
              <wp:anchor distT="0" distB="0" distL="114300" distR="114300" simplePos="0" relativeHeight="251695104" behindDoc="0" locked="0" layoutInCell="1" allowOverlap="1" wp14:anchorId="7C9A6286" wp14:editId="49C2A7D7">
                <wp:simplePos x="0" y="0"/>
                <wp:positionH relativeFrom="column">
                  <wp:posOffset>864235</wp:posOffset>
                </wp:positionH>
                <wp:positionV relativeFrom="paragraph">
                  <wp:posOffset>95250</wp:posOffset>
                </wp:positionV>
                <wp:extent cx="360045" cy="144145"/>
                <wp:effectExtent l="0" t="0" r="20955" b="2730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4BADB201" wp14:editId="6192B477">
                <wp:simplePos x="0" y="0"/>
                <wp:positionH relativeFrom="column">
                  <wp:posOffset>864235</wp:posOffset>
                </wp:positionH>
                <wp:positionV relativeFrom="paragraph">
                  <wp:posOffset>239395</wp:posOffset>
                </wp:positionV>
                <wp:extent cx="360045" cy="215900"/>
                <wp:effectExtent l="0" t="0" r="20955" b="31750"/>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54222CD8" wp14:editId="3E1F3EB9">
                <wp:simplePos x="0" y="0"/>
                <wp:positionH relativeFrom="column">
                  <wp:posOffset>1224280</wp:posOffset>
                </wp:positionH>
                <wp:positionV relativeFrom="paragraph">
                  <wp:posOffset>311150</wp:posOffset>
                </wp:positionV>
                <wp:extent cx="864235" cy="288290"/>
                <wp:effectExtent l="76200" t="57150" r="88265" b="11176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7EC3F94C"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" fillcolor="#a3c4ff" strokecolor="#4579b8 [3044]">
                <v:fill color2="#e5eeff" rotate="t" colors="0 #a3c4ff;22938f #bfd5ff;1 #e5eeff" type="gradient"/>
                <v:shadow on="t" opacity="24903f" origin=",.5" offset="0,20000emu"/>
                <v:textbox inset="1mm,,1mm">
                  <w:txbxContent>
                    <w:p w14:paraId="7EC3F94C"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4FB61A65" wp14:editId="181F70B5">
                <wp:simplePos x="0" y="0"/>
                <wp:positionH relativeFrom="column">
                  <wp:posOffset>0</wp:posOffset>
                </wp:positionH>
                <wp:positionV relativeFrom="paragraph">
                  <wp:posOffset>95250</wp:posOffset>
                </wp:positionV>
                <wp:extent cx="864235" cy="288290"/>
                <wp:effectExtent l="76200" t="57150" r="88265" b="11176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EBE1D47"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" fillcolor="#a3c4ff" strokecolor="#4579b8 [3044]">
                <v:fill color2="#e5eeff" rotate="t" colors="0 #a3c4ff;22938f #bfd5ff;1 #e5eeff" type="gradient"/>
                <v:shadow on="t" opacity="24903f" origin=",.5" offset="0,20000emu"/>
                <v:textbox inset="1mm,,1mm">
                  <w:txbxContent>
                    <w:p w14:paraId="0EBE1D47" w14:textId="77777777" w:rsidR="00DB6049" w:rsidRPr="004470CF" w:rsidRDefault="00DB6049"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2A5F33DE" w14:textId="77777777" w:rsidR="004470CF" w:rsidRPr="00890F9C" w:rsidRDefault="004470CF" w:rsidP="00894474">
      <w:pPr>
        <w:pStyle w:val="Heading2"/>
      </w:pPr>
    </w:p>
    <w:p w14:paraId="21558EF0" w14:textId="77777777" w:rsidR="004470CF" w:rsidRPr="00890F9C" w:rsidRDefault="004470CF" w:rsidP="00894474">
      <w:pPr>
        <w:pStyle w:val="Heading2"/>
      </w:pPr>
    </w:p>
    <w:p w14:paraId="76F0CC62" w14:textId="77777777" w:rsidR="00216B88" w:rsidRDefault="00216B88">
      <w:pPr>
        <w:rPr>
          <w:rFonts w:asciiTheme="majorHAnsi" w:eastAsia="Times New Roman" w:hAnsiTheme="majorHAnsi" w:cs="Times New Roman"/>
          <w:b/>
          <w:color w:val="4F81BD" w:themeColor="accent1"/>
          <w:sz w:val="26"/>
          <w:szCs w:val="26"/>
        </w:rPr>
      </w:pPr>
      <w:r>
        <w:rPr>
          <w:rFonts w:asciiTheme="majorHAnsi" w:hAnsiTheme="majorHAnsi"/>
          <w:b/>
          <w:color w:val="4F81BD" w:themeColor="accent1"/>
          <w:sz w:val="26"/>
          <w:szCs w:val="26"/>
        </w:rPr>
        <w:br w:type="page"/>
      </w:r>
    </w:p>
    <w:p w14:paraId="6A594502" w14:textId="166D3757" w:rsidR="00B73E1E" w:rsidRPr="00890F9C" w:rsidRDefault="00B73E1E" w:rsidP="00B73E1E">
      <w:pPr>
        <w:pStyle w:val="bodyindent"/>
        <w:ind w:firstLine="0"/>
        <w:rPr>
          <w:rFonts w:asciiTheme="majorHAnsi" w:hAnsiTheme="majorHAnsi"/>
          <w:noProof w:val="0"/>
          <w:color w:val="4F81BD" w:themeColor="accent1"/>
          <w:sz w:val="26"/>
          <w:szCs w:val="26"/>
        </w:rPr>
      </w:pPr>
      <w:r w:rsidRPr="00890F9C">
        <w:rPr>
          <w:rFonts w:asciiTheme="majorHAnsi" w:hAnsiTheme="majorHAnsi"/>
          <w:b/>
          <w:noProof w:val="0"/>
          <w:color w:val="4F81BD" w:themeColor="accent1"/>
          <w:sz w:val="26"/>
          <w:szCs w:val="26"/>
        </w:rPr>
        <w:lastRenderedPageBreak/>
        <w:t>Table 1</w:t>
      </w:r>
      <w:r w:rsidRPr="00890F9C">
        <w:rPr>
          <w:rFonts w:asciiTheme="majorHAnsi" w:hAnsiTheme="majorHAnsi"/>
          <w:noProof w:val="0"/>
          <w:color w:val="4F81BD" w:themeColor="accent1"/>
          <w:sz w:val="26"/>
          <w:szCs w:val="26"/>
        </w:rPr>
        <w:t xml:space="preserve"> </w:t>
      </w:r>
    </w:p>
    <w:p w14:paraId="7DB943ED" w14:textId="77777777" w:rsidR="00B73E1E" w:rsidRPr="00890F9C" w:rsidRDefault="00B73E1E" w:rsidP="00B73E1E">
      <w:pPr>
        <w:pStyle w:val="bodyindent"/>
        <w:ind w:firstLine="0"/>
        <w:rPr>
          <w:rFonts w:asciiTheme="majorHAnsi" w:hAnsiTheme="majorHAnsi"/>
          <w:noProof w:val="0"/>
          <w:sz w:val="20"/>
        </w:rPr>
      </w:pPr>
    </w:p>
    <w:p w14:paraId="476FD202" w14:textId="16348AB3" w:rsidR="00B73E1E" w:rsidRPr="00890F9C" w:rsidRDefault="00E74F60" w:rsidP="00B73E1E">
      <w:pPr>
        <w:pStyle w:val="bodyindent"/>
        <w:ind w:firstLine="0"/>
        <w:rPr>
          <w:rFonts w:asciiTheme="majorHAnsi" w:hAnsiTheme="majorHAnsi"/>
          <w:noProof w:val="0"/>
          <w:sz w:val="20"/>
        </w:rPr>
      </w:pPr>
      <w:r>
        <w:rPr>
          <w:rFonts w:asciiTheme="majorHAnsi" w:hAnsiTheme="majorHAnsi"/>
          <w:noProof w:val="0"/>
          <w:sz w:val="20"/>
        </w:rPr>
        <w:t>A partial list of p</w:t>
      </w:r>
      <w:r w:rsidR="00B73E1E" w:rsidRPr="00890F9C">
        <w:rPr>
          <w:rFonts w:asciiTheme="majorHAnsi" w:hAnsiTheme="majorHAnsi"/>
          <w:noProof w:val="0"/>
          <w:sz w:val="20"/>
        </w:rPr>
        <w:t>ublicly available applications for genome-wide analysis of epistasis in GWAS*</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68"/>
        <w:gridCol w:w="973"/>
        <w:gridCol w:w="617"/>
        <w:gridCol w:w="3336"/>
        <w:gridCol w:w="2099"/>
        <w:gridCol w:w="79"/>
      </w:tblGrid>
      <w:tr w:rsidR="00580BFB" w:rsidRPr="00890F9C" w14:paraId="7D483284" w14:textId="77777777" w:rsidTr="00923754">
        <w:trPr>
          <w:gridAfter w:val="1"/>
          <w:wAfter w:w="80" w:type="dxa"/>
        </w:trPr>
        <w:tc>
          <w:tcPr>
            <w:tcW w:w="1381" w:type="dxa"/>
          </w:tcPr>
          <w:p w14:paraId="27D87AC2"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Name</w:t>
            </w:r>
          </w:p>
        </w:tc>
        <w:tc>
          <w:tcPr>
            <w:tcW w:w="981" w:type="dxa"/>
          </w:tcPr>
          <w:p w14:paraId="36EA2AC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ype</w:t>
            </w:r>
          </w:p>
        </w:tc>
        <w:tc>
          <w:tcPr>
            <w:tcW w:w="621" w:type="dxa"/>
          </w:tcPr>
          <w:p w14:paraId="50773CDA"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Trait</w:t>
            </w:r>
          </w:p>
        </w:tc>
        <w:tc>
          <w:tcPr>
            <w:tcW w:w="3370" w:type="dxa"/>
          </w:tcPr>
          <w:p w14:paraId="0966520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Main feature</w:t>
            </w:r>
          </w:p>
        </w:tc>
        <w:tc>
          <w:tcPr>
            <w:tcW w:w="2119" w:type="dxa"/>
          </w:tcPr>
          <w:p w14:paraId="3564F643" w14:textId="77777777" w:rsidR="00580BFB" w:rsidRPr="00DA183D" w:rsidRDefault="00580BFB" w:rsidP="005616B6">
            <w:pPr>
              <w:pStyle w:val="bodyindent"/>
              <w:ind w:firstLine="0"/>
              <w:rPr>
                <w:rFonts w:asciiTheme="majorHAnsi" w:hAnsiTheme="majorHAnsi"/>
                <w:b/>
                <w:bCs/>
                <w:noProof w:val="0"/>
                <w:sz w:val="20"/>
              </w:rPr>
            </w:pPr>
            <w:r w:rsidRPr="00DA183D">
              <w:rPr>
                <w:rFonts w:asciiTheme="majorHAnsi" w:hAnsiTheme="majorHAnsi"/>
                <w:b/>
                <w:bCs/>
                <w:noProof w:val="0"/>
                <w:sz w:val="20"/>
              </w:rPr>
              <w:t>URL</w:t>
            </w:r>
          </w:p>
        </w:tc>
      </w:tr>
      <w:tr w:rsidR="00580BFB" w:rsidRPr="00890F9C" w14:paraId="323CD5D4" w14:textId="77777777" w:rsidTr="00923754">
        <w:tc>
          <w:tcPr>
            <w:tcW w:w="1381" w:type="dxa"/>
            <w:tcMar>
              <w:left w:w="28" w:type="dxa"/>
              <w:right w:w="28" w:type="dxa"/>
            </w:tcMar>
          </w:tcPr>
          <w:p w14:paraId="55C6EB69" w14:textId="77F610E2"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LINK</w:t>
            </w:r>
            <w:ins w:id="212" w:author="Gib Hemani" w:date="2014-06-26T23:13:00Z">
              <w:r w:rsidR="00365FA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086/519795", "ISSN" : "00029297", "author" : [ { "dropping-particle" : "", "family" : "Purcell", "given" : "S", "non-dropping-particle" : "", "parse-names" : false, "suffix" : "" }, { "dropping-particle" : "", "family" : "Neale", "given" : "B", "non-dropping-particle" : "", "parse-names" : false, "suffix" : "" }, { "dropping-particle" : "", "family" : "Toddbrown", "given" : "K", "non-dropping-particle" : "", "parse-names" : false, "suffix" : "" }, { "dropping-particle" : "", "family" : "Thomas", "given" : "L", "non-dropping-particle" : "", "parse-names" : false, "suffix" : "" }, { "dropping-particle" : "", "family" : "Ferreira", "given" : "M", "non-dropping-particle" : "", "parse-names" : false, "suffix" : "" }, { "dropping-particle" : "", "family" : "Bender", "given" : "D", "non-dropping-particle" : "", "parse-names" : false, "suffix" : "" }, { "dropping-particle" : "", "family" : "Maller", "given" : "J", "non-dropping-particle" : "", "parse-names" : false, "suffix" : "" }, { "dropping-particle" : "", "family" : "Sklar", "given" : "P", "non-dropping-particle" : "", "parse-names" : false, "suffix" : "" }, { "dropping-particle" : "", "family" : "Debakker", "given" : "P", "non-dropping-particle" : "", "parse-names" : false, "suffix" : "" }, { "dropping-particle" : "", "family" : "Daly", "given" : "M", "non-dropping-particle" : "", "parse-names" : false, "suffix" : "" } ], "container-title" : "The American Journal of Human Genetics", "id" : "ITEM-1", "issue" : "3", "issued" : { "date-parts" : [ [ "2007", "9" ] ] }, "page" : "559-575", "title" : "PLINK: A Tool Set for Whole-Genome Association and Population-Based Linkage Analyses", "type" : "article-journal", "volume" : "81" }, "uris" : [ "http://www.mendeley.com/documents/?uuid=24c4127b-45c1-40df-9305-2351c7dd72e6" ] } ], "mendeley" : { "previouslyFormattedCitation" : "&lt;sup&gt;147&lt;/sup&gt;" }, "properties" : { "noteIndex" : 0 }, "schema" : "https://github.com/citation-style-language/schema/raw/master/csl-citation.json" }</w:instrText>
            </w:r>
            <w:r w:rsidR="00365FA7">
              <w:rPr>
                <w:rFonts w:asciiTheme="majorHAnsi" w:hAnsiTheme="majorHAnsi"/>
                <w:bCs/>
                <w:noProof w:val="0"/>
                <w:sz w:val="20"/>
              </w:rPr>
              <w:fldChar w:fldCharType="separate"/>
            </w:r>
            <w:r w:rsidR="008A016F" w:rsidRPr="008A016F">
              <w:rPr>
                <w:rFonts w:asciiTheme="majorHAnsi" w:hAnsiTheme="majorHAnsi"/>
                <w:bCs/>
                <w:sz w:val="20"/>
                <w:vertAlign w:val="superscript"/>
              </w:rPr>
              <w:t>147</w:t>
            </w:r>
            <w:ins w:id="213" w:author="Gib Hemani" w:date="2014-06-26T23:13:00Z">
              <w:r w:rsidR="00365FA7">
                <w:rPr>
                  <w:rFonts w:asciiTheme="majorHAnsi" w:hAnsiTheme="majorHAnsi"/>
                  <w:bCs/>
                  <w:noProof w:val="0"/>
                  <w:sz w:val="20"/>
                </w:rPr>
                <w:fldChar w:fldCharType="end"/>
              </w:r>
            </w:ins>
          </w:p>
        </w:tc>
        <w:tc>
          <w:tcPr>
            <w:tcW w:w="981" w:type="dxa"/>
            <w:tcMar>
              <w:left w:w="28" w:type="dxa"/>
              <w:right w:w="28" w:type="dxa"/>
            </w:tcMar>
          </w:tcPr>
          <w:p w14:paraId="4B4205EB"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3EE9DBFE" w14:textId="77777777" w:rsidR="00580BFB" w:rsidRPr="00DA183D" w:rsidRDefault="00560DD9" w:rsidP="00580BFB">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w:t>
            </w:r>
            <w:r w:rsidR="00580BFB" w:rsidRPr="00DA183D">
              <w:rPr>
                <w:rFonts w:asciiTheme="majorHAnsi" w:hAnsiTheme="majorHAnsi"/>
                <w:bCs/>
                <w:noProof w:val="0"/>
                <w:sz w:val="20"/>
              </w:rPr>
              <w:t>oth</w:t>
            </w:r>
            <w:proofErr w:type="gramEnd"/>
          </w:p>
        </w:tc>
        <w:tc>
          <w:tcPr>
            <w:tcW w:w="3370" w:type="dxa"/>
            <w:tcMar>
              <w:left w:w="28" w:type="dxa"/>
              <w:right w:w="28" w:type="dxa"/>
            </w:tcMar>
          </w:tcPr>
          <w:p w14:paraId="2CA96E06" w14:textId="77777777" w:rsidR="00580BFB" w:rsidRPr="00DA183D" w:rsidRDefault="00580BFB" w:rsidP="00580BFB">
            <w:pPr>
              <w:pStyle w:val="bodyindent"/>
              <w:ind w:firstLine="0"/>
              <w:jc w:val="left"/>
              <w:rPr>
                <w:rFonts w:asciiTheme="majorHAnsi" w:hAnsiTheme="majorHAnsi"/>
                <w:bCs/>
                <w:noProof w:val="0"/>
                <w:sz w:val="20"/>
              </w:rPr>
            </w:pPr>
            <w:r w:rsidRPr="00DA183D">
              <w:rPr>
                <w:rFonts w:asciiTheme="majorHAnsi" w:hAnsiTheme="majorHAnsi"/>
                <w:bCs/>
                <w:noProof w:val="0"/>
                <w:sz w:val="20"/>
              </w:rPr>
              <w:t>PLINK epistasis module has been a benchmark application for new tool developments</w:t>
            </w:r>
          </w:p>
        </w:tc>
        <w:tc>
          <w:tcPr>
            <w:tcW w:w="2119" w:type="dxa"/>
            <w:gridSpan w:val="2"/>
            <w:tcMar>
              <w:left w:w="28" w:type="dxa"/>
              <w:right w:w="28" w:type="dxa"/>
            </w:tcMar>
          </w:tcPr>
          <w:p w14:paraId="7AEEB258" w14:textId="77777777" w:rsidR="00580BFB" w:rsidRPr="00923754" w:rsidRDefault="00F862CE" w:rsidP="005616B6">
            <w:pPr>
              <w:pStyle w:val="bodyindent"/>
              <w:ind w:firstLine="0"/>
              <w:jc w:val="left"/>
              <w:rPr>
                <w:rFonts w:asciiTheme="majorHAnsi" w:hAnsiTheme="majorHAnsi"/>
                <w:sz w:val="20"/>
              </w:rPr>
            </w:pPr>
            <w:r w:rsidRPr="00923754">
              <w:rPr>
                <w:rFonts w:asciiTheme="majorHAnsi" w:hAnsiTheme="majorHAnsi"/>
                <w:sz w:val="20"/>
              </w:rPr>
              <w:t>http://pngu.mgh.harvard.edu/~purcell/plink/epi.shtml</w:t>
            </w:r>
          </w:p>
        </w:tc>
      </w:tr>
      <w:tr w:rsidR="00580BFB" w:rsidRPr="00890F9C" w14:paraId="539C903B" w14:textId="77777777" w:rsidTr="00923754">
        <w:trPr>
          <w:gridAfter w:val="1"/>
          <w:wAfter w:w="80" w:type="dxa"/>
        </w:trPr>
        <w:tc>
          <w:tcPr>
            <w:tcW w:w="1381" w:type="dxa"/>
            <w:tcMar>
              <w:left w:w="28" w:type="dxa"/>
              <w:right w:w="28" w:type="dxa"/>
            </w:tcMar>
          </w:tcPr>
          <w:p w14:paraId="62E3E33B" w14:textId="6684E4BF" w:rsidR="00580BFB" w:rsidRPr="00DA183D" w:rsidRDefault="00580BFB" w:rsidP="00365FA7">
            <w:pPr>
              <w:pStyle w:val="bodyindent"/>
              <w:ind w:firstLine="0"/>
              <w:rPr>
                <w:rFonts w:asciiTheme="majorHAnsi" w:hAnsiTheme="majorHAnsi"/>
                <w:bCs/>
                <w:noProof w:val="0"/>
                <w:sz w:val="20"/>
              </w:rPr>
            </w:pPr>
            <w:r w:rsidRPr="00DA183D">
              <w:rPr>
                <w:rFonts w:asciiTheme="majorHAnsi" w:hAnsiTheme="majorHAnsi"/>
                <w:bCs/>
                <w:noProof w:val="0"/>
                <w:sz w:val="20"/>
              </w:rPr>
              <w:t>FastEpistasis</w:t>
            </w:r>
            <w:ins w:id="214" w:author="Gib Hemani" w:date="2014-06-26T23:16:00Z">
              <w:r w:rsidR="00365FA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1", "issue" : "11", "issued" : { "date-parts" : [ [ "2010" ] ] }, "page" : "1468-1469", "title" : "FastEpistasis : a high performance computing solution for quantitative trait epistasis", "type" : "article-journal", "volume" : "26" }, "uris" : [ "http://www.mendeley.com/documents/?uuid=1f8f7fc7-6d6f-4967-a95d-bc874a6eb6a4" ] } ], "mendeley" : { "previouslyFormattedCitation" : "&lt;sup&gt;11&lt;/sup&gt;" }, "properties" : { "noteIndex" : 0 }, "schema" : "https://github.com/citation-style-language/schema/raw/master/csl-citation.json" }</w:instrText>
            </w:r>
            <w:r w:rsidR="00365FA7">
              <w:rPr>
                <w:rFonts w:asciiTheme="majorHAnsi" w:hAnsiTheme="majorHAnsi"/>
                <w:bCs/>
                <w:noProof w:val="0"/>
                <w:sz w:val="20"/>
              </w:rPr>
              <w:fldChar w:fldCharType="separate"/>
            </w:r>
            <w:r w:rsidR="008A016F" w:rsidRPr="008A016F">
              <w:rPr>
                <w:rFonts w:asciiTheme="majorHAnsi" w:hAnsiTheme="majorHAnsi"/>
                <w:bCs/>
                <w:sz w:val="20"/>
                <w:vertAlign w:val="superscript"/>
              </w:rPr>
              <w:t>11</w:t>
            </w:r>
            <w:ins w:id="215" w:author="Gib Hemani" w:date="2014-06-26T23:16:00Z">
              <w:r w:rsidR="00365FA7">
                <w:rPr>
                  <w:rFonts w:asciiTheme="majorHAnsi" w:hAnsiTheme="majorHAnsi"/>
                  <w:bCs/>
                  <w:noProof w:val="0"/>
                  <w:sz w:val="20"/>
                </w:rPr>
                <w:fldChar w:fldCharType="end"/>
              </w:r>
            </w:ins>
          </w:p>
        </w:tc>
        <w:tc>
          <w:tcPr>
            <w:tcW w:w="981" w:type="dxa"/>
            <w:tcMar>
              <w:left w:w="28" w:type="dxa"/>
              <w:right w:w="28" w:type="dxa"/>
            </w:tcMar>
          </w:tcPr>
          <w:p w14:paraId="5B9137A2"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6D101C96" w14:textId="77777777" w:rsidR="00580BFB" w:rsidRPr="00DA183D" w:rsidRDefault="00560DD9"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w:t>
            </w:r>
            <w:r w:rsidR="00580BFB" w:rsidRPr="00DA183D">
              <w:rPr>
                <w:rFonts w:asciiTheme="majorHAnsi" w:hAnsiTheme="majorHAnsi"/>
                <w:bCs/>
                <w:noProof w:val="0"/>
                <w:sz w:val="20"/>
              </w:rPr>
              <w:t>oth</w:t>
            </w:r>
            <w:proofErr w:type="gramEnd"/>
          </w:p>
        </w:tc>
        <w:tc>
          <w:tcPr>
            <w:tcW w:w="3370" w:type="dxa"/>
            <w:tcMar>
              <w:left w:w="28" w:type="dxa"/>
              <w:right w:w="28" w:type="dxa"/>
            </w:tcMar>
          </w:tcPr>
          <w:p w14:paraId="1E25A56C"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An efficient parallel extension to the PLINK epistasis module</w:t>
            </w:r>
          </w:p>
        </w:tc>
        <w:tc>
          <w:tcPr>
            <w:tcW w:w="2119" w:type="dxa"/>
            <w:tcMar>
              <w:left w:w="28" w:type="dxa"/>
              <w:right w:w="28" w:type="dxa"/>
            </w:tcMar>
          </w:tcPr>
          <w:p w14:paraId="2547EEB0" w14:textId="77777777" w:rsidR="00580BFB" w:rsidRPr="00DA183D" w:rsidRDefault="000F0643" w:rsidP="005616B6">
            <w:pPr>
              <w:pStyle w:val="bodyindent"/>
              <w:ind w:firstLine="0"/>
              <w:jc w:val="left"/>
              <w:rPr>
                <w:rFonts w:asciiTheme="majorHAnsi" w:hAnsiTheme="majorHAnsi"/>
                <w:bCs/>
                <w:noProof w:val="0"/>
                <w:sz w:val="20"/>
              </w:rPr>
            </w:pPr>
            <w:hyperlink r:id="rId10" w:history="1">
              <w:r w:rsidR="00580BFB" w:rsidRPr="00DA183D">
                <w:rPr>
                  <w:rStyle w:val="Hyperlink"/>
                  <w:rFonts w:asciiTheme="majorHAnsi" w:hAnsiTheme="majorHAnsi"/>
                  <w:bCs/>
                  <w:noProof w:val="0"/>
                  <w:sz w:val="20"/>
                </w:rPr>
                <w:t>http://www.vital-it.ch/software/FastEpistasis/</w:t>
              </w:r>
            </w:hyperlink>
          </w:p>
        </w:tc>
      </w:tr>
      <w:tr w:rsidR="00580BFB" w:rsidRPr="00890F9C" w14:paraId="2234E1A8" w14:textId="77777777" w:rsidTr="00923754">
        <w:trPr>
          <w:gridAfter w:val="1"/>
          <w:wAfter w:w="80" w:type="dxa"/>
        </w:trPr>
        <w:tc>
          <w:tcPr>
            <w:tcW w:w="1381" w:type="dxa"/>
            <w:tcMar>
              <w:left w:w="28" w:type="dxa"/>
              <w:right w:w="28" w:type="dxa"/>
            </w:tcMar>
          </w:tcPr>
          <w:p w14:paraId="38560D69" w14:textId="2753C5DA"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BOOST</w:t>
            </w:r>
            <w:ins w:id="216" w:author="Gib Hemani" w:date="2014-06-26T23:18:00Z">
              <w:r w:rsidR="00365FA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        From Duplicate 1 (                   BOOST: A fast approach to detecting gene-gene interactions in genome-wide case-control studies                 - Wan, X; Yang, C; Yang, Q; Xue, H; Fan, X; Tang, N L; Yu, W )\n                \nWan, Xiang\nYang, Can\nYang, Qiang\nXue, Hong\nFan, Xiaodan\nTang, Nelson L S\nYu, Weichuan\nResearch Support, Non-U.S. Gov't\nUnited States\nAmerican journal of human genetics\nAm J Hum Genet. 2010 Sep 10;87(3):325-40. doi: 10.1016/j.ajhg.2010.07.021.\n        \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365FA7">
              <w:rPr>
                <w:rFonts w:asciiTheme="majorHAnsi" w:hAnsiTheme="majorHAnsi"/>
                <w:bCs/>
                <w:noProof w:val="0"/>
                <w:sz w:val="20"/>
              </w:rPr>
              <w:fldChar w:fldCharType="separate"/>
            </w:r>
            <w:r w:rsidR="008A016F" w:rsidRPr="008A016F">
              <w:rPr>
                <w:rFonts w:asciiTheme="majorHAnsi" w:hAnsiTheme="majorHAnsi"/>
                <w:bCs/>
                <w:sz w:val="20"/>
                <w:vertAlign w:val="superscript"/>
              </w:rPr>
              <w:t>19</w:t>
            </w:r>
            <w:ins w:id="217" w:author="Gib Hemani" w:date="2014-06-26T23:18:00Z">
              <w:r w:rsidR="00365FA7">
                <w:rPr>
                  <w:rFonts w:asciiTheme="majorHAnsi" w:hAnsiTheme="majorHAnsi"/>
                  <w:bCs/>
                  <w:noProof w:val="0"/>
                  <w:sz w:val="20"/>
                </w:rPr>
                <w:fldChar w:fldCharType="end"/>
              </w:r>
            </w:ins>
          </w:p>
        </w:tc>
        <w:tc>
          <w:tcPr>
            <w:tcW w:w="981" w:type="dxa"/>
            <w:tcMar>
              <w:left w:w="28" w:type="dxa"/>
              <w:right w:w="28" w:type="dxa"/>
            </w:tcMar>
          </w:tcPr>
          <w:p w14:paraId="584D5726"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2A153D20" w14:textId="77777777" w:rsidR="00580BFB" w:rsidRPr="00DA183D" w:rsidRDefault="00560DD9" w:rsidP="00560DD9">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0BD6B2D2"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pproximate tests for screening and logistic regression for testing</w:t>
            </w:r>
          </w:p>
        </w:tc>
        <w:tc>
          <w:tcPr>
            <w:tcW w:w="2119" w:type="dxa"/>
            <w:tcMar>
              <w:left w:w="28" w:type="dxa"/>
              <w:right w:w="28" w:type="dxa"/>
            </w:tcMar>
          </w:tcPr>
          <w:p w14:paraId="4696CCA0" w14:textId="77777777" w:rsidR="00580BFB" w:rsidRPr="00DA183D" w:rsidRDefault="000F0643" w:rsidP="005616B6">
            <w:pPr>
              <w:pStyle w:val="bodyindent"/>
              <w:ind w:firstLine="0"/>
              <w:jc w:val="left"/>
              <w:rPr>
                <w:rFonts w:asciiTheme="majorHAnsi" w:hAnsiTheme="majorHAnsi"/>
                <w:bCs/>
                <w:noProof w:val="0"/>
                <w:sz w:val="20"/>
              </w:rPr>
            </w:pPr>
            <w:hyperlink r:id="rId11" w:history="1">
              <w:r w:rsidR="00580BFB" w:rsidRPr="00DA183D">
                <w:rPr>
                  <w:rStyle w:val="Hyperlink"/>
                  <w:rFonts w:asciiTheme="majorHAnsi" w:hAnsiTheme="majorHAnsi"/>
                  <w:bCs/>
                  <w:noProof w:val="0"/>
                  <w:sz w:val="20"/>
                </w:rPr>
                <w:t>http://bioinformatics.ust.hk/BOOST.html</w:t>
              </w:r>
            </w:hyperlink>
          </w:p>
        </w:tc>
      </w:tr>
      <w:tr w:rsidR="00580BFB" w:rsidRPr="00890F9C" w14:paraId="30CEC9DE" w14:textId="77777777" w:rsidTr="00923754">
        <w:trPr>
          <w:gridAfter w:val="1"/>
          <w:wAfter w:w="80" w:type="dxa"/>
        </w:trPr>
        <w:tc>
          <w:tcPr>
            <w:tcW w:w="1381" w:type="dxa"/>
            <w:tcMar>
              <w:left w:w="28" w:type="dxa"/>
              <w:right w:w="28" w:type="dxa"/>
            </w:tcMar>
          </w:tcPr>
          <w:p w14:paraId="61C1A11A" w14:textId="6374AC2F" w:rsidR="00580BFB" w:rsidRPr="00DA183D" w:rsidRDefault="00580BFB" w:rsidP="00F20622">
            <w:pPr>
              <w:pStyle w:val="bodyindent"/>
              <w:ind w:firstLine="0"/>
              <w:rPr>
                <w:rFonts w:asciiTheme="majorHAnsi" w:hAnsiTheme="majorHAnsi"/>
                <w:bCs/>
                <w:noProof w:val="0"/>
                <w:sz w:val="20"/>
              </w:rPr>
            </w:pPr>
            <w:proofErr w:type="gramStart"/>
            <w:r w:rsidRPr="00DA183D">
              <w:rPr>
                <w:rFonts w:asciiTheme="majorHAnsi" w:hAnsiTheme="majorHAnsi"/>
                <w:bCs/>
                <w:noProof w:val="0"/>
                <w:sz w:val="20"/>
              </w:rPr>
              <w:t>epiGPU</w:t>
            </w:r>
            <w:proofErr w:type="gramEnd"/>
            <w:ins w:id="218" w:author="Gib Hemani" w:date="2014-06-26T23:52:00Z">
              <w:r w:rsidR="00F20622">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mendeley" : { "previouslyFormattedCitation" : "&lt;sup&gt;9&lt;/sup&gt;" }, "properties" : { "noteIndex" : 0 }, "schema" : "https://github.com/citation-style-language/schema/raw/master/csl-citation.json" }</w:instrText>
            </w:r>
            <w:r w:rsidR="00F20622">
              <w:rPr>
                <w:rFonts w:asciiTheme="majorHAnsi" w:hAnsiTheme="majorHAnsi"/>
                <w:bCs/>
                <w:noProof w:val="0"/>
                <w:sz w:val="20"/>
              </w:rPr>
              <w:fldChar w:fldCharType="separate"/>
            </w:r>
            <w:r w:rsidR="008A016F" w:rsidRPr="008A016F">
              <w:rPr>
                <w:rFonts w:asciiTheme="majorHAnsi" w:hAnsiTheme="majorHAnsi"/>
                <w:bCs/>
                <w:sz w:val="20"/>
                <w:vertAlign w:val="superscript"/>
              </w:rPr>
              <w:t>9</w:t>
            </w:r>
            <w:ins w:id="219" w:author="Gib Hemani" w:date="2014-06-26T23:52:00Z">
              <w:r w:rsidR="00F20622">
                <w:rPr>
                  <w:rFonts w:asciiTheme="majorHAnsi" w:hAnsiTheme="majorHAnsi"/>
                  <w:bCs/>
                  <w:noProof w:val="0"/>
                  <w:sz w:val="20"/>
                </w:rPr>
                <w:fldChar w:fldCharType="end"/>
              </w:r>
            </w:ins>
          </w:p>
        </w:tc>
        <w:tc>
          <w:tcPr>
            <w:tcW w:w="981" w:type="dxa"/>
            <w:tcMar>
              <w:left w:w="28" w:type="dxa"/>
              <w:right w:w="28" w:type="dxa"/>
            </w:tcMar>
          </w:tcPr>
          <w:p w14:paraId="5C4E4FB0"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43540CB2" w14:textId="77777777" w:rsidR="00580BFB" w:rsidRPr="00DA183D" w:rsidRDefault="00560DD9" w:rsidP="005616B6">
            <w:pPr>
              <w:pStyle w:val="bodyindent"/>
              <w:ind w:firstLine="0"/>
              <w:jc w:val="left"/>
              <w:rPr>
                <w:rFonts w:asciiTheme="majorHAnsi" w:hAnsiTheme="majorHAnsi"/>
                <w:bCs/>
                <w:noProof w:val="0"/>
                <w:sz w:val="20"/>
              </w:rPr>
            </w:pPr>
            <w:proofErr w:type="spellStart"/>
            <w:proofErr w:type="gramStart"/>
            <w:r w:rsidRPr="00DA183D">
              <w:rPr>
                <w:rFonts w:asciiTheme="majorHAnsi" w:hAnsiTheme="majorHAnsi"/>
                <w:bCs/>
                <w:noProof w:val="0"/>
                <w:sz w:val="20"/>
              </w:rPr>
              <w:t>qt</w:t>
            </w:r>
            <w:proofErr w:type="spellEnd"/>
            <w:proofErr w:type="gramEnd"/>
          </w:p>
        </w:tc>
        <w:tc>
          <w:tcPr>
            <w:tcW w:w="3370" w:type="dxa"/>
            <w:tcMar>
              <w:left w:w="28" w:type="dxa"/>
              <w:right w:w="28" w:type="dxa"/>
            </w:tcMar>
          </w:tcPr>
          <w:p w14:paraId="0A77E8E0" w14:textId="77777777" w:rsidR="00580BFB" w:rsidRPr="00DA183D" w:rsidRDefault="00580BFB"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GPU-enhanced contingency table based </w:t>
            </w:r>
            <w:r w:rsidR="00F862CE" w:rsidRPr="00DA183D">
              <w:rPr>
                <w:rFonts w:asciiTheme="majorHAnsi" w:hAnsiTheme="majorHAnsi"/>
                <w:bCs/>
                <w:noProof w:val="0"/>
                <w:sz w:val="20"/>
              </w:rPr>
              <w:t>ap</w:t>
            </w:r>
            <w:r w:rsidRPr="00DA183D">
              <w:rPr>
                <w:rFonts w:asciiTheme="majorHAnsi" w:hAnsiTheme="majorHAnsi"/>
                <w:bCs/>
                <w:noProof w:val="0"/>
                <w:sz w:val="20"/>
              </w:rPr>
              <w:t>proximate tests</w:t>
            </w:r>
          </w:p>
        </w:tc>
        <w:tc>
          <w:tcPr>
            <w:tcW w:w="2119" w:type="dxa"/>
            <w:tcMar>
              <w:left w:w="28" w:type="dxa"/>
              <w:right w:w="28" w:type="dxa"/>
            </w:tcMar>
          </w:tcPr>
          <w:p w14:paraId="352D958B" w14:textId="77777777" w:rsidR="00580BFB" w:rsidRPr="00DA183D" w:rsidRDefault="000F0643" w:rsidP="005616B6">
            <w:pPr>
              <w:pStyle w:val="bodyindent"/>
              <w:ind w:firstLine="0"/>
              <w:jc w:val="left"/>
              <w:rPr>
                <w:rFonts w:asciiTheme="majorHAnsi" w:hAnsiTheme="majorHAnsi"/>
                <w:bCs/>
                <w:noProof w:val="0"/>
                <w:sz w:val="20"/>
              </w:rPr>
            </w:pPr>
            <w:hyperlink r:id="rId12" w:history="1">
              <w:r w:rsidR="00580BFB" w:rsidRPr="00DA183D">
                <w:rPr>
                  <w:rStyle w:val="Hyperlink"/>
                  <w:rFonts w:asciiTheme="majorHAnsi" w:hAnsiTheme="majorHAnsi"/>
                  <w:bCs/>
                  <w:noProof w:val="0"/>
                  <w:sz w:val="20"/>
                </w:rPr>
                <w:t>http://sourceforge.net/projects/epigpu/</w:t>
              </w:r>
            </w:hyperlink>
          </w:p>
        </w:tc>
      </w:tr>
      <w:tr w:rsidR="00580BFB" w:rsidRPr="00890F9C" w14:paraId="1F3E5C72" w14:textId="77777777" w:rsidTr="00923754">
        <w:trPr>
          <w:gridAfter w:val="1"/>
          <w:wAfter w:w="80" w:type="dxa"/>
        </w:trPr>
        <w:tc>
          <w:tcPr>
            <w:tcW w:w="1381" w:type="dxa"/>
            <w:tcMar>
              <w:left w:w="28" w:type="dxa"/>
              <w:right w:w="28" w:type="dxa"/>
            </w:tcMar>
          </w:tcPr>
          <w:p w14:paraId="0823115C" w14:textId="18F202B3"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PIAM</w:t>
            </w:r>
            <w:ins w:id="220" w:author="Gib Hemani" w:date="2014-06-26T23:21:00Z">
              <w:r w:rsidR="00365FA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365FA7">
              <w:rPr>
                <w:rFonts w:asciiTheme="majorHAnsi" w:hAnsiTheme="majorHAnsi"/>
                <w:bCs/>
                <w:noProof w:val="0"/>
                <w:sz w:val="20"/>
              </w:rPr>
              <w:fldChar w:fldCharType="separate"/>
            </w:r>
            <w:r w:rsidR="008A016F" w:rsidRPr="008A016F">
              <w:rPr>
                <w:rFonts w:asciiTheme="majorHAnsi" w:hAnsiTheme="majorHAnsi"/>
                <w:bCs/>
                <w:sz w:val="20"/>
                <w:vertAlign w:val="superscript"/>
              </w:rPr>
              <w:t>10</w:t>
            </w:r>
            <w:ins w:id="221" w:author="Gib Hemani" w:date="2014-06-26T23:21:00Z">
              <w:r w:rsidR="00365FA7">
                <w:rPr>
                  <w:rFonts w:asciiTheme="majorHAnsi" w:hAnsiTheme="majorHAnsi"/>
                  <w:bCs/>
                  <w:noProof w:val="0"/>
                  <w:sz w:val="20"/>
                </w:rPr>
                <w:fldChar w:fldCharType="end"/>
              </w:r>
            </w:ins>
          </w:p>
        </w:tc>
        <w:tc>
          <w:tcPr>
            <w:tcW w:w="981" w:type="dxa"/>
            <w:tcMar>
              <w:left w:w="28" w:type="dxa"/>
              <w:right w:w="28" w:type="dxa"/>
            </w:tcMar>
          </w:tcPr>
          <w:p w14:paraId="445DA361" w14:textId="77777777" w:rsidR="00580BFB" w:rsidRPr="00DA183D" w:rsidRDefault="00580BFB"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5751997A" w14:textId="77777777" w:rsidR="00580BFB" w:rsidRPr="00DA183D" w:rsidRDefault="00560DD9" w:rsidP="00560DD9">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7079C3F8" w14:textId="2A1984BE" w:rsidR="00580BFB" w:rsidRPr="00DA183D" w:rsidRDefault="00580BFB"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Multithread parallel en</w:t>
            </w:r>
            <w:r w:rsidR="006C592F" w:rsidRPr="00DA183D">
              <w:rPr>
                <w:rFonts w:asciiTheme="majorHAnsi" w:hAnsiTheme="majorHAnsi"/>
                <w:bCs/>
                <w:noProof w:val="0"/>
                <w:sz w:val="20"/>
              </w:rPr>
              <w:t>hanc</w:t>
            </w:r>
            <w:r w:rsidRPr="00DA183D">
              <w:rPr>
                <w:rFonts w:asciiTheme="majorHAnsi" w:hAnsiTheme="majorHAnsi"/>
                <w:bCs/>
                <w:noProof w:val="0"/>
                <w:sz w:val="20"/>
              </w:rPr>
              <w:t xml:space="preserve">ed, contingency table based </w:t>
            </w:r>
            <w:proofErr w:type="spellStart"/>
            <w:r w:rsidR="00F862CE" w:rsidRPr="00DA183D">
              <w:rPr>
                <w:rFonts w:asciiTheme="majorHAnsi" w:hAnsiTheme="majorHAnsi"/>
                <w:bCs/>
                <w:noProof w:val="0"/>
                <w:sz w:val="20"/>
              </w:rPr>
              <w:t>approximate</w:t>
            </w:r>
            <w:r w:rsidRPr="00DA183D">
              <w:rPr>
                <w:rFonts w:asciiTheme="majorHAnsi" w:hAnsiTheme="majorHAnsi"/>
                <w:bCs/>
                <w:noProof w:val="0"/>
                <w:sz w:val="20"/>
              </w:rPr>
              <w:t>tests</w:t>
            </w:r>
            <w:proofErr w:type="spellEnd"/>
          </w:p>
        </w:tc>
        <w:tc>
          <w:tcPr>
            <w:tcW w:w="2119" w:type="dxa"/>
            <w:tcMar>
              <w:left w:w="28" w:type="dxa"/>
              <w:right w:w="28" w:type="dxa"/>
            </w:tcMar>
          </w:tcPr>
          <w:p w14:paraId="0A5FFB75" w14:textId="77777777" w:rsidR="00580BFB" w:rsidRPr="00DA183D" w:rsidRDefault="000F0643" w:rsidP="005616B6">
            <w:pPr>
              <w:pStyle w:val="bodyindent"/>
              <w:ind w:firstLine="0"/>
              <w:jc w:val="left"/>
              <w:rPr>
                <w:rFonts w:asciiTheme="majorHAnsi" w:hAnsiTheme="majorHAnsi"/>
                <w:bCs/>
                <w:noProof w:val="0"/>
                <w:sz w:val="20"/>
              </w:rPr>
            </w:pPr>
            <w:hyperlink r:id="rId13" w:history="1">
              <w:r w:rsidR="00580BFB" w:rsidRPr="00DA183D">
                <w:rPr>
                  <w:rStyle w:val="Hyperlink"/>
                  <w:rFonts w:asciiTheme="majorHAnsi" w:hAnsiTheme="majorHAnsi"/>
                  <w:bCs/>
                  <w:noProof w:val="0"/>
                  <w:sz w:val="20"/>
                </w:rPr>
                <w:t>http://www.ihs.ac.cn/xykong/PIAM.zip</w:t>
              </w:r>
            </w:hyperlink>
          </w:p>
        </w:tc>
      </w:tr>
      <w:tr w:rsidR="00F862CE" w:rsidRPr="00890F9C" w14:paraId="4284CCCB" w14:textId="77777777" w:rsidTr="00F862CE">
        <w:tc>
          <w:tcPr>
            <w:tcW w:w="1381" w:type="dxa"/>
            <w:tcMar>
              <w:left w:w="28" w:type="dxa"/>
              <w:right w:w="28" w:type="dxa"/>
            </w:tcMar>
          </w:tcPr>
          <w:p w14:paraId="366D49F2" w14:textId="017028B0" w:rsidR="00F862CE" w:rsidRPr="00DA183D" w:rsidRDefault="00F862CE" w:rsidP="005616B6">
            <w:pPr>
              <w:pStyle w:val="bodyindent"/>
              <w:ind w:firstLine="0"/>
              <w:rPr>
                <w:rFonts w:asciiTheme="majorHAnsi" w:hAnsiTheme="majorHAnsi"/>
                <w:bCs/>
                <w:noProof w:val="0"/>
                <w:sz w:val="20"/>
              </w:rPr>
            </w:pPr>
            <w:proofErr w:type="gramStart"/>
            <w:r w:rsidRPr="00DA183D">
              <w:rPr>
                <w:rFonts w:asciiTheme="majorHAnsi" w:hAnsiTheme="majorHAnsi"/>
                <w:bCs/>
                <w:noProof w:val="0"/>
                <w:sz w:val="20"/>
              </w:rPr>
              <w:t>eCEO</w:t>
            </w:r>
            <w:proofErr w:type="gramEnd"/>
            <w:ins w:id="222" w:author="Gib Hemani" w:date="2014-06-26T23:22:00Z">
              <w:r w:rsidR="00365FA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1",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17&lt;/sup&gt;" }, "properties" : { "noteIndex" : 0 }, "schema" : "https://github.com/citation-style-language/schema/raw/master/csl-citation.json" }</w:instrText>
            </w:r>
            <w:r w:rsidR="00365FA7">
              <w:rPr>
                <w:rFonts w:asciiTheme="majorHAnsi" w:hAnsiTheme="majorHAnsi"/>
                <w:bCs/>
                <w:noProof w:val="0"/>
                <w:sz w:val="20"/>
              </w:rPr>
              <w:fldChar w:fldCharType="separate"/>
            </w:r>
            <w:r w:rsidR="008A016F" w:rsidRPr="008A016F">
              <w:rPr>
                <w:rFonts w:asciiTheme="majorHAnsi" w:hAnsiTheme="majorHAnsi"/>
                <w:bCs/>
                <w:sz w:val="20"/>
                <w:vertAlign w:val="superscript"/>
              </w:rPr>
              <w:t>17</w:t>
            </w:r>
            <w:ins w:id="223" w:author="Gib Hemani" w:date="2014-06-26T23:22:00Z">
              <w:r w:rsidR="00365FA7">
                <w:rPr>
                  <w:rFonts w:asciiTheme="majorHAnsi" w:hAnsiTheme="majorHAnsi"/>
                  <w:bCs/>
                  <w:noProof w:val="0"/>
                  <w:sz w:val="20"/>
                </w:rPr>
                <w:fldChar w:fldCharType="end"/>
              </w:r>
            </w:ins>
          </w:p>
        </w:tc>
        <w:tc>
          <w:tcPr>
            <w:tcW w:w="981" w:type="dxa"/>
            <w:tcMar>
              <w:left w:w="28" w:type="dxa"/>
              <w:right w:w="28" w:type="dxa"/>
            </w:tcMar>
          </w:tcPr>
          <w:p w14:paraId="19BA9C2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2705A32B"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1E516D08" w14:textId="77777777" w:rsidR="00F862CE" w:rsidRPr="00DA183D" w:rsidRDefault="00F862CE"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implementation and cloud computing en</w:t>
            </w:r>
            <w:r w:rsidR="006C592F" w:rsidRPr="00DA183D">
              <w:rPr>
                <w:rFonts w:asciiTheme="majorHAnsi" w:hAnsiTheme="majorHAnsi"/>
                <w:bCs/>
                <w:noProof w:val="0"/>
                <w:sz w:val="20"/>
              </w:rPr>
              <w:t>hanc</w:t>
            </w:r>
            <w:r w:rsidRPr="00DA183D">
              <w:rPr>
                <w:rFonts w:asciiTheme="majorHAnsi" w:hAnsiTheme="majorHAnsi"/>
                <w:bCs/>
                <w:noProof w:val="0"/>
                <w:sz w:val="20"/>
              </w:rPr>
              <w:t>ed Chi square tests</w:t>
            </w:r>
          </w:p>
        </w:tc>
        <w:tc>
          <w:tcPr>
            <w:tcW w:w="2119" w:type="dxa"/>
            <w:gridSpan w:val="2"/>
            <w:tcMar>
              <w:left w:w="28" w:type="dxa"/>
              <w:right w:w="28" w:type="dxa"/>
            </w:tcMar>
          </w:tcPr>
          <w:p w14:paraId="34D09F87" w14:textId="77777777" w:rsidR="00F862CE" w:rsidRPr="00923754" w:rsidRDefault="009A1AAC" w:rsidP="00F862CE">
            <w:pPr>
              <w:pStyle w:val="bodyindent"/>
              <w:ind w:firstLine="0"/>
              <w:jc w:val="left"/>
              <w:rPr>
                <w:rFonts w:asciiTheme="majorHAnsi" w:hAnsiTheme="majorHAnsi"/>
                <w:sz w:val="20"/>
              </w:rPr>
            </w:pPr>
            <w:r w:rsidRPr="00923754">
              <w:rPr>
                <w:rFonts w:asciiTheme="majorHAnsi" w:hAnsiTheme="majorHAnsi"/>
                <w:sz w:val="20"/>
              </w:rPr>
              <w:t>http://www.comp.nus.edu.sg/~wangzk/eCEO.html</w:t>
            </w:r>
          </w:p>
        </w:tc>
      </w:tr>
      <w:tr w:rsidR="00DB591C" w:rsidRPr="00890F9C" w14:paraId="35EAF6A9" w14:textId="77777777" w:rsidTr="00F862CE">
        <w:tc>
          <w:tcPr>
            <w:tcW w:w="1381" w:type="dxa"/>
            <w:tcMar>
              <w:left w:w="28" w:type="dxa"/>
              <w:right w:w="28" w:type="dxa"/>
            </w:tcMar>
          </w:tcPr>
          <w:p w14:paraId="7BB15DE9" w14:textId="2DCBCB94"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SNP-SNP interactions</w:t>
            </w:r>
            <w:ins w:id="224" w:author="Gib Hemani" w:date="2014-06-26T23:24:00Z">
              <w:r w:rsidR="00365FA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371/journal.pone.0043035 [doi]\nPONE-D-12-10429 [pii]", "ISBN" : "1932-6203 (Electronic)\n1932-6203 (Linking)", "PMID" : "23071489", "abstract" : "In genome-wide association studies (GWAS), the association between each single nucleotide polymorphism (SNP) and a phenotype is assessed statistically. To further explore genetic associations in GWAS, we considered two specific forms of biologically plausible SNP-SNP interactions, 'SNP intersection' and 'SNP union,' and analyzed the Crohn's Disease (CD) GWAS data of the Wellcome Trust Case Control Consortium for these interactions using a limited form of logic regression. We found strong evidence of CD-association for 195 genes, identifying novel susceptibility genes (e.g., ISX, SLCO6A1, TMEM183A) as well as confirming many previously identified susceptibility genes in CD GWAS (e.g., IL23R, NOD2, CYLD, NKX2-3, IL12RB2, ATG16L1). Notably, 37 of the 59 chromosomal locations indicated for CD-association by a meta-analysis of CD GWAS, involving over 22,000 cases and 29,000 controls, were represented in the 195 genes, as well as some chromosomal locations previously indicated only in linkage studies, but not in GWAS. We repeated the analysis with two smaller GWASs from the Database of Genotype and Phenotype (dbGaP): in spite of differences of populations and study power across the three datasets, we observed some consistencies across the three datasets. Notable examples included TMEM183A and SLCO6A1 which exhibited strong evidence consistently in our WTCCC and both of the dbGaP SNP-SNP interaction analyses. Examining these specific forms of SNP interactions could identify additional genetic associations from GWAS. R codes, data examples, and a ReadMe file are available for download from our website: http://www.ualberta.ca/~yyasui/homepage.html.", "author" : [ { "dropping-particle" : "", "family" : "Dinu", "given" : "I", "non-dropping-particle" : "", "parse-names" : false, "suffix" : "" }, { "dropping-particle" : "", "family" : "Mahasirimongkol", "given" : "S", "non-dropping-particle" : "", "parse-names" : false, "suffix" : "" }, { "dropping-particle" : "", "family" : "Liu", "given" : "Q", "non-dropping-particle" : "", "parse-names" : false, "suffix" : "" }, { "dropping-particle" : "", "family" : "Yanai", "given" : "H", "non-dropping-particle" : "", "parse-names" : false, "suffix" : "" }, { "dropping-particle" : "", "family" : "Sharaf Eldin", "given" : "N", "non-dropping-particle" : "", "parse-names" : false, "suffix" : "" }, { "dropping-particle" : "", "family" : "Kreiter", "given" : "E", "non-dropping-particle" : "", "parse-names" : false, "suffix" : "" }, { "dropping-particle" : "", "family" : "Wu", "given" : "X", "non-dropping-particle" : "", "parse-names" : false, "suffix" : "" }, { "dropping-particle" : "", "family" : "Jabbari", "given" : "S", "non-dropping-particle" : "", "parse-names" : false, "suffix" : "" }, { "dropping-particle" : "", "family" : "Tokunaga", "given" : "K", "non-dropping-particle" : "", "parse-names" : false, "suffix" : "" }, { "dropping-particle" : "", "family" : "Yasui", "given" : "Y", "non-dropping-particle" : "", "parse-names" : false, "suffix" : "" } ], "container-title" : "PLoS One", "edition" : "2012/10/17", "id" : "ITEM-1", "issue" : "10", "issued" : { "date-parts" : [ [ "2012" ] ] }, "note" : "Dinu, Irina\nMahasirimongkol, Surakameth\nLiu, Qi\nYanai, Hideki\nSharaf Eldin, Noha\nKreiter, Erin\nWu, Xuan\nJabbari, Shahab\nTokunaga, Katsushi\nYasui, Yutaka\nCanadian Institutes of Health Research/Canada\nResearch Support, Non-U.S. Gov't\nUnited States\nPloS one\nPLoS One. 2012;7(10):e43035. doi: 10.1371/journal.pone.0043035. Epub 2012 Oct 12.", "page" : "e43035", "title" : "SNP-SNP interactions discovered by logic regression explain Crohn's disease genetics", "type" : "article-journal", "volume" : "7" }, "uris" : [ "http://www.mendeley.com/documents/?uuid=2c5a6630-ecf8-48d7-bd5b-559d4b363706" ] } ], "mendeley" : { "previouslyFormattedCitation" : "&lt;sup&gt;148&lt;/sup&gt;" }, "properties" : { "noteIndex" : 0 }, "schema" : "https://github.com/citation-style-language/schema/raw/master/csl-citation.json" }</w:instrText>
            </w:r>
            <w:r w:rsidR="00365FA7">
              <w:rPr>
                <w:rFonts w:asciiTheme="majorHAnsi" w:hAnsiTheme="majorHAnsi"/>
                <w:bCs/>
                <w:noProof w:val="0"/>
                <w:sz w:val="20"/>
              </w:rPr>
              <w:fldChar w:fldCharType="separate"/>
            </w:r>
            <w:r w:rsidR="008A016F" w:rsidRPr="008A016F">
              <w:rPr>
                <w:rFonts w:asciiTheme="majorHAnsi" w:hAnsiTheme="majorHAnsi"/>
                <w:bCs/>
                <w:sz w:val="20"/>
                <w:vertAlign w:val="superscript"/>
              </w:rPr>
              <w:t>148</w:t>
            </w:r>
            <w:ins w:id="225" w:author="Gib Hemani" w:date="2014-06-26T23:24:00Z">
              <w:r w:rsidR="00365FA7">
                <w:rPr>
                  <w:rFonts w:asciiTheme="majorHAnsi" w:hAnsiTheme="majorHAnsi"/>
                  <w:bCs/>
                  <w:noProof w:val="0"/>
                  <w:sz w:val="20"/>
                </w:rPr>
                <w:fldChar w:fldCharType="end"/>
              </w:r>
            </w:ins>
          </w:p>
        </w:tc>
        <w:tc>
          <w:tcPr>
            <w:tcW w:w="981" w:type="dxa"/>
            <w:tcMar>
              <w:left w:w="28" w:type="dxa"/>
              <w:right w:w="28" w:type="dxa"/>
            </w:tcMar>
          </w:tcPr>
          <w:p w14:paraId="5E6CAF80" w14:textId="77777777" w:rsidR="00DB591C" w:rsidRPr="00DA183D" w:rsidRDefault="00DB591C"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0A95A515" w14:textId="77777777" w:rsidR="00DB591C" w:rsidRPr="00DA183D" w:rsidRDefault="00DB591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9EAD977" w14:textId="77777777" w:rsidR="00DB591C" w:rsidRPr="00DA183D" w:rsidRDefault="00292EDD" w:rsidP="00292EDD">
            <w:pPr>
              <w:pStyle w:val="bodyindent"/>
              <w:ind w:firstLine="0"/>
              <w:jc w:val="left"/>
              <w:rPr>
                <w:rFonts w:asciiTheme="majorHAnsi" w:hAnsiTheme="majorHAnsi"/>
                <w:bCs/>
                <w:noProof w:val="0"/>
                <w:sz w:val="20"/>
              </w:rPr>
            </w:pPr>
            <w:r w:rsidRPr="00DA183D">
              <w:rPr>
                <w:rFonts w:asciiTheme="majorHAnsi" w:hAnsiTheme="majorHAnsi"/>
                <w:bCs/>
                <w:noProof w:val="0"/>
                <w:sz w:val="20"/>
              </w:rPr>
              <w:t>Logic regression based epitasis test at the gene level, based on concepts of SNP intersection and union</w:t>
            </w:r>
          </w:p>
        </w:tc>
        <w:tc>
          <w:tcPr>
            <w:tcW w:w="2119" w:type="dxa"/>
            <w:gridSpan w:val="2"/>
            <w:tcMar>
              <w:left w:w="28" w:type="dxa"/>
              <w:right w:w="28" w:type="dxa"/>
            </w:tcMar>
          </w:tcPr>
          <w:p w14:paraId="31A584F8" w14:textId="77777777" w:rsidR="00DB591C" w:rsidRPr="00923754" w:rsidRDefault="00DB591C" w:rsidP="00F862CE">
            <w:pPr>
              <w:pStyle w:val="bodyindent"/>
              <w:ind w:firstLine="0"/>
              <w:jc w:val="left"/>
              <w:rPr>
                <w:rFonts w:asciiTheme="majorHAnsi" w:hAnsiTheme="majorHAnsi"/>
                <w:sz w:val="20"/>
              </w:rPr>
            </w:pPr>
            <w:r w:rsidRPr="00923754">
              <w:rPr>
                <w:rFonts w:asciiTheme="majorHAnsi" w:hAnsiTheme="majorHAnsi"/>
                <w:sz w:val="20"/>
              </w:rPr>
              <w:t>http://www.ualberta.ca/~yyasui/homepage.html</w:t>
            </w:r>
          </w:p>
        </w:tc>
      </w:tr>
      <w:tr w:rsidR="00F862CE" w:rsidRPr="00890F9C" w14:paraId="5E4815D9" w14:textId="77777777" w:rsidTr="00923754">
        <w:trPr>
          <w:gridAfter w:val="1"/>
          <w:wAfter w:w="80" w:type="dxa"/>
        </w:trPr>
        <w:tc>
          <w:tcPr>
            <w:tcW w:w="1381" w:type="dxa"/>
            <w:tcMar>
              <w:left w:w="28" w:type="dxa"/>
              <w:right w:w="28" w:type="dxa"/>
            </w:tcMar>
          </w:tcPr>
          <w:p w14:paraId="12057FB3" w14:textId="7BD9CFA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iForce</w:t>
            </w:r>
            <w:ins w:id="226" w:author="Gib Hemani" w:date="2014-06-26T23:39:00Z">
              <w:r w:rsidR="00861F8D">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mendeley" : { "previouslyFormattedCitation" : "&lt;sup&gt;8&lt;/sup&gt;" }, "properties" : { "noteIndex" : 0 }, "schema" : "https://github.com/citation-style-language/schema/raw/master/csl-citation.json" }</w:instrText>
            </w:r>
            <w:r w:rsidR="00861F8D">
              <w:rPr>
                <w:rFonts w:asciiTheme="majorHAnsi" w:hAnsiTheme="majorHAnsi"/>
                <w:bCs/>
                <w:noProof w:val="0"/>
                <w:sz w:val="20"/>
              </w:rPr>
              <w:fldChar w:fldCharType="separate"/>
            </w:r>
            <w:r w:rsidR="008A016F" w:rsidRPr="008A016F">
              <w:rPr>
                <w:rFonts w:asciiTheme="majorHAnsi" w:hAnsiTheme="majorHAnsi"/>
                <w:bCs/>
                <w:sz w:val="20"/>
                <w:vertAlign w:val="superscript"/>
              </w:rPr>
              <w:t>8</w:t>
            </w:r>
            <w:ins w:id="227" w:author="Gib Hemani" w:date="2014-06-26T23:39:00Z">
              <w:r w:rsidR="00861F8D">
                <w:rPr>
                  <w:rFonts w:asciiTheme="majorHAnsi" w:hAnsiTheme="majorHAnsi"/>
                  <w:bCs/>
                  <w:noProof w:val="0"/>
                  <w:sz w:val="20"/>
                </w:rPr>
                <w:fldChar w:fldCharType="end"/>
              </w:r>
            </w:ins>
          </w:p>
        </w:tc>
        <w:tc>
          <w:tcPr>
            <w:tcW w:w="981" w:type="dxa"/>
            <w:tcMar>
              <w:left w:w="28" w:type="dxa"/>
              <w:right w:w="28" w:type="dxa"/>
            </w:tcMar>
          </w:tcPr>
          <w:p w14:paraId="7800A262"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egression</w:t>
            </w:r>
          </w:p>
        </w:tc>
        <w:tc>
          <w:tcPr>
            <w:tcW w:w="621" w:type="dxa"/>
          </w:tcPr>
          <w:p w14:paraId="4B6277D2"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oth</w:t>
            </w:r>
            <w:proofErr w:type="gramEnd"/>
          </w:p>
        </w:tc>
        <w:tc>
          <w:tcPr>
            <w:tcW w:w="3370" w:type="dxa"/>
            <w:tcMar>
              <w:left w:w="28" w:type="dxa"/>
              <w:right w:w="28" w:type="dxa"/>
            </w:tcMar>
          </w:tcPr>
          <w:p w14:paraId="1B9B94A0" w14:textId="30062705" w:rsidR="00F862CE" w:rsidRPr="00DA183D" w:rsidRDefault="00F862CE" w:rsidP="00F862CE">
            <w:pPr>
              <w:pStyle w:val="bodyindent"/>
              <w:ind w:firstLine="0"/>
              <w:jc w:val="left"/>
              <w:rPr>
                <w:rFonts w:asciiTheme="majorHAnsi" w:hAnsiTheme="majorHAnsi"/>
                <w:bCs/>
                <w:noProof w:val="0"/>
                <w:sz w:val="20"/>
              </w:rPr>
            </w:pPr>
            <w:r w:rsidRPr="00DA183D">
              <w:rPr>
                <w:rFonts w:asciiTheme="majorHAnsi" w:hAnsiTheme="majorHAnsi"/>
                <w:bCs/>
                <w:noProof w:val="0"/>
                <w:sz w:val="20"/>
              </w:rPr>
              <w:t>Bitwise and multithread implementation and approximate tests</w:t>
            </w:r>
          </w:p>
        </w:tc>
        <w:tc>
          <w:tcPr>
            <w:tcW w:w="2119" w:type="dxa"/>
            <w:tcMar>
              <w:left w:w="28" w:type="dxa"/>
              <w:right w:w="28" w:type="dxa"/>
            </w:tcMar>
          </w:tcPr>
          <w:p w14:paraId="3AA16FBA" w14:textId="77777777" w:rsidR="00F862CE" w:rsidRPr="00DA183D" w:rsidRDefault="000F0643" w:rsidP="005616B6">
            <w:pPr>
              <w:pStyle w:val="bodyindent"/>
              <w:ind w:firstLine="0"/>
              <w:jc w:val="left"/>
              <w:rPr>
                <w:rFonts w:asciiTheme="majorHAnsi" w:hAnsiTheme="majorHAnsi"/>
                <w:bCs/>
                <w:noProof w:val="0"/>
                <w:sz w:val="20"/>
              </w:rPr>
            </w:pPr>
            <w:hyperlink r:id="rId14" w:history="1">
              <w:r w:rsidR="00F862CE" w:rsidRPr="00DA183D">
                <w:rPr>
                  <w:rStyle w:val="Hyperlink"/>
                  <w:rFonts w:asciiTheme="majorHAnsi" w:hAnsiTheme="majorHAnsi"/>
                  <w:bCs/>
                  <w:noProof w:val="0"/>
                  <w:sz w:val="20"/>
                </w:rPr>
                <w:t>http://bioinfo.utu.fi/biforcetoolbox</w:t>
              </w:r>
            </w:hyperlink>
          </w:p>
        </w:tc>
      </w:tr>
      <w:tr w:rsidR="00F862CE" w:rsidRPr="00890F9C" w14:paraId="1DB521F7" w14:textId="77777777" w:rsidTr="00923754">
        <w:trPr>
          <w:gridAfter w:val="1"/>
          <w:wAfter w:w="80" w:type="dxa"/>
        </w:trPr>
        <w:tc>
          <w:tcPr>
            <w:tcW w:w="1381" w:type="dxa"/>
            <w:tcMar>
              <w:left w:w="28" w:type="dxa"/>
              <w:right w:w="28" w:type="dxa"/>
            </w:tcMar>
          </w:tcPr>
          <w:p w14:paraId="0E7B1986" w14:textId="76EC20C8" w:rsidR="00F862CE" w:rsidRPr="00DA183D" w:rsidRDefault="00F862CE" w:rsidP="00861F8D">
            <w:pPr>
              <w:pStyle w:val="bodyindent"/>
              <w:ind w:firstLine="0"/>
              <w:rPr>
                <w:rFonts w:asciiTheme="majorHAnsi" w:hAnsiTheme="majorHAnsi"/>
                <w:bCs/>
                <w:noProof w:val="0"/>
                <w:sz w:val="20"/>
              </w:rPr>
            </w:pPr>
            <w:r w:rsidRPr="00DA183D">
              <w:rPr>
                <w:rFonts w:asciiTheme="majorHAnsi" w:hAnsiTheme="majorHAnsi"/>
                <w:bCs/>
                <w:noProof w:val="0"/>
                <w:sz w:val="20"/>
              </w:rPr>
              <w:t>EPIBLASTER</w:t>
            </w:r>
            <w:ins w:id="228" w:author="Gib Hemani" w:date="2014-06-26T23:47:00Z">
              <w:r w:rsidR="00861F8D">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861F8D">
              <w:rPr>
                <w:rFonts w:asciiTheme="majorHAnsi" w:hAnsiTheme="majorHAnsi"/>
                <w:bCs/>
                <w:noProof w:val="0"/>
                <w:sz w:val="20"/>
              </w:rPr>
              <w:fldChar w:fldCharType="separate"/>
            </w:r>
            <w:r w:rsidR="008A016F" w:rsidRPr="008A016F">
              <w:rPr>
                <w:rFonts w:asciiTheme="majorHAnsi" w:hAnsiTheme="majorHAnsi"/>
                <w:bCs/>
                <w:sz w:val="20"/>
                <w:vertAlign w:val="superscript"/>
              </w:rPr>
              <w:t>16</w:t>
            </w:r>
            <w:ins w:id="229" w:author="Gib Hemani" w:date="2014-06-26T23:47:00Z">
              <w:r w:rsidR="00861F8D">
                <w:rPr>
                  <w:rFonts w:asciiTheme="majorHAnsi" w:hAnsiTheme="majorHAnsi"/>
                  <w:bCs/>
                  <w:noProof w:val="0"/>
                  <w:sz w:val="20"/>
                </w:rPr>
                <w:fldChar w:fldCharType="end"/>
              </w:r>
            </w:ins>
          </w:p>
        </w:tc>
        <w:tc>
          <w:tcPr>
            <w:tcW w:w="981" w:type="dxa"/>
            <w:tcMar>
              <w:left w:w="28" w:type="dxa"/>
              <w:right w:w="28" w:type="dxa"/>
            </w:tcMar>
          </w:tcPr>
          <w:p w14:paraId="238EEE8A"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3D61FB33"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72EEAFE9"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GPU-enhanced, LD-based screening and logistic regression for testing</w:t>
            </w:r>
          </w:p>
        </w:tc>
        <w:tc>
          <w:tcPr>
            <w:tcW w:w="2119" w:type="dxa"/>
            <w:tcMar>
              <w:left w:w="28" w:type="dxa"/>
              <w:right w:w="28" w:type="dxa"/>
            </w:tcMar>
          </w:tcPr>
          <w:p w14:paraId="49DF7C6C" w14:textId="77777777" w:rsidR="00F862CE" w:rsidRPr="00DA183D" w:rsidRDefault="000F0643" w:rsidP="005616B6">
            <w:pPr>
              <w:pStyle w:val="bodyindent"/>
              <w:ind w:firstLine="0"/>
              <w:jc w:val="left"/>
              <w:rPr>
                <w:rFonts w:asciiTheme="majorHAnsi" w:hAnsiTheme="majorHAnsi"/>
                <w:bCs/>
                <w:noProof w:val="0"/>
                <w:sz w:val="20"/>
              </w:rPr>
            </w:pPr>
            <w:hyperlink r:id="rId15" w:history="1">
              <w:r w:rsidR="00F862CE" w:rsidRPr="00DA183D">
                <w:rPr>
                  <w:rStyle w:val="Hyperlink"/>
                  <w:rFonts w:asciiTheme="majorHAnsi" w:hAnsiTheme="majorHAnsi"/>
                  <w:bCs/>
                  <w:noProof w:val="0"/>
                  <w:sz w:val="20"/>
                </w:rPr>
                <w:t>http://www.mpipsykl.mpg.de/en/epiblaster/index.html</w:t>
              </w:r>
            </w:hyperlink>
          </w:p>
        </w:tc>
      </w:tr>
      <w:tr w:rsidR="00F862CE" w:rsidRPr="00890F9C" w14:paraId="7C71A1AA" w14:textId="77777777" w:rsidTr="00923754">
        <w:trPr>
          <w:gridAfter w:val="1"/>
          <w:wAfter w:w="80" w:type="dxa"/>
        </w:trPr>
        <w:tc>
          <w:tcPr>
            <w:tcW w:w="1381" w:type="dxa"/>
            <w:tcMar>
              <w:left w:w="28" w:type="dxa"/>
              <w:right w:w="28" w:type="dxa"/>
            </w:tcMar>
          </w:tcPr>
          <w:p w14:paraId="48E4B554" w14:textId="57188665" w:rsidR="00F862CE" w:rsidRPr="00DA183D" w:rsidRDefault="00F862CE" w:rsidP="00861F8D">
            <w:pPr>
              <w:pStyle w:val="bodyindent"/>
              <w:ind w:firstLine="0"/>
              <w:rPr>
                <w:rFonts w:asciiTheme="majorHAnsi" w:hAnsiTheme="majorHAnsi"/>
                <w:bCs/>
                <w:noProof w:val="0"/>
                <w:sz w:val="20"/>
              </w:rPr>
            </w:pPr>
            <w:r w:rsidRPr="00DA183D">
              <w:rPr>
                <w:rFonts w:asciiTheme="majorHAnsi" w:hAnsiTheme="majorHAnsi"/>
                <w:bCs/>
                <w:noProof w:val="0"/>
                <w:sz w:val="20"/>
              </w:rPr>
              <w:t>SIXPAC</w:t>
            </w:r>
            <w:ins w:id="230" w:author="Gib Hemani" w:date="2014-06-26T23:45:00Z">
              <w:r w:rsidR="00861F8D">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861F8D">
              <w:rPr>
                <w:rFonts w:asciiTheme="majorHAnsi" w:hAnsiTheme="majorHAnsi"/>
                <w:bCs/>
                <w:noProof w:val="0"/>
                <w:sz w:val="20"/>
              </w:rPr>
              <w:fldChar w:fldCharType="separate"/>
            </w:r>
            <w:r w:rsidR="008A016F" w:rsidRPr="008A016F">
              <w:rPr>
                <w:rFonts w:asciiTheme="majorHAnsi" w:hAnsiTheme="majorHAnsi"/>
                <w:bCs/>
                <w:sz w:val="20"/>
                <w:vertAlign w:val="superscript"/>
              </w:rPr>
              <w:t>18</w:t>
            </w:r>
            <w:ins w:id="231" w:author="Gib Hemani" w:date="2014-06-26T23:45:00Z">
              <w:r w:rsidR="00861F8D">
                <w:rPr>
                  <w:rFonts w:asciiTheme="majorHAnsi" w:hAnsiTheme="majorHAnsi"/>
                  <w:bCs/>
                  <w:noProof w:val="0"/>
                  <w:sz w:val="20"/>
                </w:rPr>
                <w:fldChar w:fldCharType="end"/>
              </w:r>
            </w:ins>
          </w:p>
        </w:tc>
        <w:tc>
          <w:tcPr>
            <w:tcW w:w="981" w:type="dxa"/>
            <w:tcMar>
              <w:left w:w="28" w:type="dxa"/>
              <w:right w:w="28" w:type="dxa"/>
            </w:tcMar>
          </w:tcPr>
          <w:p w14:paraId="090D44FD"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5D1C5FD8" w14:textId="77777777" w:rsidR="00F862CE" w:rsidRPr="00DA183D" w:rsidRDefault="00F862CE"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495DBA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Bitwise implementation of Probably Approximately Complete search algorithm </w:t>
            </w:r>
            <w:r w:rsidR="009A1AAC" w:rsidRPr="00DA183D">
              <w:rPr>
                <w:rFonts w:asciiTheme="majorHAnsi" w:hAnsiTheme="majorHAnsi"/>
                <w:bCs/>
                <w:noProof w:val="0"/>
                <w:sz w:val="20"/>
              </w:rPr>
              <w:t>and LD-based test</w:t>
            </w:r>
          </w:p>
        </w:tc>
        <w:tc>
          <w:tcPr>
            <w:tcW w:w="2119" w:type="dxa"/>
            <w:tcMar>
              <w:left w:w="28" w:type="dxa"/>
              <w:right w:w="28" w:type="dxa"/>
            </w:tcMar>
          </w:tcPr>
          <w:p w14:paraId="24195F81" w14:textId="77777777" w:rsidR="00F862CE" w:rsidRPr="00DA183D" w:rsidRDefault="000F0643" w:rsidP="005616B6">
            <w:pPr>
              <w:pStyle w:val="bodyindent"/>
              <w:ind w:firstLine="0"/>
              <w:jc w:val="left"/>
              <w:rPr>
                <w:rFonts w:asciiTheme="majorHAnsi" w:hAnsiTheme="majorHAnsi"/>
                <w:bCs/>
                <w:noProof w:val="0"/>
                <w:sz w:val="20"/>
              </w:rPr>
            </w:pPr>
            <w:hyperlink r:id="rId16" w:history="1">
              <w:r w:rsidR="00F862CE" w:rsidRPr="00DA183D">
                <w:rPr>
                  <w:rStyle w:val="Hyperlink"/>
                  <w:rFonts w:asciiTheme="majorHAnsi" w:hAnsiTheme="majorHAnsi"/>
                  <w:bCs/>
                  <w:noProof w:val="0"/>
                  <w:sz w:val="20"/>
                </w:rPr>
                <w:t>http://www.cs.columbia.edu/~snehitp/sixpac/</w:t>
              </w:r>
            </w:hyperlink>
          </w:p>
        </w:tc>
      </w:tr>
      <w:tr w:rsidR="00CF2C0C" w:rsidRPr="00890F9C" w14:paraId="127B01C6" w14:textId="77777777" w:rsidTr="00F862CE">
        <w:tc>
          <w:tcPr>
            <w:tcW w:w="1381" w:type="dxa"/>
            <w:tcMar>
              <w:left w:w="28" w:type="dxa"/>
              <w:right w:w="28" w:type="dxa"/>
            </w:tcMar>
          </w:tcPr>
          <w:p w14:paraId="2E53F3BD" w14:textId="673B3C37" w:rsidR="00CF2C0C" w:rsidRPr="00DA183D" w:rsidRDefault="00CF2C0C" w:rsidP="005616B6">
            <w:pPr>
              <w:pStyle w:val="bodyindent"/>
              <w:ind w:firstLine="0"/>
              <w:rPr>
                <w:rFonts w:asciiTheme="majorHAnsi" w:hAnsiTheme="majorHAnsi"/>
                <w:bCs/>
                <w:noProof w:val="0"/>
                <w:sz w:val="20"/>
              </w:rPr>
            </w:pPr>
            <w:proofErr w:type="gramStart"/>
            <w:r w:rsidRPr="00DA183D">
              <w:rPr>
                <w:rFonts w:asciiTheme="majorHAnsi" w:hAnsiTheme="majorHAnsi"/>
                <w:bCs/>
                <w:noProof w:val="0"/>
                <w:sz w:val="20"/>
              </w:rPr>
              <w:t>iLOCi</w:t>
            </w:r>
            <w:proofErr w:type="gramEnd"/>
            <w:ins w:id="232" w:author="Gib Hemani" w:date="2014-06-26T23:53:00Z">
              <w:r w:rsidR="00627121">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471-2164-13-S7-S2 [pii]\n10.1186/1471-2164-13-S7-S2 [doi]", "ISBN" : "1471-2164 (Electronic)\n1471-2164 (Linking)", "PMID" : "23281813", "abstract" : "BACKGROUND: Genome-wide association studies (GWAS) do not provide a full account of the heritability of genetic diseases since gene-gene interactions, also known as epistasis are not considered in single locus GWAS. To address this problem, a considerable number of methods have been developed for identifying disease-associated gene-gene interactions. However, these methods typically fail to identify interacting markers explaining more of the disease heritability over single locus GWAS, since many of the interactions significant for disease are obscured by uninformative marker interactions e.g., linkage disequilibrium (LD). RESULTS: In this study, we present a novel SNP interaction prioritization algorithm, named iLOCi (Interacting Loci). This algorithm accounts for marker dependencies separately in case and control groups. Disease-associated interactions are then prioritized according to a novel ranking score calculated from the difference in marker dependencies for every possible pair between case and control groups. The analysis of a typical GWAS dataset can be completed in less than a day on a standard workstation with parallel processing capability. The proposed framework was validated using simulated data and applied to real GWAS datasets using the Wellcome Trust Case Control Consortium (WTCCC) data. The results from simulated data showed the ability of iLOCi to identify various types of gene-gene interactions, especially for high-order interaction. From the WTCCC data, we found that among the top ranked interacting SNP pairs, several mapped to genes previously known to be associated with disease, and interestingly, other previously unreported genes with biologically related roles. CONCLUSION: iLOCi is a powerful tool for uncovering true disease interacting markers and thus can provide a more complete understanding of the genetic basis underlying complex disease. The program is available for download at http://www4a.biotec.or.th/GI/tools/iloci.", "author" : [ { "dropping-particle" : "", "family" : "Piriyapongsa", "given" : "J", "non-dropping-particle" : "", "parse-names" : false, "suffix" : "" }, { "dropping-particle" : "", "family" : "Ngamphiw", "given" : "C", "non-dropping-particle" : "", "parse-names" : false, "suffix" : "" }, { "dropping-particle" : "", "family" : "Intarapanich", "given" : "A", "non-dropping-particle" : "", "parse-names" : false, "suffix" : "" }, { "dropping-particle" : "", "family" : "Kulawonganunchai", "given" : "S", "non-dropping-particle" : "", "parse-names" : false, "suffix" : "" }, { "dropping-particle" : "", "family" : "Assawamakin", "given" : "A", "non-dropping-particle" : "", "parse-names" : false, "suffix" : "" }, { "dropping-particle" : "", "family" : "Bootchai", "given" : "C", "non-dropping-particle" : "", "parse-names" : false, "suffix" : "" }, { "dropping-particle" : "", "family" : "Shaw", "given" : "P J", "non-dropping-particle" : "", "parse-names" : false, "suffix" : "" }, { "dropping-particle" : "", "family" : "Tongsima", "given" : "S", "non-dropping-particle" : "", "parse-names" : false, "suffix" : "" } ], "container-title" : "BMC Genomics", "edition" : "2013/01/11", "id" : "ITEM-1", "issued" : { "date-parts" : [ [ "2012" ] ] }, "note" : "Piriyapongsa, Jittima\nNgamphiw, Chumpol\nIntarapanich, Apichart\nKulawonganunchai, Supasak\nAssawamakin, Anunchai\nBootchai, Chaiwat\nShaw, Philip J\nTongsima, Sissades\n076113/Wellcome Trust/United Kingdom\n085475/Wellcome Trust/United Kingdom\nResearch Support, Non-U.S. Gov't\nEngland\nBMC genomics\nBMC Genomics. 2012;13 Suppl 7:S2. doi: 10.1186/1471-2164-13-S7-S2. Epub 2012 Dec 13.", "page" : "S2", "title" : "iLOCi: a SNP interaction prioritization technique for detecting epistasis in genome-wide association studies", "type" : "article-journal", "volume" : "13 Suppl 7" }, "uris" : [ "http://www.mendeley.com/documents/?uuid=d4726b30-5823-45ce-89bd-7a72e500270e" ] } ], "mendeley" : { "previouslyFormattedCitation" : "&lt;sup&gt;149&lt;/sup&gt;" }, "properties" : { "noteIndex" : 0 }, "schema" : "https://github.com/citation-style-language/schema/raw/master/csl-citation.json" }</w:instrText>
            </w:r>
            <w:r w:rsidR="00627121">
              <w:rPr>
                <w:rFonts w:asciiTheme="majorHAnsi" w:hAnsiTheme="majorHAnsi"/>
                <w:bCs/>
                <w:noProof w:val="0"/>
                <w:sz w:val="20"/>
              </w:rPr>
              <w:fldChar w:fldCharType="separate"/>
            </w:r>
            <w:r w:rsidR="008A016F" w:rsidRPr="008A016F">
              <w:rPr>
                <w:rFonts w:asciiTheme="majorHAnsi" w:hAnsiTheme="majorHAnsi"/>
                <w:bCs/>
                <w:sz w:val="20"/>
                <w:vertAlign w:val="superscript"/>
              </w:rPr>
              <w:t>149</w:t>
            </w:r>
            <w:ins w:id="233" w:author="Gib Hemani" w:date="2014-06-26T23:53:00Z">
              <w:r w:rsidR="00627121">
                <w:rPr>
                  <w:rFonts w:asciiTheme="majorHAnsi" w:hAnsiTheme="majorHAnsi"/>
                  <w:bCs/>
                  <w:noProof w:val="0"/>
                  <w:sz w:val="20"/>
                </w:rPr>
                <w:fldChar w:fldCharType="end"/>
              </w:r>
            </w:ins>
          </w:p>
        </w:tc>
        <w:tc>
          <w:tcPr>
            <w:tcW w:w="981" w:type="dxa"/>
            <w:tcMar>
              <w:left w:w="28" w:type="dxa"/>
              <w:right w:w="28" w:type="dxa"/>
            </w:tcMar>
          </w:tcPr>
          <w:p w14:paraId="65BA7299" w14:textId="77777777"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LD</w:t>
            </w:r>
          </w:p>
        </w:tc>
        <w:tc>
          <w:tcPr>
            <w:tcW w:w="621" w:type="dxa"/>
          </w:tcPr>
          <w:p w14:paraId="3CCB48B9" w14:textId="77777777" w:rsidR="00CF2C0C" w:rsidRPr="00DA183D" w:rsidRDefault="00CF2C0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5DB1C5AF" w14:textId="77777777" w:rsidR="00CF2C0C" w:rsidRPr="00DA183D" w:rsidRDefault="00CF2C0C" w:rsidP="00CF2C0C">
            <w:pPr>
              <w:pStyle w:val="bodyindent"/>
              <w:ind w:firstLine="0"/>
              <w:jc w:val="left"/>
              <w:rPr>
                <w:rFonts w:asciiTheme="majorHAnsi" w:hAnsiTheme="majorHAnsi"/>
                <w:bCs/>
                <w:noProof w:val="0"/>
                <w:sz w:val="20"/>
              </w:rPr>
            </w:pPr>
            <w:r w:rsidRPr="00DA183D">
              <w:rPr>
                <w:rFonts w:asciiTheme="majorHAnsi" w:hAnsiTheme="majorHAnsi"/>
                <w:bCs/>
                <w:noProof w:val="0"/>
                <w:sz w:val="20"/>
              </w:rPr>
              <w:t>Parallel implementation of LD-based score test</w:t>
            </w:r>
          </w:p>
        </w:tc>
        <w:tc>
          <w:tcPr>
            <w:tcW w:w="2119" w:type="dxa"/>
            <w:gridSpan w:val="2"/>
            <w:tcMar>
              <w:left w:w="28" w:type="dxa"/>
              <w:right w:w="28" w:type="dxa"/>
            </w:tcMar>
          </w:tcPr>
          <w:p w14:paraId="07F9BAAC" w14:textId="77777777" w:rsidR="00CF2C0C" w:rsidRPr="00923754" w:rsidRDefault="00CF2C0C" w:rsidP="005616B6">
            <w:pPr>
              <w:pStyle w:val="bodyindent"/>
              <w:ind w:firstLine="0"/>
              <w:jc w:val="left"/>
              <w:rPr>
                <w:rFonts w:asciiTheme="majorHAnsi" w:hAnsiTheme="majorHAnsi"/>
                <w:sz w:val="20"/>
              </w:rPr>
            </w:pPr>
            <w:r w:rsidRPr="00923754">
              <w:rPr>
                <w:rFonts w:asciiTheme="majorHAnsi" w:hAnsiTheme="majorHAnsi"/>
                <w:sz w:val="20"/>
              </w:rPr>
              <w:t>http://www4a.biotec.or.th/GI/tools/iloci</w:t>
            </w:r>
          </w:p>
        </w:tc>
      </w:tr>
      <w:tr w:rsidR="00CF2C0C" w:rsidRPr="00890F9C" w14:paraId="4F59DE22" w14:textId="77777777" w:rsidTr="00F862CE">
        <w:tc>
          <w:tcPr>
            <w:tcW w:w="1381" w:type="dxa"/>
            <w:tcMar>
              <w:left w:w="28" w:type="dxa"/>
              <w:right w:w="28" w:type="dxa"/>
            </w:tcMar>
          </w:tcPr>
          <w:p w14:paraId="13FFBFA1" w14:textId="4F67E92B" w:rsidR="00CF2C0C" w:rsidRPr="00DA183D" w:rsidRDefault="00CF2C0C" w:rsidP="005616B6">
            <w:pPr>
              <w:pStyle w:val="bodyindent"/>
              <w:ind w:firstLine="0"/>
              <w:rPr>
                <w:rFonts w:asciiTheme="majorHAnsi" w:hAnsiTheme="majorHAnsi"/>
                <w:bCs/>
                <w:noProof w:val="0"/>
                <w:sz w:val="20"/>
              </w:rPr>
            </w:pPr>
            <w:r w:rsidRPr="00DA183D">
              <w:rPr>
                <w:rFonts w:asciiTheme="majorHAnsi" w:hAnsiTheme="majorHAnsi"/>
                <w:bCs/>
                <w:noProof w:val="0"/>
                <w:sz w:val="20"/>
              </w:rPr>
              <w:t>SHEsisEpi</w:t>
            </w:r>
            <w:ins w:id="234" w:author="Gib Hemani" w:date="2014-06-26T23:55:00Z">
              <w:r w:rsidR="00627121">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ISSN" : "1748-7838", "author" : [ { "dropping-particle" : "", "family" : "Hu", "given" : "Xiaohan", "non-dropping-particle" : "", "parse-names" : false, "suffix" : "" }, { "dropping-particle" : "", "family" : "Liu", "given" : "Qiang", "non-dropping-particle" : "", "parse-names" : false, "suffix" : "" }, { "dropping-particle" : "", "family" : "Zhang", "given" : "Zhao", "non-dropping-particle" : "", "parse-names" : false, "suffix" : "" }, { "dropping-particle" : "", "family" : "Li", "given" : "Zhiqiang", "non-dropping-particle" : "", "parse-names" : false, "suffix" : "" }, { "dropping-particle" : "", "family" : "Wang", "given" : "Shilin", "non-dropping-particle" : "", "parse-names" : false, "suffix" : "" }, { "dropping-particle" : "", "family" : "He", "given" : "Lin", "non-dropping-particle" : "", "parse-names" : false, "suffix" : "" }, { "dropping-particle" : "", "family" : "Shi", "given" : "Yongyong", "non-dropping-particle" : "", "parse-names" : false, "suffix" : "" } ], "container-title" : "Cell Research", "id" : "ITEM-1", "issue" : "7", "issued" : { "date-parts" : [ [ "2010" ] ] }, "page" : "854-857", "title" : "SHEsisEpi, a GPU-enhanced genome-wide SNP-SNP interaction scanning algorithm, efficiently reveals the risk genetic epistasis in bipolar disorder.", "type" : "article-journal", "volume" : "20" }, "uris" : [ "http://www.mendeley.com/documents/?uuid=2bd5a5e2-c999-4571-8dbf-7f43bac7b467" ] } ], "mendeley" : { "previouslyFormattedCitation" : "&lt;sup&gt;150&lt;/sup&gt;" }, "properties" : { "noteIndex" : 0 }, "schema" : "https://github.com/citation-style-language/schema/raw/master/csl-citation.json" }</w:instrText>
            </w:r>
            <w:r w:rsidR="00627121">
              <w:rPr>
                <w:rFonts w:asciiTheme="majorHAnsi" w:hAnsiTheme="majorHAnsi"/>
                <w:bCs/>
                <w:noProof w:val="0"/>
                <w:sz w:val="20"/>
              </w:rPr>
              <w:fldChar w:fldCharType="separate"/>
            </w:r>
            <w:r w:rsidR="008A016F" w:rsidRPr="008A016F">
              <w:rPr>
                <w:rFonts w:asciiTheme="majorHAnsi" w:hAnsiTheme="majorHAnsi"/>
                <w:bCs/>
                <w:sz w:val="20"/>
                <w:vertAlign w:val="superscript"/>
              </w:rPr>
              <w:t>150</w:t>
            </w:r>
            <w:ins w:id="235" w:author="Gib Hemani" w:date="2014-06-26T23:55:00Z">
              <w:r w:rsidR="00627121">
                <w:rPr>
                  <w:rFonts w:asciiTheme="majorHAnsi" w:hAnsiTheme="majorHAnsi"/>
                  <w:bCs/>
                  <w:noProof w:val="0"/>
                  <w:sz w:val="20"/>
                </w:rPr>
                <w:fldChar w:fldCharType="end"/>
              </w:r>
            </w:ins>
          </w:p>
        </w:tc>
        <w:tc>
          <w:tcPr>
            <w:tcW w:w="981" w:type="dxa"/>
            <w:tcMar>
              <w:left w:w="28" w:type="dxa"/>
              <w:right w:w="28" w:type="dxa"/>
            </w:tcMar>
          </w:tcPr>
          <w:p w14:paraId="55674DE4" w14:textId="77777777" w:rsidR="00CF2C0C"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77240BD3" w14:textId="77777777" w:rsidR="00CF2C0C" w:rsidRPr="00DA183D" w:rsidRDefault="009807E6"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CE6A25A" w14:textId="77777777" w:rsidR="00CF2C0C"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GPU and multithread en</w:t>
            </w:r>
            <w:r w:rsidR="006C592F" w:rsidRPr="00DA183D">
              <w:rPr>
                <w:rFonts w:asciiTheme="majorHAnsi" w:hAnsiTheme="majorHAnsi"/>
                <w:bCs/>
                <w:noProof w:val="0"/>
                <w:sz w:val="20"/>
              </w:rPr>
              <w:t>hanc</w:t>
            </w:r>
            <w:r w:rsidRPr="00DA183D">
              <w:rPr>
                <w:rFonts w:asciiTheme="majorHAnsi" w:hAnsiTheme="majorHAnsi"/>
                <w:bCs/>
                <w:noProof w:val="0"/>
                <w:sz w:val="20"/>
              </w:rPr>
              <w:t>ed odds ratio tests</w:t>
            </w:r>
          </w:p>
        </w:tc>
        <w:tc>
          <w:tcPr>
            <w:tcW w:w="2119" w:type="dxa"/>
            <w:gridSpan w:val="2"/>
            <w:tcMar>
              <w:left w:w="28" w:type="dxa"/>
              <w:right w:w="28" w:type="dxa"/>
            </w:tcMar>
          </w:tcPr>
          <w:p w14:paraId="76EF248B" w14:textId="77777777" w:rsidR="00CF2C0C"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analysis2.bio-x.cn/SHEsisMain.htm</w:t>
            </w:r>
          </w:p>
        </w:tc>
      </w:tr>
      <w:tr w:rsidR="00F862CE" w:rsidRPr="00890F9C" w14:paraId="4809E1C3" w14:textId="77777777" w:rsidTr="00923754">
        <w:trPr>
          <w:gridAfter w:val="1"/>
          <w:wAfter w:w="80" w:type="dxa"/>
        </w:trPr>
        <w:tc>
          <w:tcPr>
            <w:tcW w:w="1381" w:type="dxa"/>
            <w:tcMar>
              <w:left w:w="28" w:type="dxa"/>
              <w:right w:w="28" w:type="dxa"/>
            </w:tcMar>
          </w:tcPr>
          <w:p w14:paraId="45AB9F15" w14:textId="33001D91"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GenomeMatrix</w:t>
            </w:r>
            <w:ins w:id="236" w:author="Gib Hemani" w:date="2014-06-26T23:58:00Z">
              <w:r w:rsidR="00627121">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mendeley" : { "previouslyFormattedCitation" : "&lt;sup&gt;151&lt;/sup&gt;" }, "properties" : { "noteIndex" : 0 }, "schema" : "https://github.com/citation-style-language/schema/raw/master/csl-citation.json" }</w:instrText>
            </w:r>
            <w:r w:rsidR="00627121">
              <w:rPr>
                <w:rFonts w:asciiTheme="majorHAnsi" w:hAnsiTheme="majorHAnsi"/>
                <w:bCs/>
                <w:noProof w:val="0"/>
                <w:sz w:val="20"/>
              </w:rPr>
              <w:fldChar w:fldCharType="separate"/>
            </w:r>
            <w:r w:rsidR="008A016F" w:rsidRPr="008A016F">
              <w:rPr>
                <w:rFonts w:asciiTheme="majorHAnsi" w:hAnsiTheme="majorHAnsi"/>
                <w:bCs/>
                <w:sz w:val="20"/>
                <w:vertAlign w:val="superscript"/>
              </w:rPr>
              <w:t>151</w:t>
            </w:r>
            <w:ins w:id="237" w:author="Gib Hemani" w:date="2014-06-26T23:58:00Z">
              <w:r w:rsidR="00627121">
                <w:rPr>
                  <w:rFonts w:asciiTheme="majorHAnsi" w:hAnsiTheme="majorHAnsi"/>
                  <w:bCs/>
                  <w:noProof w:val="0"/>
                  <w:sz w:val="20"/>
                </w:rPr>
                <w:fldChar w:fldCharType="end"/>
              </w:r>
            </w:ins>
          </w:p>
        </w:tc>
        <w:tc>
          <w:tcPr>
            <w:tcW w:w="981" w:type="dxa"/>
            <w:tcMar>
              <w:left w:w="28" w:type="dxa"/>
              <w:right w:w="28" w:type="dxa"/>
            </w:tcMar>
          </w:tcPr>
          <w:p w14:paraId="6402D593"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5BC84649" w14:textId="77777777" w:rsidR="00F862CE" w:rsidRPr="00DA183D" w:rsidRDefault="00F862CE" w:rsidP="005616B6">
            <w:pPr>
              <w:pStyle w:val="bodyindent"/>
              <w:ind w:left="1440" w:firstLine="0"/>
              <w:jc w:val="left"/>
              <w:rPr>
                <w:rFonts w:asciiTheme="majorHAnsi" w:hAnsiTheme="majorHAnsi"/>
                <w:bCs/>
                <w:noProof w:val="0"/>
                <w:sz w:val="20"/>
              </w:rPr>
            </w:pPr>
          </w:p>
        </w:tc>
        <w:tc>
          <w:tcPr>
            <w:tcW w:w="3370" w:type="dxa"/>
            <w:tcMar>
              <w:left w:w="28" w:type="dxa"/>
              <w:right w:w="28" w:type="dxa"/>
            </w:tcMar>
          </w:tcPr>
          <w:p w14:paraId="2D3D4F37"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aplotype-based odds ratio test for interactions</w:t>
            </w:r>
          </w:p>
        </w:tc>
        <w:tc>
          <w:tcPr>
            <w:tcW w:w="2119" w:type="dxa"/>
            <w:tcMar>
              <w:left w:w="28" w:type="dxa"/>
              <w:right w:w="28" w:type="dxa"/>
            </w:tcMar>
          </w:tcPr>
          <w:p w14:paraId="2414ABA7" w14:textId="77777777" w:rsidR="00F862CE" w:rsidRPr="00DA183D" w:rsidRDefault="000F0643" w:rsidP="005616B6">
            <w:pPr>
              <w:pStyle w:val="bodyindent"/>
              <w:ind w:firstLine="0"/>
              <w:jc w:val="left"/>
              <w:rPr>
                <w:rFonts w:asciiTheme="majorHAnsi" w:hAnsiTheme="majorHAnsi"/>
                <w:bCs/>
                <w:noProof w:val="0"/>
                <w:sz w:val="20"/>
              </w:rPr>
            </w:pPr>
            <w:hyperlink r:id="rId17" w:history="1">
              <w:r w:rsidR="00F862CE" w:rsidRPr="00DA183D">
                <w:rPr>
                  <w:rStyle w:val="Hyperlink"/>
                  <w:rFonts w:asciiTheme="majorHAnsi" w:hAnsiTheme="majorHAnsi"/>
                  <w:bCs/>
                  <w:noProof w:val="0"/>
                  <w:sz w:val="20"/>
                </w:rPr>
                <w:t>https://sph.uth.edu/hgc/faculty/xiong/software-B.html</w:t>
              </w:r>
            </w:hyperlink>
            <w:r w:rsidR="00F862CE" w:rsidRPr="00DA183D">
              <w:rPr>
                <w:rFonts w:asciiTheme="majorHAnsi" w:hAnsiTheme="majorHAnsi"/>
                <w:bCs/>
                <w:noProof w:val="0"/>
                <w:sz w:val="20"/>
              </w:rPr>
              <w:t xml:space="preserve"> </w:t>
            </w:r>
          </w:p>
        </w:tc>
      </w:tr>
      <w:tr w:rsidR="009807E6" w:rsidRPr="00890F9C" w14:paraId="3A090883" w14:textId="77777777" w:rsidTr="00F862CE">
        <w:tc>
          <w:tcPr>
            <w:tcW w:w="1381" w:type="dxa"/>
            <w:tcMar>
              <w:left w:w="28" w:type="dxa"/>
              <w:right w:w="28" w:type="dxa"/>
            </w:tcMar>
          </w:tcPr>
          <w:p w14:paraId="3E26C33E" w14:textId="23C3DCCD"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IndOR</w:t>
            </w:r>
            <w:ins w:id="238" w:author="Gib Hemani" w:date="2014-06-27T00:00:00Z">
              <w:r w:rsidR="00804B2C">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1",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152&lt;/sup&gt;" }, "properties" : { "noteIndex" : 0 }, "schema" : "https://github.com/citation-style-language/schema/raw/master/csl-citation.json" }</w:instrText>
            </w:r>
            <w:r w:rsidR="00804B2C">
              <w:rPr>
                <w:rFonts w:asciiTheme="majorHAnsi" w:hAnsiTheme="majorHAnsi"/>
                <w:bCs/>
                <w:noProof w:val="0"/>
                <w:sz w:val="20"/>
              </w:rPr>
              <w:fldChar w:fldCharType="separate"/>
            </w:r>
            <w:r w:rsidR="008A016F" w:rsidRPr="008A016F">
              <w:rPr>
                <w:rFonts w:asciiTheme="majorHAnsi" w:hAnsiTheme="majorHAnsi"/>
                <w:bCs/>
                <w:sz w:val="20"/>
                <w:vertAlign w:val="superscript"/>
              </w:rPr>
              <w:t>152</w:t>
            </w:r>
            <w:ins w:id="239" w:author="Gib Hemani" w:date="2014-06-27T00:00:00Z">
              <w:r w:rsidR="00804B2C">
                <w:rPr>
                  <w:rFonts w:asciiTheme="majorHAnsi" w:hAnsiTheme="majorHAnsi"/>
                  <w:bCs/>
                  <w:noProof w:val="0"/>
                  <w:sz w:val="20"/>
                </w:rPr>
                <w:fldChar w:fldCharType="end"/>
              </w:r>
            </w:ins>
          </w:p>
        </w:tc>
        <w:tc>
          <w:tcPr>
            <w:tcW w:w="981" w:type="dxa"/>
            <w:tcMar>
              <w:left w:w="28" w:type="dxa"/>
              <w:right w:w="28" w:type="dxa"/>
            </w:tcMar>
          </w:tcPr>
          <w:p w14:paraId="701CED59"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20CA68A5" w14:textId="77777777" w:rsidR="009807E6" w:rsidRPr="00DA183D" w:rsidRDefault="009807E6"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101D386B" w14:textId="77777777" w:rsidR="009807E6" w:rsidRPr="00DA183D" w:rsidRDefault="009807E6" w:rsidP="006C592F">
            <w:pPr>
              <w:pStyle w:val="bodyindent"/>
              <w:ind w:firstLine="0"/>
              <w:jc w:val="left"/>
              <w:rPr>
                <w:rFonts w:asciiTheme="majorHAnsi" w:hAnsiTheme="majorHAnsi"/>
                <w:bCs/>
                <w:noProof w:val="0"/>
                <w:sz w:val="20"/>
              </w:rPr>
            </w:pPr>
            <w:r w:rsidRPr="00DA183D">
              <w:rPr>
                <w:rFonts w:asciiTheme="majorHAnsi" w:hAnsiTheme="majorHAnsi"/>
                <w:bCs/>
                <w:noProof w:val="0"/>
                <w:sz w:val="20"/>
              </w:rPr>
              <w:t>Independence-based odds ratio</w:t>
            </w:r>
            <w:r w:rsidR="006C592F" w:rsidRPr="00DA183D">
              <w:rPr>
                <w:rFonts w:asciiTheme="majorHAnsi" w:hAnsiTheme="majorHAnsi"/>
                <w:bCs/>
                <w:noProof w:val="0"/>
                <w:sz w:val="20"/>
              </w:rPr>
              <w:t xml:space="preserve"> tests using</w:t>
            </w:r>
            <w:r w:rsidRPr="00DA183D">
              <w:rPr>
                <w:rFonts w:asciiTheme="majorHAnsi" w:hAnsiTheme="majorHAnsi"/>
                <w:bCs/>
                <w:noProof w:val="0"/>
                <w:sz w:val="20"/>
              </w:rPr>
              <w:t xml:space="preserve"> </w:t>
            </w:r>
            <w:r w:rsidR="006C592F" w:rsidRPr="00DA183D">
              <w:rPr>
                <w:rFonts w:asciiTheme="majorHAnsi" w:hAnsiTheme="majorHAnsi"/>
                <w:bCs/>
                <w:noProof w:val="0"/>
                <w:sz w:val="20"/>
              </w:rPr>
              <w:t>a</w:t>
            </w:r>
            <w:r w:rsidRPr="00DA183D">
              <w:rPr>
                <w:rFonts w:asciiTheme="majorHAnsi" w:hAnsiTheme="majorHAnsi"/>
                <w:bCs/>
                <w:noProof w:val="0"/>
                <w:sz w:val="20"/>
              </w:rPr>
              <w:t xml:space="preserve"> biological definition of epistasis</w:t>
            </w:r>
          </w:p>
        </w:tc>
        <w:tc>
          <w:tcPr>
            <w:tcW w:w="2119" w:type="dxa"/>
            <w:gridSpan w:val="2"/>
            <w:tcMar>
              <w:left w:w="28" w:type="dxa"/>
              <w:right w:w="28" w:type="dxa"/>
            </w:tcMar>
          </w:tcPr>
          <w:p w14:paraId="4C0A165F"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ites.univ-rennes2.fr/laboratoire-statistique/EMILY/IndOR/</w:t>
            </w:r>
          </w:p>
        </w:tc>
      </w:tr>
      <w:tr w:rsidR="009807E6" w:rsidRPr="00890F9C" w14:paraId="67BF6069" w14:textId="77777777" w:rsidTr="00F862CE">
        <w:tc>
          <w:tcPr>
            <w:tcW w:w="1381" w:type="dxa"/>
            <w:tcMar>
              <w:left w:w="28" w:type="dxa"/>
              <w:right w:w="28" w:type="dxa"/>
            </w:tcMar>
          </w:tcPr>
          <w:p w14:paraId="079866CE" w14:textId="680CDB54" w:rsidR="009807E6" w:rsidRPr="00DA183D" w:rsidRDefault="009807E6" w:rsidP="00536061">
            <w:pPr>
              <w:pStyle w:val="bodyindent"/>
              <w:ind w:firstLine="0"/>
              <w:rPr>
                <w:rFonts w:asciiTheme="majorHAnsi" w:hAnsiTheme="majorHAnsi"/>
                <w:bCs/>
                <w:noProof w:val="0"/>
                <w:sz w:val="20"/>
              </w:rPr>
            </w:pPr>
            <w:r w:rsidRPr="00DA183D">
              <w:rPr>
                <w:rFonts w:asciiTheme="majorHAnsi" w:hAnsiTheme="majorHAnsi"/>
                <w:bCs/>
                <w:noProof w:val="0"/>
                <w:sz w:val="20"/>
              </w:rPr>
              <w:t>HAPAL</w:t>
            </w:r>
            <w:ins w:id="240" w:author="Gib Hemani" w:date="2014-06-27T00:05:00Z">
              <w:r w:rsidR="00536061">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186/1471-2156-11-79", "ISSN" : "1471-2156", "PMID" : "20799953", "abstract" : "The genetic etiology of complex diseases in human has been commonly viewed as a complex process involving both genetic and environmental factors functioning in a complicated manner. Quite often the interactions among genetic variants play major roles in determining the susceptibility of an individual to a particular disease. Statistical methods for modeling interactions underlying complex diseases between single genetic variants (e.g. single nucleotide polymorphisms or SNPs) have been extensively studied. Recently, haplotype-based analysis has gained its popularity among genetic association studies. When multiple sequence or haplotype interactions are involved in determining an individual's susceptibility to a disease, it presents daunting challenges in statistical modeling and testing of the interaction effects, largely due to the complicated higher order epistatic complexity.", "author" : [ { "dropping-particle" : "", "family" : "Li", "given" : "Ming", "non-dropping-particle" : "", "parse-names" : false, "suffix" : "" }, { "dropping-particle" : "", "family" : "Romero", "given" : "Roberto", "non-dropping-particle" : "", "parse-names" : false, "suffix" : "" }, { "dropping-particle" : "", "family" : "Fu", "given" : "Wenjiang J", "non-dropping-particle" : "", "parse-names" : false, "suffix" : "" }, { "dropping-particle" : "", "family" : "Cui", "given" : "Yuehua", "non-dropping-particle" : "", "parse-names" : false, "suffix" : "" } ], "container-title" : "BMC genetics", "id" : "ITEM-1", "issued" : { "date-parts" : [ [ "2010", "1" ] ] }, "page" : "79", "title" : "Mapping haplotype-haplotype interactions with adaptive LASSO.", "type" : "article-journal", "volume" : "11" }, "uris" : [ "http://www.mendeley.com/documents/?uuid=02032d38-8cee-4fff-9e9d-5a4cb6b023e0" ] } ], "mendeley" : { "previouslyFormattedCitation" : "&lt;sup&gt;153&lt;/sup&gt;" }, "properties" : { "noteIndex" : 0 }, "schema" : "https://github.com/citation-style-language/schema/raw/master/csl-citation.json" }</w:instrText>
            </w:r>
            <w:r w:rsidR="00536061">
              <w:rPr>
                <w:rFonts w:asciiTheme="majorHAnsi" w:hAnsiTheme="majorHAnsi"/>
                <w:bCs/>
                <w:noProof w:val="0"/>
                <w:sz w:val="20"/>
              </w:rPr>
              <w:fldChar w:fldCharType="separate"/>
            </w:r>
            <w:r w:rsidR="008A016F" w:rsidRPr="008A016F">
              <w:rPr>
                <w:rFonts w:asciiTheme="majorHAnsi" w:hAnsiTheme="majorHAnsi"/>
                <w:bCs/>
                <w:sz w:val="20"/>
                <w:vertAlign w:val="superscript"/>
              </w:rPr>
              <w:t>153</w:t>
            </w:r>
            <w:ins w:id="241" w:author="Gib Hemani" w:date="2014-06-27T00:05:00Z">
              <w:r w:rsidR="00536061">
                <w:rPr>
                  <w:rFonts w:asciiTheme="majorHAnsi" w:hAnsiTheme="majorHAnsi"/>
                  <w:bCs/>
                  <w:noProof w:val="0"/>
                  <w:sz w:val="20"/>
                </w:rPr>
                <w:fldChar w:fldCharType="end"/>
              </w:r>
            </w:ins>
          </w:p>
        </w:tc>
        <w:tc>
          <w:tcPr>
            <w:tcW w:w="981" w:type="dxa"/>
            <w:tcMar>
              <w:left w:w="28" w:type="dxa"/>
              <w:right w:w="28" w:type="dxa"/>
            </w:tcMar>
          </w:tcPr>
          <w:p w14:paraId="7CAC9ECF" w14:textId="77777777" w:rsidR="009807E6" w:rsidRPr="00DA183D" w:rsidRDefault="009807E6" w:rsidP="005616B6">
            <w:pPr>
              <w:pStyle w:val="bodyindent"/>
              <w:ind w:firstLine="0"/>
              <w:rPr>
                <w:rFonts w:asciiTheme="majorHAnsi" w:hAnsiTheme="majorHAnsi"/>
                <w:bCs/>
                <w:noProof w:val="0"/>
                <w:sz w:val="20"/>
              </w:rPr>
            </w:pPr>
            <w:r w:rsidRPr="00DA183D">
              <w:rPr>
                <w:rFonts w:asciiTheme="majorHAnsi" w:hAnsiTheme="majorHAnsi"/>
                <w:bCs/>
                <w:noProof w:val="0"/>
                <w:sz w:val="20"/>
              </w:rPr>
              <w:t>Haplotype</w:t>
            </w:r>
          </w:p>
        </w:tc>
        <w:tc>
          <w:tcPr>
            <w:tcW w:w="621" w:type="dxa"/>
          </w:tcPr>
          <w:p w14:paraId="05557153" w14:textId="77777777" w:rsidR="009807E6" w:rsidRPr="00DA183D" w:rsidRDefault="009807E6"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9E93606" w14:textId="77777777" w:rsidR="009807E6" w:rsidRPr="00DA183D" w:rsidRDefault="009807E6"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Mapping haplotype-haplotype interactions with adaptive LASSO</w:t>
            </w:r>
          </w:p>
        </w:tc>
        <w:tc>
          <w:tcPr>
            <w:tcW w:w="2119" w:type="dxa"/>
            <w:gridSpan w:val="2"/>
            <w:tcMar>
              <w:left w:w="28" w:type="dxa"/>
              <w:right w:w="28" w:type="dxa"/>
            </w:tcMar>
          </w:tcPr>
          <w:p w14:paraId="42CA58D9" w14:textId="77777777" w:rsidR="009807E6" w:rsidRPr="00923754" w:rsidRDefault="009807E6" w:rsidP="005616B6">
            <w:pPr>
              <w:pStyle w:val="bodyindent"/>
              <w:ind w:firstLine="0"/>
              <w:jc w:val="left"/>
              <w:rPr>
                <w:rFonts w:asciiTheme="majorHAnsi" w:hAnsiTheme="majorHAnsi"/>
                <w:sz w:val="20"/>
              </w:rPr>
            </w:pPr>
            <w:r w:rsidRPr="00923754">
              <w:rPr>
                <w:rFonts w:asciiTheme="majorHAnsi" w:hAnsiTheme="majorHAnsi"/>
                <w:sz w:val="20"/>
              </w:rPr>
              <w:t>http://www.stt.msu.edu/~cui/software.html</w:t>
            </w:r>
          </w:p>
        </w:tc>
      </w:tr>
      <w:tr w:rsidR="00F862CE" w:rsidRPr="00890F9C" w14:paraId="5BD3D31F" w14:textId="77777777" w:rsidTr="00923754">
        <w:trPr>
          <w:gridAfter w:val="1"/>
          <w:wAfter w:w="80" w:type="dxa"/>
        </w:trPr>
        <w:tc>
          <w:tcPr>
            <w:tcW w:w="1381" w:type="dxa"/>
            <w:tcMar>
              <w:left w:w="28" w:type="dxa"/>
              <w:right w:w="28" w:type="dxa"/>
            </w:tcMar>
          </w:tcPr>
          <w:p w14:paraId="33E28558" w14:textId="12CFFD78" w:rsidR="00F862CE" w:rsidRPr="00DA183D" w:rsidRDefault="00F862CE" w:rsidP="0020470E">
            <w:pPr>
              <w:pStyle w:val="bodyindent"/>
              <w:ind w:firstLine="0"/>
              <w:rPr>
                <w:rFonts w:asciiTheme="majorHAnsi" w:hAnsiTheme="majorHAnsi"/>
                <w:bCs/>
                <w:noProof w:val="0"/>
                <w:sz w:val="20"/>
              </w:rPr>
            </w:pPr>
            <w:r w:rsidRPr="00DA183D">
              <w:rPr>
                <w:rFonts w:asciiTheme="majorHAnsi" w:hAnsiTheme="majorHAnsi"/>
                <w:bCs/>
                <w:noProof w:val="0"/>
                <w:sz w:val="20"/>
              </w:rPr>
              <w:t>BEAM series</w:t>
            </w:r>
            <w:ins w:id="242" w:author="Gib Hemani" w:date="2014-06-27T00:47:00Z">
              <w:r w:rsidR="0020470E">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6&lt;/sup&gt;" }, "properties" : { "noteIndex" : 0 }, "schema" : "https://github.com/citation-style-language/schema/raw/master/csl-citation.json" }</w:instrText>
            </w:r>
            <w:r w:rsidR="0020470E">
              <w:rPr>
                <w:rFonts w:asciiTheme="majorHAnsi" w:hAnsiTheme="majorHAnsi"/>
                <w:bCs/>
                <w:noProof w:val="0"/>
                <w:sz w:val="20"/>
              </w:rPr>
              <w:fldChar w:fldCharType="separate"/>
            </w:r>
            <w:r w:rsidR="008A016F" w:rsidRPr="008A016F">
              <w:rPr>
                <w:rFonts w:asciiTheme="majorHAnsi" w:hAnsiTheme="majorHAnsi"/>
                <w:bCs/>
                <w:sz w:val="20"/>
                <w:vertAlign w:val="superscript"/>
              </w:rPr>
              <w:t>36</w:t>
            </w:r>
            <w:ins w:id="243" w:author="Gib Hemani" w:date="2014-06-27T00:47:00Z">
              <w:r w:rsidR="0020470E">
                <w:rPr>
                  <w:rFonts w:asciiTheme="majorHAnsi" w:hAnsiTheme="majorHAnsi"/>
                  <w:bCs/>
                  <w:noProof w:val="0"/>
                  <w:sz w:val="20"/>
                </w:rPr>
                <w:fldChar w:fldCharType="end"/>
              </w:r>
            </w:ins>
          </w:p>
        </w:tc>
        <w:tc>
          <w:tcPr>
            <w:tcW w:w="981" w:type="dxa"/>
            <w:tcMar>
              <w:left w:w="28" w:type="dxa"/>
              <w:right w:w="28" w:type="dxa"/>
            </w:tcMar>
          </w:tcPr>
          <w:p w14:paraId="14225BB6"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05250753" w14:textId="77777777" w:rsidR="00F862CE" w:rsidRPr="00DA183D" w:rsidRDefault="00DB3D53"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w:t>
            </w:r>
            <w:r w:rsidR="006F0825" w:rsidRPr="00DA183D">
              <w:rPr>
                <w:rFonts w:asciiTheme="majorHAnsi" w:hAnsiTheme="majorHAnsi"/>
                <w:bCs/>
                <w:noProof w:val="0"/>
                <w:sz w:val="20"/>
              </w:rPr>
              <w:t>oth</w:t>
            </w:r>
            <w:proofErr w:type="gramEnd"/>
          </w:p>
        </w:tc>
        <w:tc>
          <w:tcPr>
            <w:tcW w:w="3370" w:type="dxa"/>
            <w:tcMar>
              <w:left w:w="28" w:type="dxa"/>
              <w:right w:w="28" w:type="dxa"/>
            </w:tcMar>
          </w:tcPr>
          <w:p w14:paraId="7896A31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partition model considering LD</w:t>
            </w:r>
          </w:p>
        </w:tc>
        <w:tc>
          <w:tcPr>
            <w:tcW w:w="2119" w:type="dxa"/>
            <w:tcMar>
              <w:left w:w="28" w:type="dxa"/>
              <w:right w:w="28" w:type="dxa"/>
            </w:tcMar>
          </w:tcPr>
          <w:p w14:paraId="45FB7C14" w14:textId="77777777" w:rsidR="00F862CE" w:rsidRPr="00DA183D" w:rsidRDefault="000F0643" w:rsidP="005616B6">
            <w:pPr>
              <w:pStyle w:val="bodyindent"/>
              <w:ind w:firstLine="0"/>
              <w:jc w:val="left"/>
              <w:rPr>
                <w:rFonts w:asciiTheme="majorHAnsi" w:hAnsiTheme="majorHAnsi"/>
                <w:bCs/>
                <w:noProof w:val="0"/>
                <w:sz w:val="20"/>
              </w:rPr>
            </w:pPr>
            <w:hyperlink r:id="rId18" w:history="1">
              <w:r w:rsidR="00F862CE" w:rsidRPr="00DA183D">
                <w:rPr>
                  <w:rStyle w:val="Hyperlink"/>
                  <w:rFonts w:asciiTheme="majorHAnsi" w:hAnsiTheme="majorHAnsi"/>
                  <w:bCs/>
                  <w:noProof w:val="0"/>
                  <w:sz w:val="20"/>
                </w:rPr>
                <w:t>http://sites.stat.psu.edu/~yuzhang/</w:t>
              </w:r>
            </w:hyperlink>
          </w:p>
        </w:tc>
      </w:tr>
      <w:tr w:rsidR="00F862CE" w:rsidRPr="00890F9C" w14:paraId="753D32CF" w14:textId="77777777" w:rsidTr="00923754">
        <w:trPr>
          <w:gridAfter w:val="1"/>
          <w:wAfter w:w="80" w:type="dxa"/>
        </w:trPr>
        <w:tc>
          <w:tcPr>
            <w:tcW w:w="1381" w:type="dxa"/>
            <w:tcMar>
              <w:left w:w="28" w:type="dxa"/>
              <w:right w:w="28" w:type="dxa"/>
            </w:tcMar>
          </w:tcPr>
          <w:p w14:paraId="68572D84" w14:textId="2F4D2E5D"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hGLM</w:t>
            </w:r>
            <w:ins w:id="244" w:author="Gib Hemani" w:date="2014-06-27T00:15:00Z">
              <w:r w:rsidR="005B044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371/journal.pgen.1002382 [doi]\nPGENETICS-D-11-01322 [pii]", "ISBN" : "1553-7404 (Electronic)\n1553-7390 (Linking)", "PMID" : "22144906", "abstract" : "Complex diseases and traits are likely influenced by many common and rare genetic variants and environmental factors. Detecting disease susceptibility variants is a challenging task, especially when their frequencies are low and/or their effects are small or moderate. We propose here a comprehensive hierarchical generalized linear model framework for simultaneously analyzing multiple groups of rare and common variants and relevant covariates. The proposed hierarchical generalized linear models introduce a group effect and a genetic score (i.e., a linear combination of main-effect predictors for genetic variants) for each group of variants, and jointly they estimate the group effects and the weights of the genetic scores. This framework includes various previous methods as special cases, and it can effectively deal with both risk and protective variants in a group and can simultaneously estimate the cumulative contribution of multiple variants and their relative importance. Our computational strategy is based on extending the standard procedure for fitting generalized linear models in the statistical software R to the proposed hierarchical models, leading to the development of stable and flexible tools. The methods are illustrated with sequence data in gene ANGPTL4 from the Dallas Heart Study. The performance of the proposed procedures is further assessed via simulation studies. The methods are implemented in a freely available R package BhGLM (http://www.ssg.uab.edu/bhglm/).", "author" : [ { "dropping-particle" : "", "family" : "Yi", "given" : "N", "non-dropping-particle" : "", "parse-names" : false, "suffix" : "" }, { "dropping-particle" : "", "family" : "Liu", "given" : "N", "non-dropping-particle" : "", "parse-names" : false, "suffix" : "" }, { "dropping-particle" : "", "family" : "Zhi", "given" : "D", "non-dropping-particle" : "", "parse-names" : false, "suffix" : "" }, { "dropping-particle" : "", "family" : "Li", "given" : "J", "non-dropping-particle" : "", "parse-names" : false, "suffix" : "" } ], "container-title" : "PLoS Genet", "edition" : "2011/12/07", "id" : "ITEM-1", "issue" : "12", "issued" : { "date-parts" : [ [ "2011" ] ] }, "note" : "Yi, Nengjun\nLiu, Nianjun\nZhi, Degui\nLi, Jun\n5R01GM069430-07/GM/NIGMS NIH HHS/United States\nR00 RR024163/RR/NCRR NIH HHS/United States\nR01 GM069430-08/GM/NIGMS NIH HHS/United States\nR01GM081488/GM/NIGMS NIH HHS/United States\nResearch Support, N.I.H., Extramural\nUnited States\nPLoS genetics\nPLoS Genet. 2011 Dec;7(12):e1002382. doi: 10.1371/journal.pgen.1002382. Epub 2011 Dec 1.", "page" : "e1002382", "title" : "Hierarchical generalized linear models for multiple groups of rare and common variants: jointly estimating group and individual-variant effects", "type" : "article-journal", "volume" : "7" }, "uris" : [ "http://www.mendeley.com/documents/?uuid=e0395b0e-0742-49b8-9302-767b4ab156a9" ] } ], "mendeley" : { "previouslyFormattedCitation" : "&lt;sup&gt;154&lt;/sup&gt;" }, "properties" : { "noteIndex" : 0 }, "schema" : "https://github.com/citation-style-language/schema/raw/master/csl-citation.json" }</w:instrText>
            </w:r>
            <w:r w:rsidR="005B0447">
              <w:rPr>
                <w:rFonts w:asciiTheme="majorHAnsi" w:hAnsiTheme="majorHAnsi"/>
                <w:bCs/>
                <w:noProof w:val="0"/>
                <w:sz w:val="20"/>
              </w:rPr>
              <w:fldChar w:fldCharType="separate"/>
            </w:r>
            <w:r w:rsidR="008A016F" w:rsidRPr="008A016F">
              <w:rPr>
                <w:rFonts w:asciiTheme="majorHAnsi" w:hAnsiTheme="majorHAnsi"/>
                <w:bCs/>
                <w:sz w:val="20"/>
                <w:vertAlign w:val="superscript"/>
              </w:rPr>
              <w:t>154</w:t>
            </w:r>
            <w:ins w:id="245" w:author="Gib Hemani" w:date="2014-06-27T00:15:00Z">
              <w:r w:rsidR="005B0447">
                <w:rPr>
                  <w:rFonts w:asciiTheme="majorHAnsi" w:hAnsiTheme="majorHAnsi"/>
                  <w:bCs/>
                  <w:noProof w:val="0"/>
                  <w:sz w:val="20"/>
                </w:rPr>
                <w:fldChar w:fldCharType="end"/>
              </w:r>
            </w:ins>
          </w:p>
        </w:tc>
        <w:tc>
          <w:tcPr>
            <w:tcW w:w="981" w:type="dxa"/>
            <w:tcMar>
              <w:left w:w="28" w:type="dxa"/>
              <w:right w:w="28" w:type="dxa"/>
            </w:tcMar>
          </w:tcPr>
          <w:p w14:paraId="737A1850"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2E039C77" w14:textId="77777777" w:rsidR="00F862CE" w:rsidRPr="00DA183D" w:rsidRDefault="006F0825"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oth</w:t>
            </w:r>
            <w:proofErr w:type="gramEnd"/>
          </w:p>
        </w:tc>
        <w:tc>
          <w:tcPr>
            <w:tcW w:w="3370" w:type="dxa"/>
            <w:tcMar>
              <w:left w:w="28" w:type="dxa"/>
              <w:right w:w="28" w:type="dxa"/>
            </w:tcMar>
          </w:tcPr>
          <w:p w14:paraId="5B964E2E"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hierarchical Generalized Linear Model for haplotype interactions</w:t>
            </w:r>
          </w:p>
        </w:tc>
        <w:tc>
          <w:tcPr>
            <w:tcW w:w="2119" w:type="dxa"/>
            <w:tcMar>
              <w:left w:w="28" w:type="dxa"/>
              <w:right w:w="28" w:type="dxa"/>
            </w:tcMar>
          </w:tcPr>
          <w:p w14:paraId="30422975" w14:textId="77777777" w:rsidR="00F862CE" w:rsidRPr="00DA183D" w:rsidRDefault="000F0643" w:rsidP="005616B6">
            <w:pPr>
              <w:pStyle w:val="bodyindent"/>
              <w:ind w:firstLine="0"/>
              <w:jc w:val="left"/>
              <w:rPr>
                <w:rFonts w:asciiTheme="majorHAnsi" w:hAnsiTheme="majorHAnsi"/>
                <w:bCs/>
                <w:noProof w:val="0"/>
                <w:sz w:val="20"/>
              </w:rPr>
            </w:pPr>
            <w:hyperlink r:id="rId19" w:history="1">
              <w:r w:rsidR="00F862CE" w:rsidRPr="00DA183D">
                <w:rPr>
                  <w:rStyle w:val="Hyperlink"/>
                  <w:rFonts w:asciiTheme="majorHAnsi" w:hAnsiTheme="majorHAnsi"/>
                  <w:bCs/>
                  <w:noProof w:val="0"/>
                  <w:sz w:val="20"/>
                </w:rPr>
                <w:t>http://www.ssg.uab.edu/bhglm/</w:t>
              </w:r>
            </w:hyperlink>
          </w:p>
        </w:tc>
      </w:tr>
      <w:tr w:rsidR="00F862CE" w:rsidRPr="00890F9C" w14:paraId="5D48D584" w14:textId="77777777" w:rsidTr="00923754">
        <w:trPr>
          <w:gridAfter w:val="1"/>
          <w:wAfter w:w="80" w:type="dxa"/>
        </w:trPr>
        <w:tc>
          <w:tcPr>
            <w:tcW w:w="1381" w:type="dxa"/>
            <w:tcMar>
              <w:left w:w="28" w:type="dxa"/>
              <w:right w:w="28" w:type="dxa"/>
            </w:tcMar>
          </w:tcPr>
          <w:p w14:paraId="47D33013" w14:textId="50AEAE8D"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SNPTEST</w:t>
            </w:r>
            <w:ins w:id="246" w:author="Gib Hemani" w:date="2014-06-27T00:18:00Z">
              <w:r w:rsidR="005B044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2&lt;/sup&gt;" }, "properties" : { "noteIndex" : 0 }, "schema" : "https://github.com/citation-style-language/schema/raw/master/csl-citation.json" }</w:instrText>
            </w:r>
            <w:r w:rsidR="005B0447">
              <w:rPr>
                <w:rFonts w:asciiTheme="majorHAnsi" w:hAnsiTheme="majorHAnsi"/>
                <w:bCs/>
                <w:noProof w:val="0"/>
                <w:sz w:val="20"/>
              </w:rPr>
              <w:fldChar w:fldCharType="separate"/>
            </w:r>
            <w:r w:rsidR="008A016F" w:rsidRPr="008A016F">
              <w:rPr>
                <w:rFonts w:asciiTheme="majorHAnsi" w:hAnsiTheme="majorHAnsi"/>
                <w:bCs/>
                <w:sz w:val="20"/>
                <w:vertAlign w:val="superscript"/>
              </w:rPr>
              <w:t>42</w:t>
            </w:r>
            <w:ins w:id="247" w:author="Gib Hemani" w:date="2014-06-27T00:18:00Z">
              <w:r w:rsidR="005B0447">
                <w:rPr>
                  <w:rFonts w:asciiTheme="majorHAnsi" w:hAnsiTheme="majorHAnsi"/>
                  <w:bCs/>
                  <w:noProof w:val="0"/>
                  <w:sz w:val="20"/>
                </w:rPr>
                <w:fldChar w:fldCharType="end"/>
              </w:r>
            </w:ins>
          </w:p>
        </w:tc>
        <w:tc>
          <w:tcPr>
            <w:tcW w:w="981" w:type="dxa"/>
            <w:tcMar>
              <w:left w:w="28" w:type="dxa"/>
              <w:right w:w="28" w:type="dxa"/>
            </w:tcMar>
          </w:tcPr>
          <w:p w14:paraId="0BE832EE"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Bayesian</w:t>
            </w:r>
          </w:p>
        </w:tc>
        <w:tc>
          <w:tcPr>
            <w:tcW w:w="621" w:type="dxa"/>
          </w:tcPr>
          <w:p w14:paraId="65F688C2" w14:textId="77777777" w:rsidR="00F862CE" w:rsidRPr="00DA183D" w:rsidRDefault="006F0825"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DE97270"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Bayesian model averaging approach to model interactions involving known risk loci</w:t>
            </w:r>
          </w:p>
        </w:tc>
        <w:tc>
          <w:tcPr>
            <w:tcW w:w="2119" w:type="dxa"/>
            <w:tcMar>
              <w:left w:w="28" w:type="dxa"/>
              <w:right w:w="28" w:type="dxa"/>
            </w:tcMar>
          </w:tcPr>
          <w:p w14:paraId="3FD8051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s.ox.ac.uk/</w:t>
            </w:r>
            <w:r w:rsidRPr="00DA183D">
              <w:rPr>
                <w:rFonts w:ascii="Cambria Math" w:hAnsi="Cambria Math" w:cs="Cambria Math"/>
                <w:bCs/>
                <w:noProof w:val="0"/>
                <w:sz w:val="20"/>
              </w:rPr>
              <w:t>∼</w:t>
            </w:r>
            <w:proofErr w:type="spellStart"/>
            <w:r w:rsidRPr="00DA183D">
              <w:rPr>
                <w:rFonts w:asciiTheme="majorHAnsi" w:hAnsiTheme="majorHAnsi"/>
                <w:bCs/>
                <w:noProof w:val="0"/>
                <w:sz w:val="20"/>
              </w:rPr>
              <w:t>marchini</w:t>
            </w:r>
            <w:proofErr w:type="spellEnd"/>
            <w:r w:rsidRPr="00DA183D">
              <w:rPr>
                <w:rFonts w:asciiTheme="majorHAnsi" w:hAnsiTheme="majorHAnsi"/>
                <w:bCs/>
                <w:noProof w:val="0"/>
                <w:sz w:val="20"/>
              </w:rPr>
              <w:t>/software/</w:t>
            </w:r>
            <w:proofErr w:type="spellStart"/>
            <w:r w:rsidRPr="00DA183D">
              <w:rPr>
                <w:rFonts w:asciiTheme="majorHAnsi" w:hAnsiTheme="majorHAnsi"/>
                <w:bCs/>
                <w:noProof w:val="0"/>
                <w:sz w:val="20"/>
              </w:rPr>
              <w:t>gwas</w:t>
            </w:r>
            <w:proofErr w:type="spellEnd"/>
            <w:r w:rsidRPr="00DA183D">
              <w:rPr>
                <w:rFonts w:asciiTheme="majorHAnsi" w:hAnsiTheme="majorHAnsi"/>
                <w:bCs/>
                <w:noProof w:val="0"/>
                <w:sz w:val="20"/>
              </w:rPr>
              <w:t>/</w:t>
            </w:r>
            <w:proofErr w:type="gramStart"/>
            <w:r w:rsidRPr="00DA183D">
              <w:rPr>
                <w:rFonts w:asciiTheme="majorHAnsi" w:hAnsiTheme="majorHAnsi"/>
                <w:bCs/>
                <w:noProof w:val="0"/>
                <w:sz w:val="20"/>
              </w:rPr>
              <w:t xml:space="preserve">gwas.html   </w:t>
            </w:r>
            <w:proofErr w:type="gramEnd"/>
          </w:p>
        </w:tc>
      </w:tr>
      <w:tr w:rsidR="006F0825" w:rsidRPr="00890F9C" w14:paraId="1EA93B2F" w14:textId="77777777" w:rsidTr="00F862CE">
        <w:tc>
          <w:tcPr>
            <w:tcW w:w="1381" w:type="dxa"/>
            <w:tcMar>
              <w:left w:w="28" w:type="dxa"/>
              <w:right w:w="28" w:type="dxa"/>
            </w:tcMar>
          </w:tcPr>
          <w:p w14:paraId="4E341AB2" w14:textId="6BF7D4D7"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MDR</w:t>
            </w:r>
            <w:r w:rsidR="00BF2C73" w:rsidRPr="00DA183D">
              <w:rPr>
                <w:rFonts w:asciiTheme="majorHAnsi" w:hAnsiTheme="majorHAnsi"/>
                <w:bCs/>
                <w:noProof w:val="0"/>
                <w:sz w:val="20"/>
              </w:rPr>
              <w:t xml:space="preserve"> series</w:t>
            </w:r>
            <w:ins w:id="248" w:author="Gib Hemani" w:date="2014-06-27T00:21:00Z">
              <w:r w:rsidR="005B044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author" : [ { "dropping-particle" : "", "family" : "Winham", "given" : "S J", "non-dropping-particle" : "", "parse-names" : false, "suffix" : "" }, { "dropping-particle" : "", "family" : "Motsinger-Reif", "given" : "A A", "non-dropping-particle" : "", "parse-names" : false, "suffix" : "" } ], "container-title" : "BioData Min", "id" : "ITEM-1", "issue" : "1", "issued" : { "date-parts" : [ [ "2011" ] ] }, "note" : "10.1186/1756-0381-4-24", "page" : "24", "title" : "An R package implementation of multifactor dimensionality reduction", "type" : "article-journal", "volume" : "4" }, "uris" : [ "http://www.mendeley.com/documents/?uuid=a76c0197-2952-4da0-bc02-51cb9e9d1afe" ] } ], "mendeley" : { "previouslyFormattedCitation" : "&lt;sup&gt;155&lt;/sup&gt;" }, "properties" : { "noteIndex" : 0 }, "schema" : "https://github.com/citation-style-language/schema/raw/master/csl-citation.json" }</w:instrText>
            </w:r>
            <w:r w:rsidR="005B0447">
              <w:rPr>
                <w:rFonts w:asciiTheme="majorHAnsi" w:hAnsiTheme="majorHAnsi"/>
                <w:bCs/>
                <w:noProof w:val="0"/>
                <w:sz w:val="20"/>
              </w:rPr>
              <w:fldChar w:fldCharType="separate"/>
            </w:r>
            <w:r w:rsidR="008A016F" w:rsidRPr="008A016F">
              <w:rPr>
                <w:rFonts w:asciiTheme="majorHAnsi" w:hAnsiTheme="majorHAnsi"/>
                <w:bCs/>
                <w:sz w:val="20"/>
                <w:vertAlign w:val="superscript"/>
              </w:rPr>
              <w:t>155</w:t>
            </w:r>
            <w:ins w:id="249" w:author="Gib Hemani" w:date="2014-06-27T00:21:00Z">
              <w:r w:rsidR="005B0447">
                <w:rPr>
                  <w:rFonts w:asciiTheme="majorHAnsi" w:hAnsiTheme="majorHAnsi"/>
                  <w:bCs/>
                  <w:noProof w:val="0"/>
                  <w:sz w:val="20"/>
                </w:rPr>
                <w:fldChar w:fldCharType="end"/>
              </w:r>
            </w:ins>
          </w:p>
        </w:tc>
        <w:tc>
          <w:tcPr>
            <w:tcW w:w="981" w:type="dxa"/>
            <w:tcMar>
              <w:left w:w="28" w:type="dxa"/>
              <w:right w:w="28" w:type="dxa"/>
            </w:tcMar>
          </w:tcPr>
          <w:p w14:paraId="3FF0EE2A" w14:textId="77777777" w:rsidR="006F0825" w:rsidRPr="00DA183D" w:rsidRDefault="006F0825"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18ED9063" w14:textId="77777777" w:rsidR="006F0825" w:rsidRPr="00DA183D" w:rsidRDefault="006F0825"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r w:rsidR="00BF2C73" w:rsidRPr="00DA183D">
              <w:rPr>
                <w:rFonts w:asciiTheme="majorHAnsi" w:hAnsiTheme="majorHAnsi"/>
                <w:bCs/>
                <w:noProof w:val="0"/>
                <w:sz w:val="20"/>
              </w:rPr>
              <w:t xml:space="preserve"> or both</w:t>
            </w:r>
          </w:p>
        </w:tc>
        <w:tc>
          <w:tcPr>
            <w:tcW w:w="3370" w:type="dxa"/>
            <w:tcMar>
              <w:left w:w="28" w:type="dxa"/>
              <w:right w:w="28" w:type="dxa"/>
            </w:tcMar>
          </w:tcPr>
          <w:p w14:paraId="6CC8D23F" w14:textId="77777777" w:rsidR="006F0825" w:rsidRPr="00DA183D" w:rsidRDefault="00BF2C73" w:rsidP="00BF2C73">
            <w:pPr>
              <w:pStyle w:val="bodyindent"/>
              <w:ind w:firstLine="0"/>
              <w:jc w:val="left"/>
              <w:rPr>
                <w:rFonts w:asciiTheme="majorHAnsi" w:hAnsiTheme="majorHAnsi"/>
                <w:bCs/>
                <w:noProof w:val="0"/>
                <w:sz w:val="20"/>
              </w:rPr>
            </w:pPr>
            <w:r w:rsidRPr="00DA183D">
              <w:rPr>
                <w:rFonts w:asciiTheme="majorHAnsi" w:hAnsiTheme="majorHAnsi"/>
                <w:bCs/>
                <w:noProof w:val="0"/>
                <w:sz w:val="20"/>
              </w:rPr>
              <w:t>The MDR</w:t>
            </w:r>
            <w:r w:rsidR="00BF5801" w:rsidRPr="00DA183D">
              <w:rPr>
                <w:rFonts w:asciiTheme="majorHAnsi" w:hAnsiTheme="majorHAnsi"/>
                <w:bCs/>
                <w:noProof w:val="0"/>
                <w:sz w:val="20"/>
              </w:rPr>
              <w:t xml:space="preserve"> framework</w:t>
            </w:r>
            <w:r w:rsidR="006F0825" w:rsidRPr="00DA183D">
              <w:rPr>
                <w:rFonts w:asciiTheme="majorHAnsi" w:hAnsiTheme="majorHAnsi"/>
                <w:bCs/>
                <w:noProof w:val="0"/>
                <w:sz w:val="20"/>
              </w:rPr>
              <w:t xml:space="preserve"> </w:t>
            </w:r>
            <w:r w:rsidR="00BF5801" w:rsidRPr="00DA183D">
              <w:rPr>
                <w:rFonts w:asciiTheme="majorHAnsi" w:hAnsiTheme="majorHAnsi"/>
                <w:bCs/>
                <w:noProof w:val="0"/>
                <w:sz w:val="20"/>
              </w:rPr>
              <w:t xml:space="preserve">combines </w:t>
            </w:r>
            <w:r w:rsidR="006F0825" w:rsidRPr="00DA183D">
              <w:rPr>
                <w:rFonts w:asciiTheme="majorHAnsi" w:hAnsiTheme="majorHAnsi"/>
                <w:bCs/>
                <w:noProof w:val="0"/>
                <w:sz w:val="20"/>
              </w:rPr>
              <w:t xml:space="preserve">attribute selection and classification with cross-validation for </w:t>
            </w:r>
            <w:proofErr w:type="spellStart"/>
            <w:r w:rsidR="006F0825" w:rsidRPr="00DA183D">
              <w:rPr>
                <w:rFonts w:asciiTheme="majorHAnsi" w:hAnsiTheme="majorHAnsi"/>
                <w:bCs/>
                <w:noProof w:val="0"/>
                <w:sz w:val="20"/>
              </w:rPr>
              <w:t>modelling</w:t>
            </w:r>
            <w:proofErr w:type="spellEnd"/>
            <w:r w:rsidR="006F0825" w:rsidRPr="00DA183D">
              <w:rPr>
                <w:rFonts w:asciiTheme="majorHAnsi" w:hAnsiTheme="majorHAnsi"/>
                <w:bCs/>
                <w:noProof w:val="0"/>
                <w:sz w:val="20"/>
              </w:rPr>
              <w:t xml:space="preserve"> interactions</w:t>
            </w:r>
            <w:r w:rsidRPr="00DA183D">
              <w:rPr>
                <w:rFonts w:asciiTheme="majorHAnsi" w:hAnsiTheme="majorHAnsi"/>
                <w:bCs/>
                <w:noProof w:val="0"/>
                <w:sz w:val="20"/>
              </w:rPr>
              <w:t>, with a number of derived methods</w:t>
            </w:r>
            <w:r w:rsidR="007F29C8" w:rsidRPr="00DA183D">
              <w:rPr>
                <w:rFonts w:asciiTheme="majorHAnsi" w:hAnsiTheme="majorHAnsi"/>
                <w:bCs/>
                <w:noProof w:val="0"/>
                <w:sz w:val="20"/>
              </w:rPr>
              <w:t xml:space="preserve"> including </w:t>
            </w:r>
            <w:proofErr w:type="spellStart"/>
            <w:r w:rsidR="007F29C8" w:rsidRPr="00DA183D">
              <w:rPr>
                <w:rFonts w:asciiTheme="majorHAnsi" w:hAnsiTheme="majorHAnsi"/>
                <w:bCs/>
                <w:noProof w:val="0"/>
                <w:sz w:val="20"/>
              </w:rPr>
              <w:t>pMDR</w:t>
            </w:r>
            <w:proofErr w:type="spellEnd"/>
            <w:r w:rsidR="007F29C8" w:rsidRPr="00DA183D">
              <w:rPr>
                <w:rFonts w:asciiTheme="majorHAnsi" w:hAnsiTheme="majorHAnsi"/>
                <w:bCs/>
                <w:noProof w:val="0"/>
                <w:sz w:val="20"/>
              </w:rPr>
              <w:t xml:space="preserve">, </w:t>
            </w:r>
            <w:proofErr w:type="spellStart"/>
            <w:r w:rsidR="007F29C8" w:rsidRPr="00DA183D">
              <w:rPr>
                <w:rFonts w:asciiTheme="majorHAnsi" w:hAnsiTheme="majorHAnsi"/>
                <w:bCs/>
                <w:noProof w:val="0"/>
                <w:sz w:val="20"/>
              </w:rPr>
              <w:t>MdrPDT</w:t>
            </w:r>
            <w:proofErr w:type="spellEnd"/>
            <w:r w:rsidR="007F29C8" w:rsidRPr="00DA183D">
              <w:rPr>
                <w:rFonts w:asciiTheme="majorHAnsi" w:hAnsiTheme="majorHAnsi"/>
                <w:bCs/>
                <w:noProof w:val="0"/>
                <w:sz w:val="20"/>
              </w:rPr>
              <w:t>, FAM-MDR, MB-MDR (R package).</w:t>
            </w:r>
          </w:p>
        </w:tc>
        <w:tc>
          <w:tcPr>
            <w:tcW w:w="2119" w:type="dxa"/>
            <w:gridSpan w:val="2"/>
            <w:tcMar>
              <w:left w:w="28" w:type="dxa"/>
              <w:right w:w="28" w:type="dxa"/>
            </w:tcMar>
          </w:tcPr>
          <w:p w14:paraId="6F36A223" w14:textId="77777777" w:rsidR="006F0825" w:rsidRPr="00DA183D" w:rsidRDefault="000F0643" w:rsidP="005616B6">
            <w:pPr>
              <w:pStyle w:val="bodyindent"/>
              <w:ind w:firstLine="0"/>
              <w:jc w:val="left"/>
              <w:rPr>
                <w:rFonts w:asciiTheme="majorHAnsi" w:hAnsiTheme="majorHAnsi"/>
                <w:bCs/>
                <w:noProof w:val="0"/>
                <w:sz w:val="20"/>
              </w:rPr>
            </w:pPr>
            <w:hyperlink r:id="rId20" w:history="1">
              <w:r w:rsidR="007F29C8" w:rsidRPr="00DA183D">
                <w:rPr>
                  <w:rStyle w:val="Hyperlink"/>
                  <w:rFonts w:asciiTheme="majorHAnsi" w:hAnsiTheme="majorHAnsi"/>
                  <w:bCs/>
                  <w:noProof w:val="0"/>
                  <w:sz w:val="20"/>
                </w:rPr>
                <w:t>http://www.multifactordimensionalityreduction.org/</w:t>
              </w:r>
            </w:hyperlink>
          </w:p>
          <w:p w14:paraId="1DF6FE3F" w14:textId="77777777" w:rsidR="007F29C8" w:rsidRPr="00DA183D" w:rsidRDefault="007F29C8" w:rsidP="00923754">
            <w:pPr>
              <w:pStyle w:val="bodyindent"/>
              <w:ind w:firstLine="0"/>
              <w:rPr>
                <w:rFonts w:asciiTheme="majorHAnsi" w:hAnsiTheme="majorHAnsi"/>
                <w:bCs/>
                <w:i/>
                <w:iCs/>
                <w:noProof w:val="0"/>
                <w:color w:val="404040" w:themeColor="text1" w:themeTint="BF"/>
                <w:sz w:val="20"/>
              </w:rPr>
            </w:pPr>
            <w:r w:rsidRPr="00DA183D">
              <w:rPr>
                <w:rFonts w:asciiTheme="majorHAnsi" w:hAnsiTheme="majorHAnsi"/>
                <w:bCs/>
                <w:noProof w:val="0"/>
                <w:sz w:val="20"/>
              </w:rPr>
              <w:t>http://ritchielab.psu.edu/ritchielab/software/mdr-downloads/</w:t>
            </w:r>
          </w:p>
          <w:p w14:paraId="27846F29" w14:textId="77777777" w:rsidR="007F29C8" w:rsidRPr="00DA183D" w:rsidRDefault="007F29C8" w:rsidP="007F29C8">
            <w:pPr>
              <w:pStyle w:val="bodyindent"/>
              <w:ind w:firstLine="0"/>
              <w:jc w:val="left"/>
              <w:rPr>
                <w:rFonts w:asciiTheme="majorHAnsi" w:hAnsiTheme="majorHAnsi"/>
                <w:bCs/>
                <w:noProof w:val="0"/>
                <w:sz w:val="20"/>
              </w:rPr>
            </w:pPr>
            <w:r w:rsidRPr="00DA183D">
              <w:rPr>
                <w:rFonts w:asciiTheme="majorHAnsi" w:hAnsiTheme="majorHAnsi"/>
                <w:bCs/>
                <w:noProof w:val="0"/>
                <w:sz w:val="20"/>
              </w:rPr>
              <w:t>http://www.statgen.ulg.a</w:t>
            </w:r>
            <w:r w:rsidRPr="00DA183D">
              <w:rPr>
                <w:rFonts w:asciiTheme="majorHAnsi" w:hAnsiTheme="majorHAnsi"/>
                <w:bCs/>
                <w:noProof w:val="0"/>
                <w:sz w:val="20"/>
              </w:rPr>
              <w:lastRenderedPageBreak/>
              <w:t>c.be/software/FAM-MDR/FAM-MDR.zip</w:t>
            </w:r>
          </w:p>
        </w:tc>
      </w:tr>
      <w:tr w:rsidR="006F0825" w:rsidRPr="00890F9C" w14:paraId="4C0AD51D" w14:textId="77777777" w:rsidTr="00F862CE">
        <w:tc>
          <w:tcPr>
            <w:tcW w:w="1381" w:type="dxa"/>
            <w:tcMar>
              <w:left w:w="28" w:type="dxa"/>
              <w:right w:w="28" w:type="dxa"/>
            </w:tcMar>
          </w:tcPr>
          <w:p w14:paraId="5D5031E5" w14:textId="0F179466" w:rsidR="006F0825" w:rsidRPr="00DA183D" w:rsidRDefault="007F29C8" w:rsidP="005616B6">
            <w:pPr>
              <w:pStyle w:val="bodyindent"/>
              <w:ind w:firstLine="0"/>
              <w:rPr>
                <w:rFonts w:asciiTheme="majorHAnsi" w:hAnsiTheme="majorHAnsi"/>
                <w:bCs/>
                <w:noProof w:val="0"/>
                <w:sz w:val="20"/>
              </w:rPr>
            </w:pPr>
            <w:r w:rsidRPr="00DA183D">
              <w:rPr>
                <w:rFonts w:asciiTheme="majorHAnsi" w:hAnsiTheme="majorHAnsi"/>
                <w:bCs/>
                <w:noProof w:val="0"/>
                <w:sz w:val="20"/>
              </w:rPr>
              <w:lastRenderedPageBreak/>
              <w:t>SNPHarvester</w:t>
            </w:r>
            <w:ins w:id="250" w:author="Gib Hemani" w:date="2014-06-27T00:24:00Z">
              <w:r w:rsidR="005B044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1",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49&lt;/sup&gt;" }, "properties" : { "noteIndex" : 0 }, "schema" : "https://github.com/citation-style-language/schema/raw/master/csl-citation.json" }</w:instrText>
            </w:r>
            <w:r w:rsidR="005B0447">
              <w:rPr>
                <w:rFonts w:asciiTheme="majorHAnsi" w:hAnsiTheme="majorHAnsi"/>
                <w:bCs/>
                <w:noProof w:val="0"/>
                <w:sz w:val="20"/>
              </w:rPr>
              <w:fldChar w:fldCharType="separate"/>
            </w:r>
            <w:r w:rsidR="008A016F" w:rsidRPr="008A016F">
              <w:rPr>
                <w:rFonts w:asciiTheme="majorHAnsi" w:hAnsiTheme="majorHAnsi"/>
                <w:bCs/>
                <w:sz w:val="20"/>
                <w:vertAlign w:val="superscript"/>
              </w:rPr>
              <w:t>49</w:t>
            </w:r>
            <w:ins w:id="251" w:author="Gib Hemani" w:date="2014-06-27T00:24:00Z">
              <w:r w:rsidR="005B0447">
                <w:rPr>
                  <w:rFonts w:asciiTheme="majorHAnsi" w:hAnsiTheme="majorHAnsi"/>
                  <w:bCs/>
                  <w:noProof w:val="0"/>
                  <w:sz w:val="20"/>
                </w:rPr>
                <w:fldChar w:fldCharType="end"/>
              </w:r>
            </w:ins>
          </w:p>
        </w:tc>
        <w:tc>
          <w:tcPr>
            <w:tcW w:w="981" w:type="dxa"/>
            <w:tcMar>
              <w:left w:w="28" w:type="dxa"/>
              <w:right w:w="28" w:type="dxa"/>
            </w:tcMar>
          </w:tcPr>
          <w:p w14:paraId="68970464" w14:textId="77777777" w:rsidR="006F0825"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0490673E" w14:textId="77777777" w:rsidR="006F0825" w:rsidRPr="00DA183D" w:rsidRDefault="00B95E93"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32D5731E" w14:textId="77777777" w:rsidR="006F0825" w:rsidRPr="00DA183D" w:rsidRDefault="007F29C8"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Stochastic search for significant SNP groups then test interactions using logistic regression</w:t>
            </w:r>
          </w:p>
        </w:tc>
        <w:tc>
          <w:tcPr>
            <w:tcW w:w="2119" w:type="dxa"/>
            <w:gridSpan w:val="2"/>
            <w:tcMar>
              <w:left w:w="28" w:type="dxa"/>
              <w:right w:w="28" w:type="dxa"/>
            </w:tcMar>
          </w:tcPr>
          <w:p w14:paraId="41AE0537" w14:textId="77777777" w:rsidR="006F0825" w:rsidRPr="00DA183D" w:rsidRDefault="003C6B1F"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bioinformatics.ust.hk/SNPHarvester.html</w:t>
            </w:r>
          </w:p>
        </w:tc>
      </w:tr>
      <w:tr w:rsidR="00F862CE" w:rsidRPr="00890F9C" w14:paraId="50D6FC35" w14:textId="77777777" w:rsidTr="00923754">
        <w:trPr>
          <w:gridAfter w:val="1"/>
          <w:wAfter w:w="80" w:type="dxa"/>
        </w:trPr>
        <w:tc>
          <w:tcPr>
            <w:tcW w:w="1381" w:type="dxa"/>
            <w:tcMar>
              <w:left w:w="28" w:type="dxa"/>
              <w:right w:w="28" w:type="dxa"/>
            </w:tcMar>
          </w:tcPr>
          <w:p w14:paraId="569E93F9" w14:textId="24F9A10C"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EDCF</w:t>
            </w:r>
            <w:ins w:id="252" w:author="Gib Hemani" w:date="2014-06-27T00:26:00Z">
              <w:r w:rsidR="005B0447">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1",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5&lt;/sup&gt;" }, "properties" : { "noteIndex" : 0 }, "schema" : "https://github.com/citation-style-language/schema/raw/master/csl-citation.json" }</w:instrText>
            </w:r>
            <w:r w:rsidR="005B0447">
              <w:rPr>
                <w:rFonts w:asciiTheme="majorHAnsi" w:hAnsiTheme="majorHAnsi"/>
                <w:bCs/>
                <w:noProof w:val="0"/>
                <w:sz w:val="20"/>
              </w:rPr>
              <w:fldChar w:fldCharType="separate"/>
            </w:r>
            <w:r w:rsidR="008A016F" w:rsidRPr="008A016F">
              <w:rPr>
                <w:rFonts w:asciiTheme="majorHAnsi" w:hAnsiTheme="majorHAnsi"/>
                <w:bCs/>
                <w:sz w:val="20"/>
                <w:vertAlign w:val="superscript"/>
              </w:rPr>
              <w:t>45</w:t>
            </w:r>
            <w:ins w:id="253" w:author="Gib Hemani" w:date="2014-06-27T00:26:00Z">
              <w:r w:rsidR="005B0447">
                <w:rPr>
                  <w:rFonts w:asciiTheme="majorHAnsi" w:hAnsiTheme="majorHAnsi"/>
                  <w:bCs/>
                  <w:noProof w:val="0"/>
                  <w:sz w:val="20"/>
                </w:rPr>
                <w:fldChar w:fldCharType="end"/>
              </w:r>
            </w:ins>
          </w:p>
        </w:tc>
        <w:tc>
          <w:tcPr>
            <w:tcW w:w="981" w:type="dxa"/>
            <w:tcMar>
              <w:left w:w="28" w:type="dxa"/>
              <w:right w:w="28" w:type="dxa"/>
            </w:tcMar>
          </w:tcPr>
          <w:p w14:paraId="1C9F9A84"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31F77260" w14:textId="77777777" w:rsidR="00F862CE" w:rsidRPr="00DA183D" w:rsidRDefault="0057342A"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7CEB9E18"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Clustering frequent genotype combinations for testing interactions</w:t>
            </w:r>
          </w:p>
        </w:tc>
        <w:tc>
          <w:tcPr>
            <w:tcW w:w="2119" w:type="dxa"/>
            <w:tcMar>
              <w:left w:w="28" w:type="dxa"/>
              <w:right w:w="28" w:type="dxa"/>
            </w:tcMar>
          </w:tcPr>
          <w:p w14:paraId="761CFB06"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http://www.cs.ucr.edu/</w:t>
            </w:r>
            <w:r w:rsidRPr="00DA183D">
              <w:rPr>
                <w:rFonts w:ascii="Cambria Math" w:hAnsi="Cambria Math" w:cs="Cambria Math"/>
                <w:bCs/>
                <w:noProof w:val="0"/>
                <w:sz w:val="20"/>
              </w:rPr>
              <w:t>∼</w:t>
            </w:r>
            <w:proofErr w:type="spellStart"/>
            <w:r w:rsidRPr="00DA183D">
              <w:rPr>
                <w:rFonts w:asciiTheme="majorHAnsi" w:hAnsiTheme="majorHAnsi"/>
                <w:bCs/>
                <w:noProof w:val="0"/>
                <w:sz w:val="20"/>
              </w:rPr>
              <w:t>minzhux</w:t>
            </w:r>
            <w:proofErr w:type="spellEnd"/>
            <w:r w:rsidRPr="00DA183D">
              <w:rPr>
                <w:rFonts w:asciiTheme="majorHAnsi" w:hAnsiTheme="majorHAnsi"/>
                <w:bCs/>
                <w:noProof w:val="0"/>
                <w:sz w:val="20"/>
              </w:rPr>
              <w:t>/EDCF.zip</w:t>
            </w:r>
          </w:p>
        </w:tc>
      </w:tr>
      <w:tr w:rsidR="00E44449" w:rsidRPr="00890F9C" w14:paraId="4347CDD3" w14:textId="77777777" w:rsidTr="00F862CE">
        <w:tc>
          <w:tcPr>
            <w:tcW w:w="1381" w:type="dxa"/>
            <w:tcMar>
              <w:left w:w="28" w:type="dxa"/>
              <w:right w:w="28" w:type="dxa"/>
            </w:tcMar>
          </w:tcPr>
          <w:p w14:paraId="62964DCD" w14:textId="66BE156C" w:rsidR="00E44449" w:rsidRPr="00DA183D" w:rsidRDefault="00E44449" w:rsidP="00DB3D53">
            <w:pPr>
              <w:pStyle w:val="bodyindent"/>
              <w:ind w:firstLine="0"/>
              <w:rPr>
                <w:rFonts w:asciiTheme="majorHAnsi" w:hAnsiTheme="majorHAnsi"/>
                <w:bCs/>
                <w:noProof w:val="0"/>
                <w:sz w:val="20"/>
              </w:rPr>
            </w:pPr>
            <w:r w:rsidRPr="00DA183D">
              <w:rPr>
                <w:rFonts w:asciiTheme="majorHAnsi" w:hAnsiTheme="majorHAnsi"/>
                <w:bCs/>
                <w:noProof w:val="0"/>
                <w:sz w:val="20"/>
              </w:rPr>
              <w:t>Relie</w:t>
            </w:r>
            <w:r w:rsidR="00DB3D53" w:rsidRPr="00DA183D">
              <w:rPr>
                <w:rFonts w:asciiTheme="majorHAnsi" w:hAnsiTheme="majorHAnsi"/>
                <w:bCs/>
                <w:noProof w:val="0"/>
                <w:sz w:val="20"/>
              </w:rPr>
              <w:t>f</w:t>
            </w:r>
            <w:r w:rsidRPr="00DA183D">
              <w:rPr>
                <w:rFonts w:asciiTheme="majorHAnsi" w:hAnsiTheme="majorHAnsi"/>
                <w:bCs/>
                <w:noProof w:val="0"/>
                <w:sz w:val="20"/>
              </w:rPr>
              <w:t xml:space="preserve"> series</w:t>
            </w:r>
            <w:ins w:id="254" w:author="Gib Hemani" w:date="2014-06-27T00:31:00Z">
              <w:r w:rsidR="00775FD3">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156&lt;/sup&gt;" }, "properties" : { "noteIndex" : 0 }, "schema" : "https://github.com/citation-style-language/schema/raw/master/csl-citation.json" }</w:instrText>
            </w:r>
            <w:r w:rsidR="00775FD3">
              <w:rPr>
                <w:rFonts w:asciiTheme="majorHAnsi" w:hAnsiTheme="majorHAnsi"/>
                <w:bCs/>
                <w:noProof w:val="0"/>
                <w:sz w:val="20"/>
              </w:rPr>
              <w:fldChar w:fldCharType="separate"/>
            </w:r>
            <w:r w:rsidR="008A016F" w:rsidRPr="008A016F">
              <w:rPr>
                <w:rFonts w:asciiTheme="majorHAnsi" w:hAnsiTheme="majorHAnsi"/>
                <w:bCs/>
                <w:sz w:val="20"/>
                <w:vertAlign w:val="superscript"/>
              </w:rPr>
              <w:t>156</w:t>
            </w:r>
            <w:ins w:id="255" w:author="Gib Hemani" w:date="2014-06-27T00:31:00Z">
              <w:r w:rsidR="00775FD3">
                <w:rPr>
                  <w:rFonts w:asciiTheme="majorHAnsi" w:hAnsiTheme="majorHAnsi"/>
                  <w:bCs/>
                  <w:noProof w:val="0"/>
                  <w:sz w:val="20"/>
                </w:rPr>
                <w:fldChar w:fldCharType="end"/>
              </w:r>
            </w:ins>
          </w:p>
        </w:tc>
        <w:tc>
          <w:tcPr>
            <w:tcW w:w="981" w:type="dxa"/>
            <w:tcMar>
              <w:left w:w="28" w:type="dxa"/>
              <w:right w:w="28" w:type="dxa"/>
            </w:tcMar>
          </w:tcPr>
          <w:p w14:paraId="3B33956D" w14:textId="77777777" w:rsidR="00E44449" w:rsidRPr="00DA183D" w:rsidRDefault="00E44449" w:rsidP="005616B6">
            <w:pPr>
              <w:pStyle w:val="bodyindent"/>
              <w:ind w:firstLine="0"/>
              <w:rPr>
                <w:rFonts w:asciiTheme="majorHAnsi" w:hAnsiTheme="majorHAnsi"/>
                <w:bCs/>
                <w:noProof w:val="0"/>
                <w:sz w:val="20"/>
              </w:rPr>
            </w:pPr>
            <w:r w:rsidRPr="00DA183D">
              <w:rPr>
                <w:rFonts w:asciiTheme="majorHAnsi" w:hAnsiTheme="majorHAnsi"/>
                <w:bCs/>
                <w:noProof w:val="0"/>
                <w:sz w:val="20"/>
              </w:rPr>
              <w:t>Filtering</w:t>
            </w:r>
          </w:p>
        </w:tc>
        <w:tc>
          <w:tcPr>
            <w:tcW w:w="621" w:type="dxa"/>
          </w:tcPr>
          <w:p w14:paraId="44F85C46" w14:textId="77777777" w:rsidR="00E44449" w:rsidRPr="00DA183D" w:rsidRDefault="00E44449"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06F8D5EE" w14:textId="77777777" w:rsidR="00E44449" w:rsidRPr="00DA183D" w:rsidRDefault="00E44449"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w:t>
            </w:r>
            <w:r w:rsidR="006C592F" w:rsidRPr="00DA183D">
              <w:rPr>
                <w:rFonts w:asciiTheme="majorHAnsi" w:hAnsiTheme="majorHAnsi"/>
                <w:bCs/>
                <w:noProof w:val="0"/>
                <w:sz w:val="20"/>
              </w:rPr>
              <w:t xml:space="preserve">an ensemble of tuned </w:t>
            </w:r>
            <w:proofErr w:type="spellStart"/>
            <w:r w:rsidR="006C592F" w:rsidRPr="00DA183D">
              <w:rPr>
                <w:rFonts w:asciiTheme="majorHAnsi" w:hAnsiTheme="majorHAnsi"/>
                <w:bCs/>
                <w:noProof w:val="0"/>
                <w:sz w:val="20"/>
              </w:rPr>
              <w:t>Relie</w:t>
            </w:r>
            <w:r w:rsidR="00DB3D53" w:rsidRPr="00DA183D">
              <w:rPr>
                <w:rFonts w:asciiTheme="majorHAnsi" w:hAnsiTheme="majorHAnsi"/>
                <w:bCs/>
                <w:noProof w:val="0"/>
                <w:sz w:val="20"/>
              </w:rPr>
              <w:t>f</w:t>
            </w:r>
            <w:r w:rsidRPr="00DA183D">
              <w:rPr>
                <w:rFonts w:asciiTheme="majorHAnsi" w:hAnsiTheme="majorHAnsi"/>
                <w:bCs/>
                <w:noProof w:val="0"/>
                <w:sz w:val="20"/>
              </w:rPr>
              <w:t>F</w:t>
            </w:r>
            <w:proofErr w:type="spellEnd"/>
            <w:r w:rsidRPr="00DA183D">
              <w:rPr>
                <w:rFonts w:asciiTheme="majorHAnsi" w:hAnsiTheme="majorHAnsi"/>
                <w:bCs/>
                <w:noProof w:val="0"/>
                <w:sz w:val="20"/>
              </w:rPr>
              <w:t xml:space="preserve"> filters to select SNPs for interaction tests</w:t>
            </w:r>
          </w:p>
        </w:tc>
        <w:tc>
          <w:tcPr>
            <w:tcW w:w="2119" w:type="dxa"/>
            <w:gridSpan w:val="2"/>
            <w:tcMar>
              <w:left w:w="28" w:type="dxa"/>
              <w:right w:w="28" w:type="dxa"/>
            </w:tcMar>
          </w:tcPr>
          <w:p w14:paraId="1333BF8A" w14:textId="77777777" w:rsidR="00E44449" w:rsidRPr="00923754" w:rsidRDefault="00E44449" w:rsidP="005616B6">
            <w:pPr>
              <w:pStyle w:val="bodyindent"/>
              <w:ind w:firstLine="0"/>
              <w:jc w:val="left"/>
              <w:rPr>
                <w:rFonts w:asciiTheme="majorHAnsi" w:hAnsiTheme="majorHAnsi"/>
                <w:sz w:val="20"/>
              </w:rPr>
            </w:pPr>
            <w:r w:rsidRPr="00923754">
              <w:rPr>
                <w:rFonts w:asciiTheme="majorHAnsi" w:hAnsiTheme="majorHAnsi"/>
                <w:sz w:val="20"/>
              </w:rPr>
              <w:t>https://code.google.com/p/ensemble-of-filters/</w:t>
            </w:r>
          </w:p>
        </w:tc>
      </w:tr>
      <w:tr w:rsidR="00B95E93" w:rsidRPr="00890F9C" w14:paraId="25984E7B" w14:textId="77777777" w:rsidTr="00F862CE">
        <w:tc>
          <w:tcPr>
            <w:tcW w:w="1381" w:type="dxa"/>
            <w:tcMar>
              <w:left w:w="28" w:type="dxa"/>
              <w:right w:w="28" w:type="dxa"/>
            </w:tcMar>
          </w:tcPr>
          <w:p w14:paraId="34AFF670" w14:textId="13316AA9" w:rsidR="00B95E93"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SNPruler</w:t>
            </w:r>
            <w:ins w:id="256" w:author="Gib Hemani" w:date="2014-06-27T00:33:00Z">
              <w:r w:rsidR="00775FD3">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btp622 [pii]\n10.1093/bioinformatics/btp622 [doi]", "ISBN" : "1367-4811 (Electronic)\n1367-4803 (Linking)", "PMID" : "19880365", "abstract" : "MOTIVATION: Under the current era of genome-wide association study (GWAS), finding epistatic interactions in the large volume of SNP data is a challenging and unsolved issue. Few of previous studies could handle genome-wide data due to the difficulties in searching the combinatorially explosive search space and statistically evaluating high-order epistatic interactions given the limited number of samples. In this work, we propose a novel learning approach (SNPRuler) based on the predictive rule inference to find disease-associated epistatic interactions. RESULTS: Our extensive experiments on both simulated data and real genome-wide data from Wellcome Trust Case Control Consortium (WTCCC) show that SNPRuler significantly outperforms its recent competitor. To our knowledge, SNPRuler is the first method that guarantees to find the epistatic interactions without exhaustive search. Our results indicate that finding epistatic interactions in GWAS is computationally attainable in practice. AVAILABILITY: http://bioinformatics.ust.hk/SNPRuler.zip", "author" : [ { "dropping-particle" : "", "family" : "Wan", "given" : "X", "non-dropping-particle" : "", "parse-names" : false, "suffix" : "" }, { "dropping-particle" : "", "family" : "Yang", "given" : "C", "non-dropping-particle" : "", "parse-names" : false, "suffix" : "" }, { "dropping-particle" : "", "family" : "Yang", "given" : "Q", "non-dropping-particle" : "", "parse-names" : false, "suffix" : "" }, { "dropping-particle" : "", "family" : "Xue", "given" : "H", "non-dropping-particle" : "", "parse-names" : false, "suffix" : "" }, { "dropping-particle" : "", "family" : "Tang", "given" : "N L", "non-dropping-particle" : "", "parse-names" : false, "suffix" : "" }, { "dropping-particle" : "", "family" : "Yu", "given" : "W", "non-dropping-particle" : "", "parse-names" : false, "suffix" : "" } ], "container-title" : "Bioinformatics", "edition" : "2009/11/03", "id" : "ITEM-1", "issue" : "1", "issued" : { "date-parts" : [ [ "2010" ] ] }, "note" : "Wan, Xiang\nYang, Can\nYang, Qiang\nXue, Hong\nTang, Nelson L S\nYu, Weichuan\nEvaluation Studies\nResearch Support, Non-U.S. Gov't\nEngland\nBioinformatics (Oxford, England)\nBioinformatics. 2010 Jan 1;26(1):30-7. doi: 10.1093/bioinformatics/btp622. Epub 2009 Oct 30.", "page" : "30-37", "title" : "Predictive rule inference for epistatic interaction detection in genome-wide association studies", "type" : "article-journal", "volume" : "26" }, "uris" : [ "http://www.mendeley.com/documents/?uuid=562ca73b-4ec2-4b47-b52d-56383e5c02ca" ] } ], "mendeley" : { "previouslyFormattedCitation" : "&lt;sup&gt;157&lt;/sup&gt;" }, "properties" : { "noteIndex" : 0 }, "schema" : "https://github.com/citation-style-language/schema/raw/master/csl-citation.json" }</w:instrText>
            </w:r>
            <w:r w:rsidR="00775FD3">
              <w:rPr>
                <w:rFonts w:asciiTheme="majorHAnsi" w:hAnsiTheme="majorHAnsi"/>
                <w:bCs/>
                <w:noProof w:val="0"/>
                <w:sz w:val="20"/>
              </w:rPr>
              <w:fldChar w:fldCharType="separate"/>
            </w:r>
            <w:r w:rsidR="008A016F" w:rsidRPr="008A016F">
              <w:rPr>
                <w:rFonts w:asciiTheme="majorHAnsi" w:hAnsiTheme="majorHAnsi"/>
                <w:bCs/>
                <w:sz w:val="20"/>
                <w:vertAlign w:val="superscript"/>
              </w:rPr>
              <w:t>157</w:t>
            </w:r>
            <w:ins w:id="257" w:author="Gib Hemani" w:date="2014-06-27T00:33:00Z">
              <w:r w:rsidR="00775FD3">
                <w:rPr>
                  <w:rFonts w:asciiTheme="majorHAnsi" w:hAnsiTheme="majorHAnsi"/>
                  <w:bCs/>
                  <w:noProof w:val="0"/>
                  <w:sz w:val="20"/>
                </w:rPr>
                <w:fldChar w:fldCharType="end"/>
              </w:r>
            </w:ins>
          </w:p>
        </w:tc>
        <w:tc>
          <w:tcPr>
            <w:tcW w:w="981" w:type="dxa"/>
            <w:tcMar>
              <w:left w:w="28" w:type="dxa"/>
              <w:right w:w="28" w:type="dxa"/>
            </w:tcMar>
          </w:tcPr>
          <w:p w14:paraId="5D8DF7E9" w14:textId="77777777" w:rsidR="00B95E93" w:rsidRPr="00DA183D" w:rsidRDefault="00B95E93"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2A6C7B97" w14:textId="77777777" w:rsidR="00B95E93" w:rsidRPr="00DA183D" w:rsidRDefault="00B95E93"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1ECE1072" w14:textId="77777777" w:rsidR="00B95E93" w:rsidRPr="00DA183D" w:rsidRDefault="00B95E93" w:rsidP="00B95E93">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predictive rule to infer disease-associated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interactions</w:t>
            </w:r>
          </w:p>
        </w:tc>
        <w:tc>
          <w:tcPr>
            <w:tcW w:w="2119" w:type="dxa"/>
            <w:gridSpan w:val="2"/>
            <w:tcMar>
              <w:left w:w="28" w:type="dxa"/>
              <w:right w:w="28" w:type="dxa"/>
            </w:tcMar>
          </w:tcPr>
          <w:p w14:paraId="6259AEEB" w14:textId="77777777" w:rsidR="00B95E93" w:rsidRPr="00923754" w:rsidRDefault="00B95E93" w:rsidP="005616B6">
            <w:pPr>
              <w:pStyle w:val="bodyindent"/>
              <w:ind w:firstLine="0"/>
              <w:jc w:val="left"/>
              <w:rPr>
                <w:rFonts w:asciiTheme="majorHAnsi" w:hAnsiTheme="majorHAnsi"/>
                <w:sz w:val="20"/>
              </w:rPr>
            </w:pPr>
            <w:r w:rsidRPr="00923754">
              <w:rPr>
                <w:rFonts w:asciiTheme="majorHAnsi" w:hAnsiTheme="majorHAnsi"/>
                <w:sz w:val="20"/>
              </w:rPr>
              <w:t>http://bioinformatics.ust.hk/SNPRuler.zip</w:t>
            </w:r>
          </w:p>
        </w:tc>
      </w:tr>
      <w:tr w:rsidR="0057342A" w:rsidRPr="00890F9C" w14:paraId="3B78C281" w14:textId="77777777" w:rsidTr="00F862CE">
        <w:tc>
          <w:tcPr>
            <w:tcW w:w="1381" w:type="dxa"/>
            <w:tcMar>
              <w:left w:w="28" w:type="dxa"/>
              <w:right w:w="28" w:type="dxa"/>
            </w:tcMar>
          </w:tcPr>
          <w:p w14:paraId="5F0787BE" w14:textId="5CD9631F"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Random Jungle</w:t>
            </w:r>
            <w:ins w:id="258" w:author="Gib Hemani" w:date="2014-06-27T00:35:00Z">
              <w:r w:rsidR="00775FD3">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1", "issue" : "14", "issued" : { "date-parts" : [ [ "2010", "7", "15" ] ] }, "page" : "1752-8", "title" : "On safari to Random Jungle: a fast implementation of Random Forests for high-dimensional data.", "type" : "article-journal", "volume" : "26" }, "uris" : [ "http://www.mendeley.com/documents/?uuid=c109c5d4-0450-4fc3-8c66-80ce34756f4a" ] } ], "mendeley" : { "previouslyFormattedCitation" : "&lt;sup&gt;61&lt;/sup&gt;" }, "properties" : { "noteIndex" : 0 }, "schema" : "https://github.com/citation-style-language/schema/raw/master/csl-citation.json" }</w:instrText>
            </w:r>
            <w:r w:rsidR="00775FD3">
              <w:rPr>
                <w:rFonts w:asciiTheme="majorHAnsi" w:hAnsiTheme="majorHAnsi"/>
                <w:bCs/>
                <w:noProof w:val="0"/>
                <w:sz w:val="20"/>
              </w:rPr>
              <w:fldChar w:fldCharType="separate"/>
            </w:r>
            <w:r w:rsidR="008A016F" w:rsidRPr="008A016F">
              <w:rPr>
                <w:rFonts w:asciiTheme="majorHAnsi" w:hAnsiTheme="majorHAnsi"/>
                <w:bCs/>
                <w:sz w:val="20"/>
                <w:vertAlign w:val="superscript"/>
              </w:rPr>
              <w:t>61</w:t>
            </w:r>
            <w:ins w:id="259" w:author="Gib Hemani" w:date="2014-06-27T00:35:00Z">
              <w:r w:rsidR="00775FD3">
                <w:rPr>
                  <w:rFonts w:asciiTheme="majorHAnsi" w:hAnsiTheme="majorHAnsi"/>
                  <w:bCs/>
                  <w:noProof w:val="0"/>
                  <w:sz w:val="20"/>
                </w:rPr>
                <w:fldChar w:fldCharType="end"/>
              </w:r>
            </w:ins>
          </w:p>
        </w:tc>
        <w:tc>
          <w:tcPr>
            <w:tcW w:w="981" w:type="dxa"/>
            <w:tcMar>
              <w:left w:w="28" w:type="dxa"/>
              <w:right w:w="28" w:type="dxa"/>
            </w:tcMar>
          </w:tcPr>
          <w:p w14:paraId="3EEF73AB" w14:textId="77777777" w:rsidR="0057342A" w:rsidRPr="00DA183D" w:rsidRDefault="009E62A7"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03353354" w14:textId="77777777" w:rsidR="0057342A" w:rsidRPr="00DA183D" w:rsidRDefault="009E62A7"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2AFEC694" w14:textId="77777777" w:rsidR="0057342A" w:rsidRPr="00DA183D" w:rsidRDefault="009E62A7"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A computational and memory efficient </w:t>
            </w:r>
            <w:r w:rsidR="00433DAA" w:rsidRPr="00DA183D">
              <w:rPr>
                <w:rFonts w:asciiTheme="majorHAnsi" w:hAnsiTheme="majorHAnsi"/>
                <w:bCs/>
                <w:noProof w:val="0"/>
                <w:sz w:val="20"/>
              </w:rPr>
              <w:t>implementation of random forest with added features to improve classification</w:t>
            </w:r>
          </w:p>
        </w:tc>
        <w:tc>
          <w:tcPr>
            <w:tcW w:w="2119" w:type="dxa"/>
            <w:gridSpan w:val="2"/>
            <w:tcMar>
              <w:left w:w="28" w:type="dxa"/>
              <w:right w:w="28" w:type="dxa"/>
            </w:tcMar>
          </w:tcPr>
          <w:p w14:paraId="0B14E3ED" w14:textId="77777777" w:rsidR="0057342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imbs-luebeck.de/imbs/de/node/227</w:t>
            </w:r>
          </w:p>
        </w:tc>
      </w:tr>
      <w:tr w:rsidR="00433DAA" w:rsidRPr="00890F9C" w14:paraId="42650D8F" w14:textId="77777777" w:rsidTr="00F862CE">
        <w:tc>
          <w:tcPr>
            <w:tcW w:w="1381" w:type="dxa"/>
            <w:tcMar>
              <w:left w:w="28" w:type="dxa"/>
              <w:right w:w="28" w:type="dxa"/>
            </w:tcMar>
          </w:tcPr>
          <w:p w14:paraId="22CAACAD" w14:textId="2F4A3B08" w:rsidR="00433DAA" w:rsidRPr="00DA183D" w:rsidRDefault="00433DAA" w:rsidP="005616B6">
            <w:pPr>
              <w:pStyle w:val="bodyindent"/>
              <w:ind w:firstLine="0"/>
              <w:rPr>
                <w:rFonts w:asciiTheme="majorHAnsi" w:hAnsiTheme="majorHAnsi"/>
                <w:bCs/>
                <w:noProof w:val="0"/>
                <w:sz w:val="20"/>
              </w:rPr>
            </w:pPr>
            <w:r w:rsidRPr="00DA183D">
              <w:rPr>
                <w:rFonts w:asciiTheme="majorHAnsi" w:hAnsiTheme="majorHAnsi"/>
                <w:bCs/>
                <w:noProof w:val="0"/>
                <w:sz w:val="20"/>
              </w:rPr>
              <w:t>SNPInterForest</w:t>
            </w:r>
            <w:ins w:id="260" w:author="Gib Hemani" w:date="2014-06-27T00:37:00Z">
              <w:r w:rsidR="00775FD3">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471-2105-13-164 [pii]\n10.1186/1471-2105-13-164 [doi]", "ISBN" : "1471-2105 (Electronic)\n1471-2105 (Linking)", "PMID" : "22793366", "abstract" : "BACKGROUND: Identifying variants associated with complex human traits in high-dimensional data is a central goal of genome-wide association studies. However, complicated etiologies such as gene-gene interactions are ignored by the univariate analysis usually applied in these studies. Random Forests (RF) are a popular data-mining technique that can accommodate a large number of predictor variables and allow for complex models with interactions. RF analysis produces measures of variable importance that can be used to rank the predictor variables. Thus, single nucleotide polymorphism (SNP) analysis using RFs is gaining popularity as a potential filter approach that considers interactions in high-dimensional data. However, the impact of data dimensionality on the power of RF to identify interactions has not been thoroughly explored. We investigate the ability of rankings from variable importance measures to detect gene-gene interaction effects and their potential effectiveness as filters compared to p-values from univariate logistic regression, particularly as the data becomes increasingly high-dimensional. RESULTS: RF effectively identifies interactions in low dimensional data. As the total number of predictor variables increases, probability of detection declines more rapidly for interacting SNPs than for non-interacting SNPs, indicating that in high-dimensional data the RF variable importance measures are capturing marginal effects rather than capturing the effects of interactions. CONCLUSIONS: While RF remains a promising data-mining technique that extends univariate methods to condition on multiple variables simultaneously, RF variable importance measures fail to detect interaction effects in high-dimensional data in the absence of a strong marginal component, and therefore may not be useful as a filter technique that allows for interaction effects in genome-wide data.", "author" : [ { "dropping-particle" : "", "family" : "Winham", "given" : "S J", "non-dropping-particle" : "", "parse-names" : false, "suffix" : "" }, { "dropping-particle" : "", "family" : "Colby", "given" : "C L", "non-dropping-particle" : "", "parse-names" : false, "suffix" : "" }, { "dropping-particle" : "", "family" : "Freimuth", "given" : "R R", "non-dropping-particle" : "", "parse-names" : false, "suffix" : "" }, { "dropping-particle" : "", "family" : "Wang", "given" : "X", "non-dropping-particle" : "", "parse-names" : false, "suffix" : "" }, { "dropping-particle" : "", "family" : "Andrade", "given" : "M", "non-dropping-particle" : "de", "parse-names" : false, "suffix" : "" }, { "dropping-particle" : "", "family" : "Huebner", "given" : "M", "non-dropping-particle" : "", "parse-names" : false, "suffix" : "" }, { "dropping-particle" : "", "family" : "Biernacka", "given" : "J M", "non-dropping-particle" : "", "parse-names" : false, "suffix" : "" } ], "container-title" : "BMC Bioinformatics", "edition" : "2012/07/17", "id" : "ITEM-1", "issued" : { "date-parts" : [ [ "2012" ] ] }, "note" : "Winham, Stacey J\nColby, Colin L\nFreimuth, Robert R\nWang, Xin\nde Andrade, Mariza\nHuebner, Marianne\nBiernacka, Joanna M\nR21 DA019570/DA/NIDA NIH HHS/United States\nR21 DA027075/DA/NIDA NIH HHS/United States\nResearch Support, N.I.H., Extramural\nEngland\nBMC bioinformatics\nBMC Bioinformatics. 2012 Jul 15;13:164. doi: 10.1186/1471-2105-13-164.", "page" : "164", "title" : "SNP interaction detection with Random Forests in high-dimensional genetic data", "type" : "article-journal", "volume" : "13" }, "uris" : [ "http://www.mendeley.com/documents/?uuid=08b4166c-f1a9-4b95-8ab4-9fdaeda46c98" ] } ], "mendeley" : { "previouslyFormattedCitation" : "&lt;sup&gt;158&lt;/sup&gt;" }, "properties" : { "noteIndex" : 0 }, "schema" : "https://github.com/citation-style-language/schema/raw/master/csl-citation.json" }</w:instrText>
            </w:r>
            <w:r w:rsidR="00775FD3">
              <w:rPr>
                <w:rFonts w:asciiTheme="majorHAnsi" w:hAnsiTheme="majorHAnsi"/>
                <w:bCs/>
                <w:noProof w:val="0"/>
                <w:sz w:val="20"/>
              </w:rPr>
              <w:fldChar w:fldCharType="separate"/>
            </w:r>
            <w:r w:rsidR="008A016F" w:rsidRPr="008A016F">
              <w:rPr>
                <w:rFonts w:asciiTheme="majorHAnsi" w:hAnsiTheme="majorHAnsi"/>
                <w:bCs/>
                <w:sz w:val="20"/>
                <w:vertAlign w:val="superscript"/>
              </w:rPr>
              <w:t>158</w:t>
            </w:r>
            <w:ins w:id="261" w:author="Gib Hemani" w:date="2014-06-27T00:37:00Z">
              <w:r w:rsidR="00775FD3">
                <w:rPr>
                  <w:rFonts w:asciiTheme="majorHAnsi" w:hAnsiTheme="majorHAnsi"/>
                  <w:bCs/>
                  <w:noProof w:val="0"/>
                  <w:sz w:val="20"/>
                </w:rPr>
                <w:fldChar w:fldCharType="end"/>
              </w:r>
            </w:ins>
          </w:p>
        </w:tc>
        <w:tc>
          <w:tcPr>
            <w:tcW w:w="981" w:type="dxa"/>
            <w:tcMar>
              <w:left w:w="28" w:type="dxa"/>
              <w:right w:w="28" w:type="dxa"/>
            </w:tcMar>
          </w:tcPr>
          <w:p w14:paraId="544F2C35" w14:textId="77777777" w:rsidR="00433DAA" w:rsidRPr="00DA183D" w:rsidRDefault="00433DAA" w:rsidP="005616B6">
            <w:pPr>
              <w:pStyle w:val="bodyindent"/>
              <w:ind w:firstLine="0"/>
              <w:rPr>
                <w:rFonts w:asciiTheme="majorHAnsi" w:hAnsiTheme="majorHAnsi"/>
                <w:bCs/>
                <w:noProof w:val="0"/>
                <w:sz w:val="20"/>
              </w:rPr>
            </w:pPr>
            <w:r w:rsidRPr="00DA183D">
              <w:rPr>
                <w:rFonts w:asciiTheme="majorHAnsi" w:hAnsiTheme="majorHAnsi"/>
                <w:bCs/>
                <w:noProof w:val="0"/>
                <w:sz w:val="20"/>
              </w:rPr>
              <w:t>Machine learning</w:t>
            </w:r>
          </w:p>
        </w:tc>
        <w:tc>
          <w:tcPr>
            <w:tcW w:w="621" w:type="dxa"/>
          </w:tcPr>
          <w:p w14:paraId="7C5FD267" w14:textId="77777777" w:rsidR="00433DAA" w:rsidRPr="00DA183D" w:rsidRDefault="00433DAA"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0317C1DE" w14:textId="77777777" w:rsidR="00433DAA" w:rsidRPr="00DA183D" w:rsidRDefault="00433DAA" w:rsidP="00433DAA">
            <w:pPr>
              <w:pStyle w:val="bodyindent"/>
              <w:ind w:firstLine="0"/>
              <w:jc w:val="left"/>
              <w:rPr>
                <w:rFonts w:asciiTheme="majorHAnsi" w:hAnsiTheme="majorHAnsi"/>
                <w:bCs/>
                <w:noProof w:val="0"/>
                <w:sz w:val="20"/>
              </w:rPr>
            </w:pPr>
            <w:r w:rsidRPr="00DA183D">
              <w:rPr>
                <w:rFonts w:asciiTheme="majorHAnsi" w:hAnsiTheme="majorHAnsi"/>
                <w:bCs/>
                <w:noProof w:val="0"/>
                <w:sz w:val="20"/>
              </w:rPr>
              <w:t>An improved random forest framework able to identify interactions between SNPs without marginal effects</w:t>
            </w:r>
          </w:p>
        </w:tc>
        <w:tc>
          <w:tcPr>
            <w:tcW w:w="2119" w:type="dxa"/>
            <w:gridSpan w:val="2"/>
            <w:tcMar>
              <w:left w:w="28" w:type="dxa"/>
              <w:right w:w="28" w:type="dxa"/>
            </w:tcMar>
          </w:tcPr>
          <w:p w14:paraId="41750C48" w14:textId="77777777" w:rsidR="00433DAA" w:rsidRPr="00923754" w:rsidRDefault="00433DAA" w:rsidP="005616B6">
            <w:pPr>
              <w:pStyle w:val="bodyindent"/>
              <w:ind w:firstLine="0"/>
              <w:jc w:val="left"/>
              <w:rPr>
                <w:rFonts w:asciiTheme="majorHAnsi" w:hAnsiTheme="majorHAnsi"/>
                <w:sz w:val="20"/>
              </w:rPr>
            </w:pPr>
            <w:r w:rsidRPr="00923754">
              <w:rPr>
                <w:rFonts w:asciiTheme="majorHAnsi" w:hAnsiTheme="majorHAnsi"/>
                <w:sz w:val="20"/>
              </w:rPr>
              <w:t>https://gwas.biosciencedbc.jp/SNPInterForest/index.html</w:t>
            </w:r>
          </w:p>
        </w:tc>
      </w:tr>
      <w:tr w:rsidR="00F862CE" w:rsidRPr="00890F9C" w14:paraId="43785062" w14:textId="77777777" w:rsidTr="00923754">
        <w:trPr>
          <w:gridAfter w:val="1"/>
          <w:wAfter w:w="80" w:type="dxa"/>
        </w:trPr>
        <w:tc>
          <w:tcPr>
            <w:tcW w:w="1381" w:type="dxa"/>
            <w:tcMar>
              <w:left w:w="28" w:type="dxa"/>
              <w:right w:w="28" w:type="dxa"/>
            </w:tcMar>
          </w:tcPr>
          <w:p w14:paraId="39C60AE7" w14:textId="36FF6472"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RAPID</w:t>
            </w:r>
            <w:ins w:id="262" w:author="Gib Hemani" w:date="2014-06-27T00:39:00Z">
              <w:r w:rsidR="00775FD3">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1",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mendeley" : { "previouslyFormattedCitation" : "&lt;sup&gt;47&lt;/sup&gt;" }, "properties" : { "noteIndex" : 0 }, "schema" : "https://github.com/citation-style-language/schema/raw/master/csl-citation.json" }</w:instrText>
            </w:r>
            <w:r w:rsidR="00775FD3">
              <w:rPr>
                <w:rFonts w:asciiTheme="majorHAnsi" w:hAnsiTheme="majorHAnsi"/>
                <w:bCs/>
                <w:noProof w:val="0"/>
                <w:sz w:val="20"/>
              </w:rPr>
              <w:fldChar w:fldCharType="separate"/>
            </w:r>
            <w:r w:rsidR="008A016F" w:rsidRPr="008A016F">
              <w:rPr>
                <w:rFonts w:asciiTheme="majorHAnsi" w:hAnsiTheme="majorHAnsi"/>
                <w:bCs/>
                <w:sz w:val="20"/>
                <w:vertAlign w:val="superscript"/>
              </w:rPr>
              <w:t>47</w:t>
            </w:r>
            <w:ins w:id="263" w:author="Gib Hemani" w:date="2014-06-27T00:39:00Z">
              <w:r w:rsidR="00775FD3">
                <w:rPr>
                  <w:rFonts w:asciiTheme="majorHAnsi" w:hAnsiTheme="majorHAnsi"/>
                  <w:bCs/>
                  <w:noProof w:val="0"/>
                  <w:sz w:val="20"/>
                </w:rPr>
                <w:fldChar w:fldCharType="end"/>
              </w:r>
            </w:ins>
          </w:p>
        </w:tc>
        <w:tc>
          <w:tcPr>
            <w:tcW w:w="981" w:type="dxa"/>
            <w:tcMar>
              <w:left w:w="28" w:type="dxa"/>
              <w:right w:w="28" w:type="dxa"/>
            </w:tcMar>
          </w:tcPr>
          <w:p w14:paraId="7D9D2598"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10B824B8" w14:textId="77777777" w:rsidR="00F862CE" w:rsidRPr="00DA183D" w:rsidRDefault="002F479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dis</w:t>
            </w:r>
            <w:proofErr w:type="gramEnd"/>
          </w:p>
        </w:tc>
        <w:tc>
          <w:tcPr>
            <w:tcW w:w="3370" w:type="dxa"/>
            <w:tcMar>
              <w:left w:w="28" w:type="dxa"/>
              <w:right w:w="28" w:type="dxa"/>
            </w:tcMar>
          </w:tcPr>
          <w:p w14:paraId="03655AEC"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Identify correlated SNP pairs after projecting their correlations to distance between two points in a Euclidean space</w:t>
            </w:r>
          </w:p>
        </w:tc>
        <w:tc>
          <w:tcPr>
            <w:tcW w:w="2119" w:type="dxa"/>
            <w:tcMar>
              <w:left w:w="28" w:type="dxa"/>
              <w:right w:w="28" w:type="dxa"/>
            </w:tcMar>
          </w:tcPr>
          <w:p w14:paraId="625DCC6D" w14:textId="77777777" w:rsidR="00F862CE" w:rsidRPr="00DA183D" w:rsidRDefault="000F0643" w:rsidP="005616B6">
            <w:pPr>
              <w:pStyle w:val="bodyindent"/>
              <w:ind w:firstLine="0"/>
              <w:jc w:val="left"/>
              <w:rPr>
                <w:rFonts w:asciiTheme="majorHAnsi" w:hAnsiTheme="majorHAnsi"/>
                <w:bCs/>
                <w:noProof w:val="0"/>
                <w:sz w:val="20"/>
              </w:rPr>
            </w:pPr>
            <w:hyperlink r:id="rId21" w:history="1">
              <w:r w:rsidR="00F862CE" w:rsidRPr="00DA183D">
                <w:rPr>
                  <w:rStyle w:val="Hyperlink"/>
                  <w:rFonts w:asciiTheme="majorHAnsi" w:hAnsiTheme="majorHAnsi"/>
                  <w:bCs/>
                  <w:noProof w:val="0"/>
                  <w:sz w:val="20"/>
                </w:rPr>
                <w:t>http://bix.ucsd.edu/projects/rapid</w:t>
              </w:r>
            </w:hyperlink>
          </w:p>
        </w:tc>
      </w:tr>
      <w:tr w:rsidR="00F862CE" w:rsidRPr="00890F9C" w14:paraId="2FB340A8" w14:textId="77777777" w:rsidTr="00923754">
        <w:trPr>
          <w:gridAfter w:val="1"/>
          <w:wAfter w:w="80" w:type="dxa"/>
        </w:trPr>
        <w:tc>
          <w:tcPr>
            <w:tcW w:w="1381" w:type="dxa"/>
            <w:tcMar>
              <w:left w:w="28" w:type="dxa"/>
              <w:right w:w="28" w:type="dxa"/>
            </w:tcMar>
          </w:tcPr>
          <w:p w14:paraId="79B090D2" w14:textId="52F2F475" w:rsidR="00F862CE" w:rsidRPr="00DA183D" w:rsidRDefault="00F862CE" w:rsidP="0020470E">
            <w:pPr>
              <w:pStyle w:val="bodyindent"/>
              <w:ind w:firstLine="0"/>
              <w:rPr>
                <w:rFonts w:asciiTheme="majorHAnsi" w:hAnsiTheme="majorHAnsi"/>
                <w:bCs/>
                <w:noProof w:val="0"/>
                <w:sz w:val="20"/>
              </w:rPr>
            </w:pPr>
            <w:r w:rsidRPr="00DA183D">
              <w:rPr>
                <w:rFonts w:asciiTheme="majorHAnsi" w:hAnsiTheme="majorHAnsi"/>
                <w:bCs/>
                <w:noProof w:val="0"/>
                <w:sz w:val="20"/>
              </w:rPr>
              <w:t>TEAM</w:t>
            </w:r>
            <w:ins w:id="264" w:author="Gib Hemani" w:date="2014-06-27T00:44:00Z">
              <w:r w:rsidR="0020470E">
                <w:rPr>
                  <w:rFonts w:asciiTheme="majorHAnsi" w:hAnsiTheme="majorHAnsi"/>
                  <w:bCs/>
                  <w:noProof w:val="0"/>
                  <w:sz w:val="20"/>
                </w:rPr>
                <w:fldChar w:fldCharType="begin" w:fldLock="1"/>
              </w:r>
            </w:ins>
            <w:r w:rsidR="008A016F">
              <w:rPr>
                <w:rFonts w:asciiTheme="majorHAnsi" w:hAnsiTheme="majorHAnsi"/>
                <w:bCs/>
                <w:noProof w:val="0"/>
                <w:sz w:val="20"/>
              </w:rPr>
              <w:instrText>ADDIN CSL_CITATION { "citationItems" : [ { "id" : "ITEM-1",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1", "issue" : "12", "issued" : { "date-parts" : [ [ "2010", "6", "6" ] ] }, "page" : "i217-i227", "title" : "TEAM: efficient two-locus epistasis tests in human genome-wide association study", "type" : "article-journal", "volume" : "26" }, "uris" : [ "http://www.mendeley.com/documents/?uuid=3ae7cc2a-5a3f-4c69-917c-c3a74c7ba0d0" ] } ], "mendeley" : { "previouslyFormattedCitation" : "&lt;sup&gt;46&lt;/sup&gt;" }, "properties" : { "noteIndex" : 0 }, "schema" : "https://github.com/citation-style-language/schema/raw/master/csl-citation.json" }</w:instrText>
            </w:r>
            <w:r w:rsidR="0020470E">
              <w:rPr>
                <w:rFonts w:asciiTheme="majorHAnsi" w:hAnsiTheme="majorHAnsi"/>
                <w:bCs/>
                <w:noProof w:val="0"/>
                <w:sz w:val="20"/>
              </w:rPr>
              <w:fldChar w:fldCharType="separate"/>
            </w:r>
            <w:r w:rsidR="008A016F" w:rsidRPr="008A016F">
              <w:rPr>
                <w:rFonts w:asciiTheme="majorHAnsi" w:hAnsiTheme="majorHAnsi"/>
                <w:bCs/>
                <w:sz w:val="20"/>
                <w:vertAlign w:val="superscript"/>
              </w:rPr>
              <w:t>46</w:t>
            </w:r>
            <w:ins w:id="265" w:author="Gib Hemani" w:date="2014-06-27T00:44:00Z">
              <w:r w:rsidR="0020470E">
                <w:rPr>
                  <w:rFonts w:asciiTheme="majorHAnsi" w:hAnsiTheme="majorHAnsi"/>
                  <w:bCs/>
                  <w:noProof w:val="0"/>
                  <w:sz w:val="20"/>
                </w:rPr>
                <w:fldChar w:fldCharType="end"/>
              </w:r>
            </w:ins>
          </w:p>
        </w:tc>
        <w:tc>
          <w:tcPr>
            <w:tcW w:w="981" w:type="dxa"/>
            <w:tcMar>
              <w:left w:w="28" w:type="dxa"/>
              <w:right w:w="28" w:type="dxa"/>
            </w:tcMar>
          </w:tcPr>
          <w:p w14:paraId="05B0C499" w14:textId="77777777" w:rsidR="00F862CE" w:rsidRPr="00DA183D" w:rsidRDefault="00F862CE" w:rsidP="005616B6">
            <w:pPr>
              <w:pStyle w:val="bodyindent"/>
              <w:ind w:firstLine="0"/>
              <w:rPr>
                <w:rFonts w:asciiTheme="majorHAnsi" w:hAnsiTheme="majorHAnsi"/>
                <w:bCs/>
                <w:noProof w:val="0"/>
                <w:sz w:val="20"/>
              </w:rPr>
            </w:pPr>
            <w:r w:rsidRPr="00DA183D">
              <w:rPr>
                <w:rFonts w:asciiTheme="majorHAnsi" w:hAnsiTheme="majorHAnsi"/>
                <w:bCs/>
                <w:noProof w:val="0"/>
                <w:sz w:val="20"/>
              </w:rPr>
              <w:t>Data mining</w:t>
            </w:r>
          </w:p>
        </w:tc>
        <w:tc>
          <w:tcPr>
            <w:tcW w:w="621" w:type="dxa"/>
          </w:tcPr>
          <w:p w14:paraId="6972E23E" w14:textId="77777777" w:rsidR="00F862CE" w:rsidRPr="00DA183D" w:rsidRDefault="002F479C" w:rsidP="005616B6">
            <w:pPr>
              <w:pStyle w:val="bodyindent"/>
              <w:ind w:firstLine="0"/>
              <w:jc w:val="left"/>
              <w:rPr>
                <w:rFonts w:asciiTheme="majorHAnsi" w:hAnsiTheme="majorHAnsi"/>
                <w:bCs/>
                <w:noProof w:val="0"/>
                <w:sz w:val="20"/>
              </w:rPr>
            </w:pPr>
            <w:proofErr w:type="gramStart"/>
            <w:r w:rsidRPr="00DA183D">
              <w:rPr>
                <w:rFonts w:asciiTheme="majorHAnsi" w:hAnsiTheme="majorHAnsi"/>
                <w:bCs/>
                <w:noProof w:val="0"/>
                <w:sz w:val="20"/>
              </w:rPr>
              <w:t>both</w:t>
            </w:r>
            <w:proofErr w:type="gramEnd"/>
          </w:p>
        </w:tc>
        <w:tc>
          <w:tcPr>
            <w:tcW w:w="3370" w:type="dxa"/>
            <w:tcMar>
              <w:left w:w="28" w:type="dxa"/>
              <w:right w:w="28" w:type="dxa"/>
            </w:tcMar>
          </w:tcPr>
          <w:p w14:paraId="775E5B5B" w14:textId="77777777" w:rsidR="00F862CE" w:rsidRPr="00DA183D" w:rsidRDefault="00F862CE" w:rsidP="005616B6">
            <w:pPr>
              <w:pStyle w:val="bodyindent"/>
              <w:ind w:firstLine="0"/>
              <w:jc w:val="left"/>
              <w:rPr>
                <w:rFonts w:asciiTheme="majorHAnsi" w:hAnsiTheme="majorHAnsi"/>
                <w:bCs/>
                <w:noProof w:val="0"/>
                <w:sz w:val="20"/>
              </w:rPr>
            </w:pPr>
            <w:r w:rsidRPr="00DA183D">
              <w:rPr>
                <w:rFonts w:asciiTheme="majorHAnsi" w:hAnsiTheme="majorHAnsi"/>
                <w:bCs/>
                <w:noProof w:val="0"/>
                <w:sz w:val="20"/>
              </w:rPr>
              <w:t xml:space="preserve">Using Minimum Spanning Tree incrementally updates the contingency tables for </w:t>
            </w:r>
            <w:proofErr w:type="spellStart"/>
            <w:r w:rsidRPr="00DA183D">
              <w:rPr>
                <w:rFonts w:asciiTheme="majorHAnsi" w:hAnsiTheme="majorHAnsi"/>
                <w:bCs/>
                <w:noProof w:val="0"/>
                <w:sz w:val="20"/>
              </w:rPr>
              <w:t>epistatic</w:t>
            </w:r>
            <w:proofErr w:type="spellEnd"/>
            <w:r w:rsidRPr="00DA183D">
              <w:rPr>
                <w:rFonts w:asciiTheme="majorHAnsi" w:hAnsiTheme="majorHAnsi"/>
                <w:bCs/>
                <w:noProof w:val="0"/>
                <w:sz w:val="20"/>
              </w:rPr>
              <w:t xml:space="preserve"> tests without scanning all individuals</w:t>
            </w:r>
          </w:p>
        </w:tc>
        <w:tc>
          <w:tcPr>
            <w:tcW w:w="2119" w:type="dxa"/>
            <w:tcMar>
              <w:left w:w="28" w:type="dxa"/>
              <w:right w:w="28" w:type="dxa"/>
            </w:tcMar>
          </w:tcPr>
          <w:p w14:paraId="79E3B568" w14:textId="77777777" w:rsidR="00F862CE" w:rsidRPr="00DA183D" w:rsidRDefault="000F0643" w:rsidP="005616B6">
            <w:pPr>
              <w:pStyle w:val="bodyindent"/>
              <w:ind w:firstLine="0"/>
              <w:jc w:val="left"/>
              <w:rPr>
                <w:rFonts w:asciiTheme="majorHAnsi" w:hAnsiTheme="majorHAnsi"/>
                <w:bCs/>
                <w:noProof w:val="0"/>
                <w:sz w:val="20"/>
              </w:rPr>
            </w:pPr>
            <w:hyperlink r:id="rId22" w:history="1">
              <w:r w:rsidR="00F862CE" w:rsidRPr="00DA183D">
                <w:rPr>
                  <w:rStyle w:val="Hyperlink"/>
                  <w:rFonts w:asciiTheme="majorHAnsi" w:hAnsiTheme="majorHAnsi"/>
                  <w:bCs/>
                  <w:noProof w:val="0"/>
                  <w:sz w:val="20"/>
                </w:rPr>
                <w:t>http://www.csbio.unc.edu/epistasis/</w:t>
              </w:r>
            </w:hyperlink>
          </w:p>
        </w:tc>
      </w:tr>
    </w:tbl>
    <w:p w14:paraId="0AC439D6" w14:textId="7713B4EB" w:rsidR="00B73E1E" w:rsidRPr="00890F9C" w:rsidRDefault="00B73E1E" w:rsidP="00B73E1E">
      <w:pPr>
        <w:pStyle w:val="bodyindent"/>
        <w:ind w:firstLine="0"/>
        <w:rPr>
          <w:rFonts w:asciiTheme="majorHAnsi" w:hAnsiTheme="majorHAnsi"/>
          <w:bCs/>
          <w:noProof w:val="0"/>
          <w:sz w:val="20"/>
        </w:rPr>
      </w:pPr>
      <w:r w:rsidRPr="00890F9C">
        <w:rPr>
          <w:rFonts w:asciiTheme="majorHAnsi" w:hAnsiTheme="majorHAnsi"/>
          <w:bCs/>
          <w:noProof w:val="0"/>
          <w:sz w:val="20"/>
        </w:rPr>
        <w:t xml:space="preserve">*: </w:t>
      </w:r>
      <w:proofErr w:type="gramStart"/>
      <w:r w:rsidR="002F479C">
        <w:rPr>
          <w:rFonts w:asciiTheme="majorHAnsi" w:hAnsiTheme="majorHAnsi"/>
          <w:bCs/>
          <w:noProof w:val="0"/>
          <w:sz w:val="20"/>
        </w:rPr>
        <w:t>dis</w:t>
      </w:r>
      <w:proofErr w:type="gramEnd"/>
      <w:r w:rsidR="002F479C">
        <w:rPr>
          <w:rFonts w:asciiTheme="majorHAnsi" w:hAnsiTheme="majorHAnsi"/>
          <w:bCs/>
          <w:noProof w:val="0"/>
          <w:sz w:val="20"/>
        </w:rPr>
        <w:t xml:space="preserve">: disease trait; </w:t>
      </w:r>
      <w:proofErr w:type="spellStart"/>
      <w:r w:rsidR="002F479C">
        <w:rPr>
          <w:rFonts w:asciiTheme="majorHAnsi" w:hAnsiTheme="majorHAnsi"/>
          <w:bCs/>
          <w:noProof w:val="0"/>
          <w:sz w:val="20"/>
        </w:rPr>
        <w:t>qt</w:t>
      </w:r>
      <w:proofErr w:type="spellEnd"/>
      <w:r w:rsidR="002F479C">
        <w:rPr>
          <w:rFonts w:asciiTheme="majorHAnsi" w:hAnsiTheme="majorHAnsi"/>
          <w:bCs/>
          <w:noProof w:val="0"/>
          <w:sz w:val="20"/>
        </w:rPr>
        <w:t>: quantitative trait; both: applicable to either disease or quantitative traits</w:t>
      </w:r>
    </w:p>
    <w:p w14:paraId="24EB8130" w14:textId="77777777" w:rsidR="004470CF" w:rsidRDefault="004470CF" w:rsidP="00894474">
      <w:pPr>
        <w:pStyle w:val="Heading2"/>
      </w:pPr>
    </w:p>
    <w:p w14:paraId="6CE073EE" w14:textId="77777777" w:rsidR="004C6283" w:rsidRPr="004C6283" w:rsidRDefault="004C6283" w:rsidP="00923754"/>
    <w:p w14:paraId="79CC5EC7" w14:textId="77777777" w:rsidR="00DB5441" w:rsidRPr="00890F9C" w:rsidRDefault="00DB5441" w:rsidP="00894474">
      <w:pPr>
        <w:pStyle w:val="Heading2"/>
      </w:pPr>
      <w:bookmarkStart w:id="266" w:name="_Toc257304561"/>
      <w:r w:rsidRPr="00890F9C">
        <w:t>Glossary</w:t>
      </w:r>
      <w:bookmarkEnd w:id="266"/>
      <w:r w:rsidR="00EE5ED1" w:rsidRPr="00890F9C">
        <w:t xml:space="preserve"> </w:t>
      </w:r>
    </w:p>
    <w:p w14:paraId="305CF919" w14:textId="77777777" w:rsidR="00DB5441" w:rsidRPr="00890F9C" w:rsidRDefault="00DB5441" w:rsidP="00DB5441"/>
    <w:p w14:paraId="22C0842A" w14:textId="77777777" w:rsidR="00216B88" w:rsidRDefault="00216B88" w:rsidP="00216B88">
      <w:r w:rsidRPr="00890F9C">
        <w:rPr>
          <w:b/>
        </w:rPr>
        <w:t>Bayes’ Theorem:</w:t>
      </w:r>
      <w:r w:rsidRPr="00890F9C">
        <w:t xml:space="preserve"> A probability theory by the Reverend Thomas Bayes to calculate conditional probabilities based on prior distributions of parameters in a model and the observed experimental data.</w:t>
      </w:r>
    </w:p>
    <w:p w14:paraId="4E9B0251" w14:textId="77777777" w:rsidR="00216B88" w:rsidRDefault="00216B88" w:rsidP="00216B88"/>
    <w:p w14:paraId="2EF7E12F" w14:textId="77777777" w:rsidR="00216B88" w:rsidRPr="00890F9C" w:rsidRDefault="00216B88" w:rsidP="00216B88">
      <w:r w:rsidRPr="00890F9C">
        <w:rPr>
          <w:b/>
        </w:rPr>
        <w:t>Binary phenotype</w:t>
      </w:r>
      <w:r w:rsidRPr="00890F9C">
        <w:t>: Disease traits often have two major states</w:t>
      </w:r>
      <w:r>
        <w:t xml:space="preserve"> on the </w:t>
      </w:r>
      <w:r>
        <w:rPr>
          <w:b/>
        </w:rPr>
        <w:t>observed scale</w:t>
      </w:r>
      <w:r w:rsidRPr="00890F9C">
        <w:t xml:space="preserve">, diseased or healthy. They may nonetheless be complex traits where transition to the disease state is influenced by </w:t>
      </w:r>
      <w:r>
        <w:t>continuous variation on an</w:t>
      </w:r>
      <w:r w:rsidRPr="00890F9C">
        <w:t xml:space="preserve"> underlying </w:t>
      </w:r>
      <w:r w:rsidRPr="00890F9C">
        <w:rPr>
          <w:b/>
        </w:rPr>
        <w:t>liability</w:t>
      </w:r>
      <w:r>
        <w:rPr>
          <w:b/>
        </w:rPr>
        <w:t xml:space="preserve"> scale</w:t>
      </w:r>
      <w:r w:rsidRPr="00890F9C">
        <w:t xml:space="preserve"> </w:t>
      </w:r>
      <w:r>
        <w:t>for</w:t>
      </w:r>
      <w:r w:rsidRPr="00890F9C">
        <w:t xml:space="preserve"> disease that is controlled by many genetic loci and environmental effects. </w:t>
      </w:r>
    </w:p>
    <w:p w14:paraId="7686837D" w14:textId="77777777" w:rsidR="00216B88" w:rsidRPr="00890F9C" w:rsidRDefault="00216B88" w:rsidP="00216B88"/>
    <w:p w14:paraId="2B5D4593" w14:textId="77777777" w:rsidR="00216B88" w:rsidRPr="00CF55D4" w:rsidRDefault="00216B88" w:rsidP="00216B88">
      <w:proofErr w:type="spellStart"/>
      <w:r w:rsidRPr="00801EDE">
        <w:rPr>
          <w:b/>
        </w:rPr>
        <w:t>Bonferroni</w:t>
      </w:r>
      <w:proofErr w:type="spellEnd"/>
      <w:r w:rsidRPr="00801EDE">
        <w:rPr>
          <w:b/>
        </w:rPr>
        <w:t xml:space="preserve"> correction:</w:t>
      </w:r>
      <w:r>
        <w:t xml:space="preserve"> The simplest and perhaps most conservative method to control family error rate (</w:t>
      </w:r>
      <w:r w:rsidRPr="00801EDE">
        <w:rPr>
          <w:rFonts w:hint="eastAsia"/>
          <w:i/>
        </w:rPr>
        <w:t>α</w:t>
      </w:r>
      <w:r>
        <w:t>) by correcting for the number (</w:t>
      </w:r>
      <w:r w:rsidRPr="00801EDE">
        <w:rPr>
          <w:i/>
        </w:rPr>
        <w:t>n</w:t>
      </w:r>
      <w:r>
        <w:t xml:space="preserve">) of independent hypothesis tests when </w:t>
      </w:r>
      <w:r w:rsidRPr="00801EDE">
        <w:rPr>
          <w:i/>
        </w:rPr>
        <w:t>n</w:t>
      </w:r>
      <w:r>
        <w:t xml:space="preserve"> is large, i.e. the corrected threshold </w:t>
      </w:r>
      <w:proofErr w:type="spellStart"/>
      <w:r w:rsidRPr="00801EDE">
        <w:rPr>
          <w:i/>
        </w:rPr>
        <w:t>P</w:t>
      </w:r>
      <w:r w:rsidRPr="00801EDE">
        <w:rPr>
          <w:i/>
          <w:vertAlign w:val="subscript"/>
        </w:rPr>
        <w:t>corrected</w:t>
      </w:r>
      <w:proofErr w:type="spellEnd"/>
      <w:r>
        <w:t xml:space="preserve"> = </w:t>
      </w:r>
      <w:r w:rsidRPr="00801EDE">
        <w:rPr>
          <w:rFonts w:hint="eastAsia"/>
          <w:i/>
        </w:rPr>
        <w:t>α</w:t>
      </w:r>
      <w:r>
        <w:t>/</w:t>
      </w:r>
      <w:r w:rsidRPr="00801EDE">
        <w:rPr>
          <w:i/>
        </w:rPr>
        <w:t>n</w:t>
      </w:r>
      <w:r>
        <w:rPr>
          <w:i/>
        </w:rPr>
        <w:t>.</w:t>
      </w:r>
    </w:p>
    <w:p w14:paraId="3442D0AD" w14:textId="77777777" w:rsidR="00216B88" w:rsidRPr="00890F9C" w:rsidRDefault="00216B88" w:rsidP="00216B88"/>
    <w:p w14:paraId="5981856D" w14:textId="77777777" w:rsidR="00216B88" w:rsidRDefault="00216B88" w:rsidP="00216B88">
      <w:r w:rsidRPr="00801EDE">
        <w:rPr>
          <w:b/>
        </w:rPr>
        <w:t>Causal variant:</w:t>
      </w:r>
      <w:r>
        <w:t xml:space="preserve"> A genetic variant directly modifies a phenotype and/or causes a change of disease risk. O</w:t>
      </w:r>
      <w:r w:rsidRPr="000033ED">
        <w:t>wing to the limited amount of variation interrogated by SNP genotyping microarrays, SNPs in GWASs typically merely tag the causal region rather than themselves being the causal variant</w:t>
      </w:r>
      <w:r>
        <w:t>.</w:t>
      </w:r>
    </w:p>
    <w:p w14:paraId="58E8823C" w14:textId="77777777" w:rsidR="00216B88" w:rsidRDefault="00216B88" w:rsidP="00216B88"/>
    <w:p w14:paraId="79CCF0D8" w14:textId="77777777" w:rsidR="00DB5441" w:rsidRPr="00890F9C" w:rsidRDefault="004D073D" w:rsidP="00DB5441">
      <w:r w:rsidRPr="00890F9C">
        <w:rPr>
          <w:b/>
        </w:rPr>
        <w:lastRenderedPageBreak/>
        <w:t>Complex trait</w:t>
      </w:r>
      <w:r w:rsidR="00E77EFF" w:rsidRPr="00890F9C">
        <w:t>: A trait where variation between individuals is controlled by several or many genes and different environmental effects, potentially with interactions between these different effects.</w:t>
      </w:r>
    </w:p>
    <w:p w14:paraId="6182D6BD" w14:textId="77777777" w:rsidR="00AE1FC1" w:rsidRPr="00890F9C" w:rsidRDefault="00AE1FC1" w:rsidP="00DB5441"/>
    <w:p w14:paraId="66BDB23B" w14:textId="77777777" w:rsidR="00216B88" w:rsidRPr="00890F9C" w:rsidRDefault="00216B88" w:rsidP="00216B88">
      <w:r w:rsidRPr="00801EDE">
        <w:rPr>
          <w:b/>
        </w:rPr>
        <w:t>Covariate:</w:t>
      </w:r>
      <w:r>
        <w:t xml:space="preserve"> A</w:t>
      </w:r>
      <w:r w:rsidRPr="00003E4B">
        <w:t xml:space="preserve"> variable that </w:t>
      </w:r>
      <w:r>
        <w:t xml:space="preserve">may confound </w:t>
      </w:r>
      <w:r w:rsidRPr="00003E4B">
        <w:t xml:space="preserve">the outcome </w:t>
      </w:r>
      <w:r>
        <w:t>variable of a statistical model, e.g. age is a covariate of human height</w:t>
      </w:r>
      <w:r w:rsidRPr="00003E4B">
        <w:t>.</w:t>
      </w:r>
    </w:p>
    <w:p w14:paraId="166B823D" w14:textId="77777777" w:rsidR="00216B88" w:rsidRPr="00890F9C" w:rsidRDefault="00216B88" w:rsidP="00216B88"/>
    <w:p w14:paraId="4218A7D4" w14:textId="5106D0EB" w:rsidR="00216B88" w:rsidRPr="00890F9C" w:rsidRDefault="00216B88" w:rsidP="00216B88">
      <w:proofErr w:type="spellStart"/>
      <w:r w:rsidRPr="00890F9C">
        <w:rPr>
          <w:b/>
        </w:rPr>
        <w:t>Endophenotype</w:t>
      </w:r>
      <w:proofErr w:type="spellEnd"/>
      <w:r w:rsidRPr="00890F9C">
        <w:rPr>
          <w:b/>
        </w:rPr>
        <w:t xml:space="preserve">: </w:t>
      </w:r>
      <w:r w:rsidRPr="00890F9C">
        <w:t xml:space="preserve">A heritable trait genetically correlated with a disease trait. Often </w:t>
      </w:r>
      <w:ins w:id="267" w:author="Darren Burgess" w:date="2014-04-17T15:28:00Z">
        <w:r w:rsidR="00BC1EAD">
          <w:t xml:space="preserve">it is </w:t>
        </w:r>
      </w:ins>
      <w:r w:rsidRPr="00890F9C">
        <w:t xml:space="preserve">a trait </w:t>
      </w:r>
      <w:ins w:id="268" w:author="Darren Burgess" w:date="2014-04-17T15:28:00Z">
        <w:r w:rsidR="00BC1EAD">
          <w:t>(such as the level of a</w:t>
        </w:r>
        <w:r w:rsidR="00BC1EAD" w:rsidRPr="00BC1EAD">
          <w:t xml:space="preserve"> metabolite </w:t>
        </w:r>
      </w:ins>
      <w:ins w:id="269" w:author="Darren Burgess" w:date="2014-04-17T15:29:00Z">
        <w:r w:rsidR="00BC1EAD">
          <w:t>or</w:t>
        </w:r>
      </w:ins>
      <w:ins w:id="270" w:author="Darren Burgess" w:date="2014-04-17T15:28:00Z">
        <w:r w:rsidR="00BC1EAD" w:rsidRPr="00BC1EAD">
          <w:t xml:space="preserve"> transcript</w:t>
        </w:r>
      </w:ins>
      <w:ins w:id="271" w:author="Darren Burgess" w:date="2014-04-17T15:29:00Z">
        <w:r w:rsidR="00BC1EAD">
          <w:t xml:space="preserve">) </w:t>
        </w:r>
      </w:ins>
      <w:r w:rsidRPr="00890F9C">
        <w:t xml:space="preserve">that </w:t>
      </w:r>
      <w:ins w:id="272" w:author="Darren Burgess" w:date="2014-04-17T15:28:00Z">
        <w:r w:rsidR="00BC1EAD">
          <w:t xml:space="preserve">can </w:t>
        </w:r>
      </w:ins>
      <w:r w:rsidRPr="00890F9C">
        <w:t>be measured in all individuals whether diseased or not and which potentially provides a predictor of disease status.</w:t>
      </w:r>
    </w:p>
    <w:p w14:paraId="46EB4343" w14:textId="77777777" w:rsidR="00216B88" w:rsidRPr="00890F9C" w:rsidRDefault="00216B88" w:rsidP="00216B88">
      <w:pPr>
        <w:rPr>
          <w:b/>
        </w:rPr>
      </w:pPr>
    </w:p>
    <w:p w14:paraId="6CC9C195" w14:textId="77777777" w:rsidR="00216B88" w:rsidRDefault="00216B88" w:rsidP="00216B88">
      <w:r w:rsidRPr="00801EDE">
        <w:rPr>
          <w:b/>
        </w:rPr>
        <w:t>Entropy-based methods:</w:t>
      </w:r>
      <w:r>
        <w:t xml:space="preserve"> Entropy is a key measure of </w:t>
      </w:r>
      <w:r w:rsidRPr="004E7875">
        <w:t xml:space="preserve">uncertainty associated with a random variable </w:t>
      </w:r>
      <w:r>
        <w:t xml:space="preserve">in </w:t>
      </w:r>
      <w:r w:rsidRPr="004E7875">
        <w:t>information theory</w:t>
      </w:r>
      <w:r>
        <w:t>. Entropy-based methods examine the information/entropy difference between different models with and without interactions to detect epistasis.</w:t>
      </w:r>
    </w:p>
    <w:p w14:paraId="13145D54" w14:textId="77777777" w:rsidR="00216B88" w:rsidRDefault="00216B88" w:rsidP="00216B88"/>
    <w:p w14:paraId="4ED192F9" w14:textId="77777777" w:rsidR="00216B88" w:rsidRPr="00890F9C" w:rsidRDefault="00216B88" w:rsidP="00216B88">
      <w:r w:rsidRPr="00890F9C">
        <w:rPr>
          <w:b/>
        </w:rPr>
        <w:t>Epistasis:</w:t>
      </w:r>
      <w:r w:rsidRPr="00890F9C">
        <w:t xml:space="preserve"> Statistical interactions between loci in </w:t>
      </w:r>
      <w:proofErr w:type="gramStart"/>
      <w:r w:rsidRPr="00890F9C">
        <w:t>their</w:t>
      </w:r>
      <w:proofErr w:type="gramEnd"/>
      <w:r w:rsidRPr="00890F9C">
        <w:t xml:space="preserve"> impact on a trait such that the impact of a particular single locus genotype depends on the genotype at other loci.</w:t>
      </w:r>
    </w:p>
    <w:p w14:paraId="59002EAD" w14:textId="77777777" w:rsidR="00216B88" w:rsidRPr="00890F9C" w:rsidRDefault="00216B88" w:rsidP="00216B88"/>
    <w:p w14:paraId="48092206" w14:textId="77777777" w:rsidR="00216B88" w:rsidRPr="00890F9C" w:rsidRDefault="00216B88" w:rsidP="00216B88">
      <w:pPr>
        <w:tabs>
          <w:tab w:val="left" w:pos="3516"/>
        </w:tabs>
        <w:rPr>
          <w:b/>
        </w:rPr>
      </w:pPr>
      <w:proofErr w:type="spellStart"/>
      <w:proofErr w:type="gramStart"/>
      <w:r w:rsidRPr="00890F9C">
        <w:rPr>
          <w:b/>
        </w:rPr>
        <w:t>eQTL</w:t>
      </w:r>
      <w:proofErr w:type="spellEnd"/>
      <w:proofErr w:type="gramEnd"/>
      <w:r w:rsidRPr="00890F9C">
        <w:rPr>
          <w:b/>
        </w:rPr>
        <w:t xml:space="preserve">: </w:t>
      </w:r>
      <w:r w:rsidRPr="00890F9C">
        <w:t>An expression quantitative trait locus controls variation in expression</w:t>
      </w:r>
      <w:r w:rsidRPr="00890F9C">
        <w:tab/>
        <w:t xml:space="preserve">of a particular gene. An </w:t>
      </w:r>
      <w:proofErr w:type="spellStart"/>
      <w:r w:rsidRPr="00890F9C">
        <w:t>eQTL</w:t>
      </w:r>
      <w:proofErr w:type="spellEnd"/>
      <w:r w:rsidRPr="00890F9C">
        <w:t xml:space="preserve"> may lie adjacent to the gene being controlled (</w:t>
      </w:r>
      <w:proofErr w:type="spellStart"/>
      <w:r w:rsidRPr="00890F9C">
        <w:rPr>
          <w:i/>
        </w:rPr>
        <w:t>cis</w:t>
      </w:r>
      <w:proofErr w:type="spellEnd"/>
      <w:r w:rsidRPr="00890F9C">
        <w:rPr>
          <w:i/>
        </w:rPr>
        <w:t xml:space="preserve"> </w:t>
      </w:r>
      <w:r w:rsidRPr="00890F9C">
        <w:t>acting control) or some distance away (</w:t>
      </w:r>
      <w:r w:rsidRPr="00890F9C">
        <w:rPr>
          <w:i/>
        </w:rPr>
        <w:t>trans</w:t>
      </w:r>
      <w:r w:rsidRPr="00890F9C">
        <w:t xml:space="preserve"> acting).</w:t>
      </w:r>
    </w:p>
    <w:p w14:paraId="216B1AC5" w14:textId="77777777" w:rsidR="00216B88" w:rsidRDefault="00216B88" w:rsidP="00216B88"/>
    <w:p w14:paraId="377739BE" w14:textId="77777777" w:rsidR="00DF2DC4" w:rsidRPr="00890F9C" w:rsidRDefault="00DF2DC4" w:rsidP="00DB5441">
      <w:r w:rsidRPr="00890F9C">
        <w:rPr>
          <w:b/>
        </w:rPr>
        <w:t>Genetic architecture</w:t>
      </w:r>
      <w:r w:rsidRPr="00890F9C">
        <w:t>: The complete description of the genetic factors influencing trait variation, such as number of genetic loci, their effects, allele frequencies actions and interactions.</w:t>
      </w:r>
    </w:p>
    <w:p w14:paraId="73EF1246" w14:textId="77777777" w:rsidR="00C20E66" w:rsidRPr="00890F9C" w:rsidRDefault="00C20E66" w:rsidP="00DB5441"/>
    <w:p w14:paraId="1953EA56" w14:textId="77777777" w:rsidR="00216B88" w:rsidRDefault="00216B88" w:rsidP="00216B88">
      <w:r w:rsidRPr="00801EDE">
        <w:rPr>
          <w:b/>
        </w:rPr>
        <w:t>Haplotype:</w:t>
      </w:r>
      <w:r>
        <w:t xml:space="preserve"> A combination of alleles (DNA sequences) inherited from a single parent. A haplotype can be within one locus or across multiple loci, with or without physical coupling on the DNA strand. </w:t>
      </w:r>
    </w:p>
    <w:p w14:paraId="4351998B" w14:textId="77777777" w:rsidR="00216B88" w:rsidRDefault="00216B88" w:rsidP="00216B88"/>
    <w:p w14:paraId="32FF03D2" w14:textId="77777777" w:rsidR="00216B88" w:rsidRPr="00890F9C" w:rsidRDefault="00216B88" w:rsidP="00216B88">
      <w:r w:rsidRPr="00890F9C">
        <w:rPr>
          <w:b/>
        </w:rPr>
        <w:t>Hardy–Weinberg Equilibrium</w:t>
      </w:r>
      <w:r w:rsidRPr="00890F9C">
        <w:t>: A principle stating that allele and genotype frequencies of variants in a population will remain constant from one generation to the next in the absence of evolutionary disturbing factors such as mutation and genetic drift.</w:t>
      </w:r>
    </w:p>
    <w:p w14:paraId="7C426E38" w14:textId="77777777" w:rsidR="00216B88" w:rsidRDefault="00216B88" w:rsidP="00216B88"/>
    <w:p w14:paraId="178B7D0C" w14:textId="77777777" w:rsidR="00216B88" w:rsidRPr="00890F9C" w:rsidRDefault="00216B88" w:rsidP="00216B88">
      <w:r w:rsidRPr="00890F9C">
        <w:rPr>
          <w:b/>
        </w:rPr>
        <w:t>Heritability</w:t>
      </w:r>
      <w:r w:rsidRPr="00890F9C">
        <w:t xml:space="preserve">: The proportion of the trait variation for a particular trait in a particular population and environment that is under genetic control. The </w:t>
      </w:r>
      <w:r w:rsidRPr="00890F9C">
        <w:rPr>
          <w:b/>
        </w:rPr>
        <w:t>narrow-sense heritability (h</w:t>
      </w:r>
      <w:r w:rsidRPr="00890F9C">
        <w:rPr>
          <w:b/>
          <w:vertAlign w:val="superscript"/>
        </w:rPr>
        <w:t>2</w:t>
      </w:r>
      <w:r w:rsidRPr="00890F9C">
        <w:rPr>
          <w:b/>
        </w:rPr>
        <w:t>)</w:t>
      </w:r>
      <w:r w:rsidRPr="00890F9C">
        <w:t xml:space="preserve"> refers to the proportion of variation due to the additive effects of genes whereas the </w:t>
      </w:r>
      <w:r w:rsidRPr="00890F9C">
        <w:rPr>
          <w:b/>
        </w:rPr>
        <w:t>broad-sense heritability (H</w:t>
      </w:r>
      <w:r w:rsidRPr="00890F9C">
        <w:rPr>
          <w:b/>
          <w:vertAlign w:val="superscript"/>
        </w:rPr>
        <w:t>2</w:t>
      </w:r>
      <w:r w:rsidRPr="00890F9C">
        <w:rPr>
          <w:b/>
        </w:rPr>
        <w:t>)</w:t>
      </w:r>
      <w:r w:rsidRPr="00890F9C">
        <w:t xml:space="preserve"> is the proportion due to all genetic effects.</w:t>
      </w:r>
    </w:p>
    <w:p w14:paraId="5D48F652" w14:textId="77777777" w:rsidR="00216B88" w:rsidRDefault="00216B88" w:rsidP="00216B88"/>
    <w:p w14:paraId="7F848A3B" w14:textId="77777777" w:rsidR="00216B88" w:rsidRPr="00890F9C" w:rsidRDefault="00216B88" w:rsidP="00216B88">
      <w:r w:rsidRPr="00890F9C">
        <w:rPr>
          <w:b/>
        </w:rPr>
        <w:t>Hypothesis free analysis:</w:t>
      </w:r>
      <w:r w:rsidRPr="00890F9C">
        <w:t xml:space="preserve"> No assumption is made about the loci involved in epistasis or their effects and so all possible pairs of SNPs are tested (an </w:t>
      </w:r>
      <w:r w:rsidRPr="00890F9C">
        <w:rPr>
          <w:b/>
        </w:rPr>
        <w:t>exhaustive search</w:t>
      </w:r>
      <w:r w:rsidRPr="00890F9C">
        <w:t xml:space="preserve">).  </w:t>
      </w:r>
      <w:r w:rsidRPr="00890F9C">
        <w:rPr>
          <w:b/>
        </w:rPr>
        <w:t>Hypothesis driven analysis</w:t>
      </w:r>
      <w:r w:rsidRPr="00890F9C">
        <w:t xml:space="preserve"> limits the combinations of loci tested according to some prior hypothesis (for example that only loci with a marginal effect should be tested or only those loci in a particular pathway). </w:t>
      </w:r>
    </w:p>
    <w:p w14:paraId="1AB80720" w14:textId="77777777" w:rsidR="00216B88" w:rsidRDefault="00216B88" w:rsidP="00216B88"/>
    <w:p w14:paraId="777086D0" w14:textId="77777777" w:rsidR="00216B88" w:rsidRDefault="00216B88" w:rsidP="00216B88">
      <w:r w:rsidRPr="00801EDE">
        <w:rPr>
          <w:b/>
        </w:rPr>
        <w:t>Imputation:</w:t>
      </w:r>
      <w:r>
        <w:t xml:space="preserve"> </w:t>
      </w:r>
      <w:r w:rsidRPr="00E14F69">
        <w:t xml:space="preserve">Statistical inference of unobserved </w:t>
      </w:r>
      <w:r>
        <w:t xml:space="preserve">SNP </w:t>
      </w:r>
      <w:r w:rsidRPr="00E14F69">
        <w:t xml:space="preserve">genotypes based on </w:t>
      </w:r>
      <w:r>
        <w:t xml:space="preserve">a reference panel of </w:t>
      </w:r>
      <w:r w:rsidRPr="00E14F69">
        <w:t>known haplotypes in a populatio</w:t>
      </w:r>
      <w:r>
        <w:t>n (e.g. human 1000 Genomes Project). Imputation can greatly narrow down the distance between SNPs and causal variants and thus increase the power of detection of associations.</w:t>
      </w:r>
    </w:p>
    <w:p w14:paraId="32F0C217" w14:textId="77777777" w:rsidR="00216B88" w:rsidRDefault="00216B88" w:rsidP="00216B88"/>
    <w:p w14:paraId="6FEAFEAD" w14:textId="77777777" w:rsidR="00216B88" w:rsidRDefault="00216B88" w:rsidP="00216B88">
      <w:pPr>
        <w:rPr>
          <w:ins w:id="273" w:author="Gib Hemani" w:date="2014-06-27T02:04:00Z"/>
        </w:rPr>
      </w:pPr>
      <w:r w:rsidRPr="00801EDE">
        <w:rPr>
          <w:b/>
        </w:rPr>
        <w:t>Large P small N problem:</w:t>
      </w:r>
      <w:r>
        <w:t xml:space="preserve"> A statistical challenge to estimate a large number of parameters based on a small number of samples.</w:t>
      </w:r>
    </w:p>
    <w:p w14:paraId="0FD2EAFA" w14:textId="77777777" w:rsidR="003A4306" w:rsidRDefault="003A4306" w:rsidP="00216B88">
      <w:pPr>
        <w:rPr>
          <w:ins w:id="274" w:author="Gib Hemani" w:date="2014-06-27T02:04:00Z"/>
        </w:rPr>
      </w:pPr>
    </w:p>
    <w:p w14:paraId="6978793B" w14:textId="65F24665" w:rsidR="003A4306" w:rsidRPr="003A4306" w:rsidRDefault="003A4306" w:rsidP="00216B88">
      <w:ins w:id="275" w:author="Gib Hemani" w:date="2014-06-27T02:04:00Z">
        <w:r>
          <w:rPr>
            <w:b/>
          </w:rPr>
          <w:t>Liability scale:</w:t>
        </w:r>
        <w:r>
          <w:t xml:space="preserve"> Unobserved underlying risk of a binary phenotype or disease, </w:t>
        </w:r>
      </w:ins>
      <w:ins w:id="276" w:author="Gib Hemani" w:date="2014-06-27T02:05:00Z">
        <w:r>
          <w:t>m</w:t>
        </w:r>
        <w:bookmarkStart w:id="277" w:name="_GoBack"/>
        <w:bookmarkEnd w:id="277"/>
        <w:r>
          <w:t>easured on a continuous scale and is likely influenced by many genetic and environmental factors</w:t>
        </w:r>
      </w:ins>
    </w:p>
    <w:p w14:paraId="25391F6C" w14:textId="77777777" w:rsidR="00216B88" w:rsidRDefault="00216B88" w:rsidP="00216B88"/>
    <w:p w14:paraId="24CCD357" w14:textId="77777777" w:rsidR="00216B88" w:rsidRDefault="00216B88" w:rsidP="00216B88">
      <w:r w:rsidRPr="00890F9C">
        <w:rPr>
          <w:b/>
        </w:rPr>
        <w:t>Linkage disequilibrium</w:t>
      </w:r>
      <w:r>
        <w:rPr>
          <w:b/>
        </w:rPr>
        <w:t xml:space="preserve"> (LD)</w:t>
      </w:r>
      <w:r w:rsidRPr="00890F9C">
        <w:t>: The nonrandom association of alleles of two or more loci in a population</w:t>
      </w:r>
      <w:r>
        <w:t xml:space="preserve"> owing to limited recombination</w:t>
      </w:r>
      <w:r w:rsidRPr="00890F9C">
        <w:t>.</w:t>
      </w:r>
      <w:r>
        <w:t xml:space="preserve"> LD is often used to measure the relationship of genetic markers of the loci – a high LD means the markers are closely related (i.e. co-occurring) so one marker can predict the other(s). Markers in high LD with an unobserved causal variant can increase the power of detection of associations. Several methods can be used to calculate LD, of which correlation is the simplest and robust approach.</w:t>
      </w:r>
    </w:p>
    <w:p w14:paraId="60D47071" w14:textId="77777777" w:rsidR="00216B88" w:rsidRDefault="00216B88" w:rsidP="00216B88"/>
    <w:p w14:paraId="44202306" w14:textId="77777777" w:rsidR="00216B88" w:rsidRDefault="00216B88" w:rsidP="00216B88">
      <w:r w:rsidRPr="00801EDE">
        <w:rPr>
          <w:b/>
        </w:rPr>
        <w:t>Linkage phase:</w:t>
      </w:r>
      <w:r>
        <w:t xml:space="preserve"> The information of combinations DNA alleles in a diploid individual inherited from the mother or father (also known as </w:t>
      </w:r>
      <w:proofErr w:type="spellStart"/>
      <w:r>
        <w:t>gametic</w:t>
      </w:r>
      <w:proofErr w:type="spellEnd"/>
      <w:r>
        <w:t xml:space="preserve"> phase).</w:t>
      </w:r>
    </w:p>
    <w:p w14:paraId="1FEC7346" w14:textId="77777777" w:rsidR="00216B88" w:rsidRDefault="00216B88" w:rsidP="00216B88"/>
    <w:p w14:paraId="775F548A" w14:textId="77777777" w:rsidR="00216B88" w:rsidRDefault="00216B88" w:rsidP="00216B88">
      <w:r w:rsidRPr="00801EDE">
        <w:rPr>
          <w:b/>
        </w:rPr>
        <w:t>Marginal effect:</w:t>
      </w:r>
      <w:r>
        <w:t xml:space="preserve"> The average effect of a locus across all other loci and environmental effects (also known as main effect).</w:t>
      </w:r>
    </w:p>
    <w:p w14:paraId="1F3B2872" w14:textId="77777777" w:rsidR="00216B88" w:rsidRPr="00890F9C" w:rsidRDefault="00216B88" w:rsidP="00216B88"/>
    <w:p w14:paraId="78427D15" w14:textId="6EB3EDA8" w:rsidR="00216B88" w:rsidRPr="00890F9C" w:rsidRDefault="00216B88" w:rsidP="00216B88">
      <w:proofErr w:type="spellStart"/>
      <w:r w:rsidRPr="00890F9C">
        <w:rPr>
          <w:b/>
        </w:rPr>
        <w:t>Mendelian</w:t>
      </w:r>
      <w:proofErr w:type="spellEnd"/>
      <w:r w:rsidRPr="00890F9C">
        <w:rPr>
          <w:b/>
        </w:rPr>
        <w:t xml:space="preserve"> disease</w:t>
      </w:r>
      <w:r w:rsidRPr="00890F9C">
        <w:t>: Where the disease state is completely or largely determined by variation at a single gen</w:t>
      </w:r>
      <w:ins w:id="278" w:author="Gib Hemani" w:date="2014-06-26T23:11:00Z">
        <w:r w:rsidR="00031874">
          <w:t>etic</w:t>
        </w:r>
      </w:ins>
      <w:r w:rsidRPr="00890F9C">
        <w:t xml:space="preserve"> locus inherited in a </w:t>
      </w:r>
      <w:proofErr w:type="spellStart"/>
      <w:r w:rsidRPr="00890F9C">
        <w:t>Mendelian</w:t>
      </w:r>
      <w:proofErr w:type="spellEnd"/>
      <w:r w:rsidRPr="00890F9C">
        <w:t xml:space="preserve"> fashion.</w:t>
      </w:r>
    </w:p>
    <w:p w14:paraId="29C59534" w14:textId="77777777" w:rsidR="00216B88" w:rsidRPr="00890F9C" w:rsidRDefault="00216B88" w:rsidP="00216B88"/>
    <w:p w14:paraId="1BC9549A" w14:textId="77777777" w:rsidR="00216B88" w:rsidRPr="00BD5AD4" w:rsidRDefault="00216B88" w:rsidP="00216B88">
      <w:r w:rsidRPr="00801EDE">
        <w:rPr>
          <w:b/>
        </w:rPr>
        <w:t>Multifactor Dimensionality Reduction:</w:t>
      </w:r>
      <w:r>
        <w:t xml:space="preserve"> A data mining algorithm that can reduce a high-dimensional multi-locus model of multifactorial classes (i.e. SNP genotype combinations) into a one-dimensional model of one variable of either high risk (potential interacting) or low risk classes based on the ratio of cases and controls in each class. The algorithm uses cross-validation iteratively to define the best classification. </w:t>
      </w:r>
    </w:p>
    <w:p w14:paraId="15BF5CCF" w14:textId="77777777" w:rsidR="00216B88" w:rsidRDefault="00216B88" w:rsidP="00216B88"/>
    <w:p w14:paraId="799676F8" w14:textId="77777777" w:rsidR="00C20E66" w:rsidRPr="00890F9C" w:rsidRDefault="004D073D" w:rsidP="00C20E66">
      <w:r w:rsidRPr="00890F9C">
        <w:rPr>
          <w:b/>
        </w:rPr>
        <w:t xml:space="preserve">Mutational target size: </w:t>
      </w:r>
      <w:r w:rsidR="00C20E66" w:rsidRPr="00890F9C">
        <w:t>Fraction of the genome in which new mutations potentially cause variation for a trait. For most complex traits this is large suggesting many loci can potentially influence trait variation.</w:t>
      </w:r>
    </w:p>
    <w:p w14:paraId="1C5EFF4F" w14:textId="77777777" w:rsidR="00C20E66" w:rsidRDefault="00C20E66" w:rsidP="00DB5441">
      <w:pPr>
        <w:rPr>
          <w:ins w:id="279" w:author="Gib Hemani" w:date="2014-06-27T02:03:00Z"/>
        </w:rPr>
      </w:pPr>
    </w:p>
    <w:p w14:paraId="4F233A80" w14:textId="30804DB6" w:rsidR="003A4306" w:rsidRPr="003A4306" w:rsidRDefault="003A4306" w:rsidP="00DB5441">
      <w:pPr>
        <w:rPr>
          <w:ins w:id="280" w:author="Gib Hemani" w:date="2014-06-27T02:03:00Z"/>
        </w:rPr>
      </w:pPr>
      <w:ins w:id="281" w:author="Gib Hemani" w:date="2014-06-27T02:03:00Z">
        <w:r>
          <w:rPr>
            <w:b/>
          </w:rPr>
          <w:t>Observed scale:</w:t>
        </w:r>
        <w:r>
          <w:t xml:space="preserve"> Measurement of a binary phenotype in terms of whether the participant exhibits or does not exhibit the phenotype</w:t>
        </w:r>
      </w:ins>
    </w:p>
    <w:p w14:paraId="0767DD7C" w14:textId="77777777" w:rsidR="003A4306" w:rsidRPr="00890F9C" w:rsidRDefault="003A4306" w:rsidP="00DB5441"/>
    <w:p w14:paraId="4D38FF2E" w14:textId="77777777" w:rsidR="00216B88" w:rsidRPr="00890F9C" w:rsidRDefault="00216B88" w:rsidP="00216B88">
      <w:r w:rsidRPr="00801EDE">
        <w:rPr>
          <w:b/>
        </w:rPr>
        <w:t>Pleiotropic epistasis:</w:t>
      </w:r>
      <w:r>
        <w:t xml:space="preserve"> Statistical interaction signals shared in multiple traits.</w:t>
      </w:r>
    </w:p>
    <w:p w14:paraId="1EA258A3" w14:textId="77777777" w:rsidR="00216B88" w:rsidRPr="00890F9C" w:rsidRDefault="00216B88" w:rsidP="00216B88"/>
    <w:p w14:paraId="2AFBC3AD" w14:textId="77777777" w:rsidR="00216B88" w:rsidRDefault="00216B88" w:rsidP="00216B88">
      <w:pPr>
        <w:rPr>
          <w:ins w:id="282" w:author="Gib Hemani" w:date="2014-06-27T01:43:00Z"/>
        </w:rPr>
      </w:pPr>
      <w:r w:rsidRPr="00890F9C">
        <w:rPr>
          <w:b/>
        </w:rPr>
        <w:t>Polygenic architecture:</w:t>
      </w:r>
      <w:r w:rsidRPr="00890F9C">
        <w:t xml:space="preserve"> A trait genetic architecture under which many genes of small effect contribute to trait variation.</w:t>
      </w:r>
    </w:p>
    <w:p w14:paraId="2E2C5312" w14:textId="77777777" w:rsidR="006D22C4" w:rsidRDefault="006D22C4" w:rsidP="00216B88">
      <w:pPr>
        <w:rPr>
          <w:ins w:id="283" w:author="Gib Hemani" w:date="2014-06-27T01:43:00Z"/>
        </w:rPr>
      </w:pPr>
    </w:p>
    <w:p w14:paraId="3FCE6D92" w14:textId="3B9F952A" w:rsidR="006D22C4" w:rsidRPr="006D22C4" w:rsidRDefault="006D22C4" w:rsidP="00216B88">
      <w:ins w:id="284" w:author="Gib Hemani" w:date="2014-06-27T01:43:00Z">
        <w:r>
          <w:rPr>
            <w:b/>
          </w:rPr>
          <w:t>Publication bias:</w:t>
        </w:r>
        <w:r>
          <w:t xml:space="preserve"> </w:t>
        </w:r>
      </w:ins>
      <w:ins w:id="285" w:author="Gib Hemani" w:date="2014-06-27T01:44:00Z">
        <w:r>
          <w:t>A bias that arises due to only certain types of results (e.g. those that successfully reject the null hypothesis) or much more likely to be published than others, leading to a disproportionate representation in the literature.</w:t>
        </w:r>
      </w:ins>
    </w:p>
    <w:p w14:paraId="178E7E98" w14:textId="77777777" w:rsidR="00216B88" w:rsidRPr="00890F9C" w:rsidRDefault="00216B88" w:rsidP="00216B88"/>
    <w:p w14:paraId="6FC3B3E0" w14:textId="77777777" w:rsidR="009561D0" w:rsidRDefault="009561D0" w:rsidP="00DB5441">
      <w:r w:rsidRPr="00923754">
        <w:rPr>
          <w:b/>
        </w:rPr>
        <w:t>Quantitative trait</w:t>
      </w:r>
      <w:r w:rsidR="00E616FA" w:rsidRPr="00923754">
        <w:rPr>
          <w:b/>
        </w:rPr>
        <w:t>s</w:t>
      </w:r>
      <w:r w:rsidRPr="00923754">
        <w:rPr>
          <w:b/>
        </w:rPr>
        <w:t>:</w:t>
      </w:r>
      <w:r>
        <w:t xml:space="preserve"> </w:t>
      </w:r>
      <w:r w:rsidR="00E616FA">
        <w:t>Phenotypes (e.g. height) vary continuously, in contrast to qualitative traits in which phenotypes are discrete (e.g. disease or healthy).</w:t>
      </w:r>
    </w:p>
    <w:p w14:paraId="41D88C4A" w14:textId="77777777" w:rsidR="00094601" w:rsidRDefault="00094601" w:rsidP="00DB5441"/>
    <w:p w14:paraId="2B8ACCB9" w14:textId="77777777" w:rsidR="00094601" w:rsidRDefault="00094601" w:rsidP="00DB5441">
      <w:r w:rsidRPr="00923754">
        <w:rPr>
          <w:b/>
        </w:rPr>
        <w:t>Saturated and reduced models:</w:t>
      </w:r>
      <w:r>
        <w:t xml:space="preserve"> </w:t>
      </w:r>
      <w:r w:rsidR="00AF3C05">
        <w:t xml:space="preserve">There are nine joint genotypes </w:t>
      </w:r>
      <w:r w:rsidR="006E33EA">
        <w:t>f</w:t>
      </w:r>
      <w:r>
        <w:t xml:space="preserve">or a pair of SNPs </w:t>
      </w:r>
      <w:r w:rsidR="00157D39">
        <w:t xml:space="preserve">each </w:t>
      </w:r>
      <w:r>
        <w:t xml:space="preserve">with </w:t>
      </w:r>
      <w:r w:rsidR="00157D39">
        <w:t xml:space="preserve">three </w:t>
      </w:r>
      <w:r>
        <w:t xml:space="preserve">genotypes </w:t>
      </w:r>
      <w:r w:rsidR="00157D39">
        <w:t xml:space="preserve">(e.g. </w:t>
      </w:r>
      <w:r>
        <w:t xml:space="preserve">AA, </w:t>
      </w:r>
      <w:proofErr w:type="spellStart"/>
      <w:r>
        <w:t>Aa</w:t>
      </w:r>
      <w:proofErr w:type="spellEnd"/>
      <w:r>
        <w:t xml:space="preserve"> and </w:t>
      </w:r>
      <w:proofErr w:type="spellStart"/>
      <w:r>
        <w:t>aa</w:t>
      </w:r>
      <w:proofErr w:type="spellEnd"/>
      <w:r w:rsidR="00157D39">
        <w:t>)</w:t>
      </w:r>
      <w:r w:rsidR="006E33EA">
        <w:t xml:space="preserve">. These </w:t>
      </w:r>
      <w:r w:rsidR="00AF3C05">
        <w:t xml:space="preserve">can be </w:t>
      </w:r>
      <w:proofErr w:type="spellStart"/>
      <w:r w:rsidR="00AF3C05">
        <w:t>modelled</w:t>
      </w:r>
      <w:proofErr w:type="spellEnd"/>
      <w:r w:rsidR="00AF3C05">
        <w:t xml:space="preserve"> </w:t>
      </w:r>
      <w:r w:rsidR="006E33EA">
        <w:t xml:space="preserve">in full using </w:t>
      </w:r>
      <w:r w:rsidR="00AF3C05">
        <w:t>nine parameter</w:t>
      </w:r>
      <w:r w:rsidR="006E33EA">
        <w:t xml:space="preserve">s: one as the baseline (e.g. </w:t>
      </w:r>
      <w:proofErr w:type="spellStart"/>
      <w:r w:rsidR="006E33EA">
        <w:t>aa</w:t>
      </w:r>
      <w:proofErr w:type="spellEnd"/>
      <w:r w:rsidR="006E33EA">
        <w:t>/</w:t>
      </w:r>
      <w:proofErr w:type="spellStart"/>
      <w:r w:rsidR="006E33EA">
        <w:t>aa</w:t>
      </w:r>
      <w:proofErr w:type="spellEnd"/>
      <w:r w:rsidR="006E33EA">
        <w:t>), two for each SNP (e.g. AA/</w:t>
      </w:r>
      <w:proofErr w:type="spellStart"/>
      <w:r w:rsidR="006E33EA">
        <w:t>aa</w:t>
      </w:r>
      <w:proofErr w:type="spellEnd"/>
      <w:r w:rsidR="006E33EA">
        <w:t xml:space="preserve"> and </w:t>
      </w:r>
      <w:proofErr w:type="spellStart"/>
      <w:r w:rsidR="006E33EA">
        <w:t>Aa</w:t>
      </w:r>
      <w:proofErr w:type="spellEnd"/>
      <w:r w:rsidR="006E33EA">
        <w:t>/</w:t>
      </w:r>
      <w:proofErr w:type="spellStart"/>
      <w:r w:rsidR="006E33EA">
        <w:t>aa</w:t>
      </w:r>
      <w:proofErr w:type="spellEnd"/>
      <w:r w:rsidR="006E33EA">
        <w:t xml:space="preserve">) and four for interactions (e.g. </w:t>
      </w:r>
      <w:r w:rsidR="004F204B">
        <w:t>AA/</w:t>
      </w:r>
      <w:proofErr w:type="spellStart"/>
      <w:r w:rsidR="004F204B">
        <w:t>Aa</w:t>
      </w:r>
      <w:proofErr w:type="spellEnd"/>
      <w:r w:rsidR="004F204B">
        <w:t xml:space="preserve">, AA/AA, </w:t>
      </w:r>
      <w:proofErr w:type="spellStart"/>
      <w:r w:rsidR="004F204B">
        <w:t>Aa</w:t>
      </w:r>
      <w:proofErr w:type="spellEnd"/>
      <w:r w:rsidR="004F204B">
        <w:t>/</w:t>
      </w:r>
      <w:proofErr w:type="spellStart"/>
      <w:r w:rsidR="004F204B">
        <w:t>Aa</w:t>
      </w:r>
      <w:proofErr w:type="spellEnd"/>
      <w:r w:rsidR="004F204B">
        <w:t xml:space="preserve">, </w:t>
      </w:r>
      <w:proofErr w:type="spellStart"/>
      <w:r w:rsidR="004F204B">
        <w:t>Aa</w:t>
      </w:r>
      <w:proofErr w:type="spellEnd"/>
      <w:r w:rsidR="004F204B">
        <w:t xml:space="preserve">/AA). The saturated model fits all the nine parameters, whereas the reduced model fits the </w:t>
      </w:r>
      <w:r w:rsidR="00EF5DC1">
        <w:t xml:space="preserve">first </w:t>
      </w:r>
      <w:r w:rsidR="004F204B">
        <w:t>five parameters and excludes the four interaction parameters.</w:t>
      </w:r>
    </w:p>
    <w:p w14:paraId="06DCA6E2" w14:textId="77777777" w:rsidR="009561D0" w:rsidRPr="00890F9C" w:rsidRDefault="009561D0" w:rsidP="00DB5441"/>
    <w:p w14:paraId="292AEF08" w14:textId="77777777" w:rsidR="00216B88" w:rsidRDefault="00216B88" w:rsidP="00216B88">
      <w:r w:rsidRPr="00801EDE">
        <w:rPr>
          <w:b/>
        </w:rPr>
        <w:t>Tree-based methods:</w:t>
      </w:r>
      <w:r>
        <w:t xml:space="preserve"> Model-free or non-parametric machine learning</w:t>
      </w:r>
      <w:r w:rsidRPr="00BB79B5">
        <w:t xml:space="preserve"> approaches for conducting regression and classification analyses by recursive partitioning</w:t>
      </w:r>
      <w:r>
        <w:t xml:space="preserve"> variables into tree structures. Popular applications in epistasis studies include random forest, random jungle, </w:t>
      </w:r>
      <w:proofErr w:type="gramStart"/>
      <w:r>
        <w:t>classification</w:t>
      </w:r>
      <w:proofErr w:type="gramEnd"/>
      <w:r>
        <w:t xml:space="preserve"> and regression trees.</w:t>
      </w:r>
    </w:p>
    <w:p w14:paraId="6F20D867" w14:textId="77777777" w:rsidR="00216B88" w:rsidRDefault="00216B88" w:rsidP="00216B88"/>
    <w:p w14:paraId="000F3FD2" w14:textId="77777777" w:rsidR="00D55FA0" w:rsidRDefault="00D55FA0" w:rsidP="00DB5441">
      <w:r w:rsidRPr="00923754">
        <w:rPr>
          <w:b/>
        </w:rPr>
        <w:t>Variance heterogeneity:</w:t>
      </w:r>
      <w:r>
        <w:t xml:space="preserve"> </w:t>
      </w:r>
      <w:r w:rsidR="00FA28DE">
        <w:t>V</w:t>
      </w:r>
      <w:r w:rsidR="00FA28DE" w:rsidRPr="00FA28DE">
        <w:t xml:space="preserve">ariance of a quantitative trait </w:t>
      </w:r>
      <w:r w:rsidR="00FA28DE">
        <w:t xml:space="preserve">may </w:t>
      </w:r>
      <w:r w:rsidR="00FA28DE" w:rsidRPr="00FA28DE">
        <w:t xml:space="preserve">differ between the three possible genotypes of a </w:t>
      </w:r>
      <w:proofErr w:type="spellStart"/>
      <w:r w:rsidR="00FA28DE" w:rsidRPr="00FA28DE">
        <w:t>biallelic</w:t>
      </w:r>
      <w:proofErr w:type="spellEnd"/>
      <w:r w:rsidR="00FA28DE" w:rsidRPr="00FA28DE">
        <w:t xml:space="preserve"> SNP in the presence of genetic interactions</w:t>
      </w:r>
      <w:r w:rsidR="00FA28DE">
        <w:t xml:space="preserve">, which can therefore be used to screen </w:t>
      </w:r>
      <w:r w:rsidR="00CD1F5C">
        <w:t>for potential</w:t>
      </w:r>
      <w:r w:rsidR="00FA28DE">
        <w:t xml:space="preserve"> </w:t>
      </w:r>
      <w:r w:rsidR="00C26187">
        <w:t>interacting SNPs.</w:t>
      </w:r>
    </w:p>
    <w:p w14:paraId="64101AFA" w14:textId="77777777" w:rsidR="00CD1F5C" w:rsidRDefault="00CD1F5C" w:rsidP="00DB5441"/>
    <w:p w14:paraId="18625591" w14:textId="08704AE9" w:rsidR="00B73E1E" w:rsidRPr="00890F9C" w:rsidRDefault="00622B86">
      <w:proofErr w:type="spellStart"/>
      <w:r w:rsidRPr="00923754">
        <w:rPr>
          <w:b/>
        </w:rPr>
        <w:t>Wellcome</w:t>
      </w:r>
      <w:proofErr w:type="spellEnd"/>
      <w:r w:rsidRPr="00923754">
        <w:rPr>
          <w:b/>
        </w:rPr>
        <w:t xml:space="preserve"> Trust Case–Control Consortium</w:t>
      </w:r>
      <w:r w:rsidR="00851C34">
        <w:t xml:space="preserve">: </w:t>
      </w:r>
      <w:r w:rsidR="00851C34" w:rsidRPr="00923754">
        <w:t xml:space="preserve">One </w:t>
      </w:r>
      <w:r w:rsidR="00851C34" w:rsidRPr="00071483">
        <w:t>of the first large collaborative genome-wide association studies</w:t>
      </w:r>
      <w:r w:rsidR="00065100">
        <w:t xml:space="preserve"> including eight disease traits. This study has become</w:t>
      </w:r>
      <w:r w:rsidR="00851C34" w:rsidRPr="00923754">
        <w:t xml:space="preserve"> </w:t>
      </w:r>
      <w:r w:rsidR="00851C34">
        <w:t xml:space="preserve">a role model for </w:t>
      </w:r>
      <w:r w:rsidR="00071483">
        <w:t>subsequent studies and the data set has been subjected to additional analyses including for epistasis.</w:t>
      </w:r>
    </w:p>
    <w:p w14:paraId="79A951A1" w14:textId="77777777" w:rsidR="000244F8" w:rsidRDefault="000244F8" w:rsidP="005F0E2F">
      <w:pPr>
        <w:pStyle w:val="Heading2"/>
        <w:rPr>
          <w:ins w:id="286" w:author="Darren Burgess" w:date="2014-04-17T17:04:00Z"/>
        </w:rPr>
        <w:sectPr w:rsidR="000244F8" w:rsidSect="00C5664E">
          <w:footerReference w:type="default" r:id="rId23"/>
          <w:pgSz w:w="11900" w:h="16840"/>
          <w:pgMar w:top="1440" w:right="1797" w:bottom="1440" w:left="1797" w:header="709" w:footer="709" w:gutter="0"/>
          <w:lnNumType w:countBy="5"/>
          <w:cols w:space="708"/>
          <w:docGrid w:linePitch="360"/>
        </w:sectPr>
      </w:pPr>
      <w:bookmarkStart w:id="287" w:name="_Toc257304562"/>
    </w:p>
    <w:p w14:paraId="0F796B2E" w14:textId="5C8F1F1C" w:rsidR="005F0E2F" w:rsidRPr="00890F9C" w:rsidRDefault="005F0E2F" w:rsidP="005F0E2F">
      <w:pPr>
        <w:pStyle w:val="Heading2"/>
      </w:pPr>
      <w:r w:rsidRPr="00890F9C">
        <w:t>References</w:t>
      </w:r>
      <w:bookmarkEnd w:id="287"/>
    </w:p>
    <w:p w14:paraId="40116C79" w14:textId="77777777" w:rsidR="005F0E2F" w:rsidRPr="00890F9C" w:rsidRDefault="005F0E2F"/>
    <w:p w14:paraId="5295E01F" w14:textId="2468B7CF" w:rsidR="008A016F" w:rsidRPr="008A016F" w:rsidRDefault="004D073D">
      <w:pPr>
        <w:pStyle w:val="NormalWeb"/>
        <w:ind w:left="640" w:hanging="640"/>
        <w:divId w:val="1301808323"/>
        <w:rPr>
          <w:rFonts w:ascii="Cambria" w:hAnsi="Cambria"/>
          <w:noProof/>
          <w:sz w:val="24"/>
        </w:rPr>
      </w:pPr>
      <w:r w:rsidRPr="00890F9C">
        <w:rPr>
          <w:lang w:val="en-US"/>
        </w:rPr>
        <w:fldChar w:fldCharType="begin" w:fldLock="1"/>
      </w:r>
      <w:r w:rsidR="005F0E2F" w:rsidRPr="00890F9C">
        <w:rPr>
          <w:lang w:val="en-US"/>
        </w:rPr>
        <w:instrText xml:space="preserve">ADDIN Mendeley Bibliography CSL_BIBLIOGRAPHY </w:instrText>
      </w:r>
      <w:r w:rsidRPr="00890F9C">
        <w:rPr>
          <w:lang w:val="en-US"/>
        </w:rPr>
        <w:fldChar w:fldCharType="separate"/>
      </w:r>
      <w:r w:rsidR="008A016F" w:rsidRPr="008A016F">
        <w:rPr>
          <w:rFonts w:ascii="Cambria" w:hAnsi="Cambria"/>
          <w:noProof/>
          <w:sz w:val="24"/>
        </w:rPr>
        <w:t>1.</w:t>
      </w:r>
      <w:r w:rsidR="008A016F" w:rsidRPr="008A016F">
        <w:rPr>
          <w:rFonts w:ascii="Cambria" w:hAnsi="Cambria"/>
          <w:noProof/>
          <w:sz w:val="24"/>
        </w:rPr>
        <w:tab/>
        <w:t xml:space="preserve">Visscher, P. M., Hill, W. G. &amp; Wray, N. R. Heritability in the genomics era--concepts and misconceptions. </w:t>
      </w:r>
      <w:r w:rsidR="008A016F" w:rsidRPr="008A016F">
        <w:rPr>
          <w:rFonts w:ascii="Cambria" w:hAnsi="Cambria"/>
          <w:i/>
          <w:iCs/>
          <w:noProof/>
          <w:sz w:val="24"/>
        </w:rPr>
        <w:t>Nat. Rev. Genet.</w:t>
      </w:r>
      <w:r w:rsidR="008A016F" w:rsidRPr="008A016F">
        <w:rPr>
          <w:rFonts w:ascii="Cambria" w:hAnsi="Cambria"/>
          <w:noProof/>
          <w:sz w:val="24"/>
        </w:rPr>
        <w:t xml:space="preserve"> </w:t>
      </w:r>
      <w:r w:rsidR="008A016F" w:rsidRPr="008A016F">
        <w:rPr>
          <w:rFonts w:ascii="Cambria" w:hAnsi="Cambria"/>
          <w:b/>
          <w:bCs/>
          <w:noProof/>
          <w:sz w:val="24"/>
        </w:rPr>
        <w:t>9,</w:t>
      </w:r>
      <w:r w:rsidR="008A016F" w:rsidRPr="008A016F">
        <w:rPr>
          <w:rFonts w:ascii="Cambria" w:hAnsi="Cambria"/>
          <w:noProof/>
          <w:sz w:val="24"/>
        </w:rPr>
        <w:t xml:space="preserve"> 255–66 (2008).</w:t>
      </w:r>
    </w:p>
    <w:p w14:paraId="5AC3E59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w:t>
      </w:r>
      <w:r w:rsidRPr="008A016F">
        <w:rPr>
          <w:rFonts w:ascii="Cambria" w:hAnsi="Cambria"/>
          <w:noProof/>
          <w:sz w:val="24"/>
        </w:rPr>
        <w:tab/>
        <w:t xml:space="preserve">Huang, Y., Wuchty, S. &amp; Przytycka, T. M. eQTL epistasis – challenges and computational approaches. </w:t>
      </w:r>
      <w:r w:rsidRPr="008A016F">
        <w:rPr>
          <w:rFonts w:ascii="Cambria" w:hAnsi="Cambria"/>
          <w:i/>
          <w:iCs/>
          <w:noProof/>
          <w:sz w:val="24"/>
        </w:rPr>
        <w:t>Front. Genet.</w:t>
      </w:r>
      <w:r w:rsidRPr="008A016F">
        <w:rPr>
          <w:rFonts w:ascii="Cambria" w:hAnsi="Cambria"/>
          <w:noProof/>
          <w:sz w:val="24"/>
        </w:rPr>
        <w:t xml:space="preserve"> </w:t>
      </w:r>
      <w:r w:rsidRPr="008A016F">
        <w:rPr>
          <w:rFonts w:ascii="Cambria" w:hAnsi="Cambria"/>
          <w:b/>
          <w:bCs/>
          <w:noProof/>
          <w:sz w:val="24"/>
        </w:rPr>
        <w:t>4,</w:t>
      </w:r>
      <w:r w:rsidRPr="008A016F">
        <w:rPr>
          <w:rFonts w:ascii="Cambria" w:hAnsi="Cambria"/>
          <w:noProof/>
          <w:sz w:val="24"/>
        </w:rPr>
        <w:t xml:space="preserve"> (2013).</w:t>
      </w:r>
    </w:p>
    <w:p w14:paraId="284CCED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w:t>
      </w:r>
      <w:r w:rsidRPr="008A016F">
        <w:rPr>
          <w:rFonts w:ascii="Cambria" w:hAnsi="Cambria"/>
          <w:noProof/>
          <w:sz w:val="24"/>
        </w:rPr>
        <w:tab/>
        <w:t xml:space="preserve">McKinney, B. A. &amp; Pajewski, N. M. Six degrees of epistasis: Statistical network models for GWAS. </w:t>
      </w:r>
      <w:r w:rsidRPr="008A016F">
        <w:rPr>
          <w:rFonts w:ascii="Cambria" w:hAnsi="Cambria"/>
          <w:i/>
          <w:iCs/>
          <w:noProof/>
          <w:sz w:val="24"/>
        </w:rPr>
        <w:t>Front. Genet.</w:t>
      </w:r>
      <w:r w:rsidRPr="008A016F">
        <w:rPr>
          <w:rFonts w:ascii="Cambria" w:hAnsi="Cambria"/>
          <w:noProof/>
          <w:sz w:val="24"/>
        </w:rPr>
        <w:t xml:space="preserve"> </w:t>
      </w:r>
      <w:r w:rsidRPr="008A016F">
        <w:rPr>
          <w:rFonts w:ascii="Cambria" w:hAnsi="Cambria"/>
          <w:b/>
          <w:bCs/>
          <w:noProof/>
          <w:sz w:val="24"/>
        </w:rPr>
        <w:t>2,</w:t>
      </w:r>
      <w:r w:rsidRPr="008A016F">
        <w:rPr>
          <w:rFonts w:ascii="Cambria" w:hAnsi="Cambria"/>
          <w:noProof/>
          <w:sz w:val="24"/>
        </w:rPr>
        <w:t xml:space="preserve"> 109 (2011).</w:t>
      </w:r>
    </w:p>
    <w:p w14:paraId="25A8E6C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w:t>
      </w:r>
      <w:r w:rsidRPr="008A016F">
        <w:rPr>
          <w:rFonts w:ascii="Cambria" w:hAnsi="Cambria"/>
          <w:noProof/>
          <w:sz w:val="24"/>
        </w:rPr>
        <w:tab/>
        <w:t xml:space="preserve">Pang, X. </w:t>
      </w:r>
      <w:r w:rsidRPr="008A016F">
        <w:rPr>
          <w:rFonts w:ascii="Cambria" w:hAnsi="Cambria"/>
          <w:i/>
          <w:iCs/>
          <w:noProof/>
          <w:sz w:val="24"/>
        </w:rPr>
        <w:t>et al.</w:t>
      </w:r>
      <w:r w:rsidRPr="008A016F">
        <w:rPr>
          <w:rFonts w:ascii="Cambria" w:hAnsi="Cambria"/>
          <w:noProof/>
          <w:sz w:val="24"/>
        </w:rPr>
        <w:t xml:space="preserve"> A statistical procedure to map high-order epistasis for complex traits. </w:t>
      </w:r>
      <w:r w:rsidRPr="008A016F">
        <w:rPr>
          <w:rFonts w:ascii="Cambria" w:hAnsi="Cambria"/>
          <w:i/>
          <w:iCs/>
          <w:noProof/>
          <w:sz w:val="24"/>
        </w:rPr>
        <w:t>Br. Bioinform</w:t>
      </w:r>
      <w:r w:rsidRPr="008A016F">
        <w:rPr>
          <w:rFonts w:ascii="Cambria" w:hAnsi="Cambria"/>
          <w:noProof/>
          <w:sz w:val="24"/>
        </w:rPr>
        <w:t xml:space="preserve"> (2012). doi:bbs027 [pii] 10.1093/bib/bbs027 [doi]</w:t>
      </w:r>
    </w:p>
    <w:p w14:paraId="5BAA28B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w:t>
      </w:r>
      <w:r w:rsidRPr="008A016F">
        <w:rPr>
          <w:rFonts w:ascii="Cambria" w:hAnsi="Cambria"/>
          <w:noProof/>
          <w:sz w:val="24"/>
        </w:rPr>
        <w:tab/>
        <w:t xml:space="preserve">Ritchie, M. D. Using Biological Knowledge to Uncover the Mystery in the Search for Epistasis in Genome-Wide Association Studies. </w:t>
      </w:r>
      <w:r w:rsidRPr="008A016F">
        <w:rPr>
          <w:rFonts w:ascii="Cambria" w:hAnsi="Cambria"/>
          <w:i/>
          <w:iCs/>
          <w:noProof/>
          <w:sz w:val="24"/>
        </w:rPr>
        <w:t>Ann. Hum. Genet.</w:t>
      </w:r>
      <w:r w:rsidRPr="008A016F">
        <w:rPr>
          <w:rFonts w:ascii="Cambria" w:hAnsi="Cambria"/>
          <w:noProof/>
          <w:sz w:val="24"/>
        </w:rPr>
        <w:t xml:space="preserve"> </w:t>
      </w:r>
      <w:r w:rsidRPr="008A016F">
        <w:rPr>
          <w:rFonts w:ascii="Cambria" w:hAnsi="Cambria"/>
          <w:b/>
          <w:bCs/>
          <w:noProof/>
          <w:sz w:val="24"/>
        </w:rPr>
        <w:t>75,</w:t>
      </w:r>
      <w:r w:rsidRPr="008A016F">
        <w:rPr>
          <w:rFonts w:ascii="Cambria" w:hAnsi="Cambria"/>
          <w:noProof/>
          <w:sz w:val="24"/>
        </w:rPr>
        <w:t xml:space="preserve"> 172–182 (2011).</w:t>
      </w:r>
    </w:p>
    <w:p w14:paraId="29EA1A0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w:t>
      </w:r>
      <w:r w:rsidRPr="008A016F">
        <w:rPr>
          <w:rFonts w:ascii="Cambria" w:hAnsi="Cambria"/>
          <w:noProof/>
          <w:sz w:val="24"/>
        </w:rPr>
        <w:tab/>
        <w:t xml:space="preserve">Steen, K. V. Travelling the world of gene-gene interactions. </w:t>
      </w:r>
      <w:r w:rsidRPr="008A016F">
        <w:rPr>
          <w:rFonts w:ascii="Cambria" w:hAnsi="Cambria"/>
          <w:i/>
          <w:iCs/>
          <w:noProof/>
          <w:sz w:val="24"/>
        </w:rPr>
        <w:t>Br. Bioinform</w:t>
      </w:r>
      <w:r w:rsidRPr="008A016F">
        <w:rPr>
          <w:rFonts w:ascii="Cambria" w:hAnsi="Cambria"/>
          <w:noProof/>
          <w:sz w:val="24"/>
        </w:rPr>
        <w:t xml:space="preserve"> </w:t>
      </w:r>
      <w:r w:rsidRPr="008A016F">
        <w:rPr>
          <w:rFonts w:ascii="Cambria" w:hAnsi="Cambria"/>
          <w:b/>
          <w:bCs/>
          <w:noProof/>
          <w:sz w:val="24"/>
        </w:rPr>
        <w:t>13,</w:t>
      </w:r>
      <w:r w:rsidRPr="008A016F">
        <w:rPr>
          <w:rFonts w:ascii="Cambria" w:hAnsi="Cambria"/>
          <w:noProof/>
          <w:sz w:val="24"/>
        </w:rPr>
        <w:t xml:space="preserve"> 1–19 (2012).</w:t>
      </w:r>
    </w:p>
    <w:p w14:paraId="14F554F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w:t>
      </w:r>
      <w:r w:rsidRPr="008A016F">
        <w:rPr>
          <w:rFonts w:ascii="Cambria" w:hAnsi="Cambria"/>
          <w:noProof/>
          <w:sz w:val="24"/>
        </w:rPr>
        <w:tab/>
        <w:t xml:space="preserve">Zhang, Y., Jiang, B., Zhu, J. &amp; Liu, J. S. Bayesian Models for Detecting Epistatic Interactions from Genetic Data. </w:t>
      </w:r>
      <w:r w:rsidRPr="008A016F">
        <w:rPr>
          <w:rFonts w:ascii="Cambria" w:hAnsi="Cambria"/>
          <w:i/>
          <w:iCs/>
          <w:noProof/>
          <w:sz w:val="24"/>
        </w:rPr>
        <w:t>Ann. Hum. Genet.</w:t>
      </w:r>
      <w:r w:rsidRPr="008A016F">
        <w:rPr>
          <w:rFonts w:ascii="Cambria" w:hAnsi="Cambria"/>
          <w:noProof/>
          <w:sz w:val="24"/>
        </w:rPr>
        <w:t xml:space="preserve"> </w:t>
      </w:r>
      <w:r w:rsidRPr="008A016F">
        <w:rPr>
          <w:rFonts w:ascii="Cambria" w:hAnsi="Cambria"/>
          <w:b/>
          <w:bCs/>
          <w:noProof/>
          <w:sz w:val="24"/>
        </w:rPr>
        <w:t>75,</w:t>
      </w:r>
      <w:r w:rsidRPr="008A016F">
        <w:rPr>
          <w:rFonts w:ascii="Cambria" w:hAnsi="Cambria"/>
          <w:noProof/>
          <w:sz w:val="24"/>
        </w:rPr>
        <w:t xml:space="preserve"> 183–193 (2011).</w:t>
      </w:r>
    </w:p>
    <w:p w14:paraId="22C83F39"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w:t>
      </w:r>
      <w:r w:rsidRPr="008A016F">
        <w:rPr>
          <w:rFonts w:ascii="Cambria" w:hAnsi="Cambria"/>
          <w:noProof/>
          <w:sz w:val="24"/>
        </w:rPr>
        <w:tab/>
        <w:t xml:space="preserve">Gyenesei, A. </w:t>
      </w:r>
      <w:r w:rsidRPr="008A016F">
        <w:rPr>
          <w:rFonts w:ascii="Cambria" w:hAnsi="Cambria"/>
          <w:i/>
          <w:iCs/>
          <w:noProof/>
          <w:sz w:val="24"/>
        </w:rPr>
        <w:t>et al.</w:t>
      </w:r>
      <w:r w:rsidRPr="008A016F">
        <w:rPr>
          <w:rFonts w:ascii="Cambria" w:hAnsi="Cambria"/>
          <w:noProof/>
          <w:sz w:val="24"/>
        </w:rPr>
        <w:t xml:space="preserve"> BiForce Toolbox: powerful high-throughput computational analysis of gene-gene interactions in genome-wide association studies. </w:t>
      </w:r>
      <w:r w:rsidRPr="008A016F">
        <w:rPr>
          <w:rFonts w:ascii="Cambria" w:hAnsi="Cambria"/>
          <w:i/>
          <w:iCs/>
          <w:noProof/>
          <w:sz w:val="24"/>
        </w:rPr>
        <w:t>Nucleic Acids Res</w:t>
      </w:r>
      <w:r w:rsidRPr="008A016F">
        <w:rPr>
          <w:rFonts w:ascii="Cambria" w:hAnsi="Cambria"/>
          <w:noProof/>
          <w:sz w:val="24"/>
        </w:rPr>
        <w:t xml:space="preserve"> </w:t>
      </w:r>
      <w:r w:rsidRPr="008A016F">
        <w:rPr>
          <w:rFonts w:ascii="Cambria" w:hAnsi="Cambria"/>
          <w:b/>
          <w:bCs/>
          <w:noProof/>
          <w:sz w:val="24"/>
        </w:rPr>
        <w:t>40,</w:t>
      </w:r>
      <w:r w:rsidRPr="008A016F">
        <w:rPr>
          <w:rFonts w:ascii="Cambria" w:hAnsi="Cambria"/>
          <w:noProof/>
          <w:sz w:val="24"/>
        </w:rPr>
        <w:t xml:space="preserve"> W628–32 (2012).</w:t>
      </w:r>
    </w:p>
    <w:p w14:paraId="772E44D8"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w:t>
      </w:r>
      <w:r w:rsidRPr="008A016F">
        <w:rPr>
          <w:rFonts w:ascii="Cambria" w:hAnsi="Cambria"/>
          <w:noProof/>
          <w:sz w:val="24"/>
        </w:rPr>
        <w:tab/>
        <w:t xml:space="preserve">Hemani, G., Theocharidis, A., Wei, W. &amp; Haley, C. EpiGPU: exhaustive pairwise epistasis scans parallelized on consumer level graphics cards.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7,</w:t>
      </w:r>
      <w:r w:rsidRPr="008A016F">
        <w:rPr>
          <w:rFonts w:ascii="Cambria" w:hAnsi="Cambria"/>
          <w:noProof/>
          <w:sz w:val="24"/>
        </w:rPr>
        <w:t xml:space="preserve"> 1462–5 (2011).</w:t>
      </w:r>
    </w:p>
    <w:p w14:paraId="45141C3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w:t>
      </w:r>
      <w:r w:rsidRPr="008A016F">
        <w:rPr>
          <w:rFonts w:ascii="Cambria" w:hAnsi="Cambria"/>
          <w:noProof/>
          <w:sz w:val="24"/>
        </w:rPr>
        <w:tab/>
        <w:t xml:space="preserve">Liu, Y. </w:t>
      </w:r>
      <w:r w:rsidRPr="008A016F">
        <w:rPr>
          <w:rFonts w:ascii="Cambria" w:hAnsi="Cambria"/>
          <w:i/>
          <w:iCs/>
          <w:noProof/>
          <w:sz w:val="24"/>
        </w:rPr>
        <w:t>et al.</w:t>
      </w:r>
      <w:r w:rsidRPr="008A016F">
        <w:rPr>
          <w:rFonts w:ascii="Cambria" w:hAnsi="Cambria"/>
          <w:noProof/>
          <w:sz w:val="24"/>
        </w:rPr>
        <w:t xml:space="preserve"> Genome-wide interaction-based association analysis identified multiple new susceptibility Loci for common disease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7,</w:t>
      </w:r>
      <w:r w:rsidRPr="008A016F">
        <w:rPr>
          <w:rFonts w:ascii="Cambria" w:hAnsi="Cambria"/>
          <w:noProof/>
          <w:sz w:val="24"/>
        </w:rPr>
        <w:t xml:space="preserve"> e1001338 (2011).</w:t>
      </w:r>
    </w:p>
    <w:p w14:paraId="2F8A31E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w:t>
      </w:r>
      <w:r w:rsidRPr="008A016F">
        <w:rPr>
          <w:rFonts w:ascii="Cambria" w:hAnsi="Cambria"/>
          <w:noProof/>
          <w:sz w:val="24"/>
        </w:rPr>
        <w:tab/>
        <w:t xml:space="preserve">Schüpbach, T., Xenarios, I., Bergmann, S. &amp; Kapur, K. FastEpistasis : a high performance computing solution for quantitative trait epistasis.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6,</w:t>
      </w:r>
      <w:r w:rsidRPr="008A016F">
        <w:rPr>
          <w:rFonts w:ascii="Cambria" w:hAnsi="Cambria"/>
          <w:noProof/>
          <w:sz w:val="24"/>
        </w:rPr>
        <w:t xml:space="preserve"> 1468–1469 (2010).</w:t>
      </w:r>
    </w:p>
    <w:p w14:paraId="63A879C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w:t>
      </w:r>
      <w:r w:rsidRPr="008A016F">
        <w:rPr>
          <w:rFonts w:ascii="Cambria" w:hAnsi="Cambria"/>
          <w:noProof/>
          <w:sz w:val="24"/>
        </w:rPr>
        <w:tab/>
        <w:t xml:space="preserve">Yung, L. S., Yang, C., Wan, X. &amp; Yu, W. GBOOST: a GPU-based tool for detecting gene-gene interactions in genome-wide case control studies.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7,</w:t>
      </w:r>
      <w:r w:rsidRPr="008A016F">
        <w:rPr>
          <w:rFonts w:ascii="Cambria" w:hAnsi="Cambria"/>
          <w:noProof/>
          <w:sz w:val="24"/>
        </w:rPr>
        <w:t xml:space="preserve"> 1309–1310 (2011).</w:t>
      </w:r>
    </w:p>
    <w:p w14:paraId="5154967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w:t>
      </w:r>
      <w:r w:rsidRPr="008A016F">
        <w:rPr>
          <w:rFonts w:ascii="Cambria" w:hAnsi="Cambria"/>
          <w:noProof/>
          <w:sz w:val="24"/>
        </w:rPr>
        <w:tab/>
        <w:t xml:space="preserve">Cordell, H. J. Detecting gene-gene interactions that underlie human diseases. </w:t>
      </w:r>
      <w:r w:rsidRPr="008A016F">
        <w:rPr>
          <w:rFonts w:ascii="Cambria" w:hAnsi="Cambria"/>
          <w:i/>
          <w:iCs/>
          <w:noProof/>
          <w:sz w:val="24"/>
        </w:rPr>
        <w:t>Nat. Rev. Genet.</w:t>
      </w:r>
      <w:r w:rsidRPr="008A016F">
        <w:rPr>
          <w:rFonts w:ascii="Cambria" w:hAnsi="Cambria"/>
          <w:noProof/>
          <w:sz w:val="24"/>
        </w:rPr>
        <w:t xml:space="preserve"> </w:t>
      </w:r>
      <w:r w:rsidRPr="008A016F">
        <w:rPr>
          <w:rFonts w:ascii="Cambria" w:hAnsi="Cambria"/>
          <w:b/>
          <w:bCs/>
          <w:noProof/>
          <w:sz w:val="24"/>
        </w:rPr>
        <w:t>10,</w:t>
      </w:r>
      <w:r w:rsidRPr="008A016F">
        <w:rPr>
          <w:rFonts w:ascii="Cambria" w:hAnsi="Cambria"/>
          <w:noProof/>
          <w:sz w:val="24"/>
        </w:rPr>
        <w:t xml:space="preserve"> 392–404 (2009).</w:t>
      </w:r>
    </w:p>
    <w:p w14:paraId="351E3963"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w:t>
      </w:r>
      <w:r w:rsidRPr="008A016F">
        <w:rPr>
          <w:rFonts w:ascii="Cambria" w:hAnsi="Cambria"/>
          <w:noProof/>
          <w:sz w:val="24"/>
        </w:rPr>
        <w:tab/>
        <w:t xml:space="preserve">Cordell, H. J. Epistasis: what it means, what it doesn’t mean, and statistical methods to detect it in humans. </w:t>
      </w:r>
      <w:r w:rsidRPr="008A016F">
        <w:rPr>
          <w:rFonts w:ascii="Cambria" w:hAnsi="Cambria"/>
          <w:i/>
          <w:iCs/>
          <w:noProof/>
          <w:sz w:val="24"/>
        </w:rPr>
        <w:t>Hum. Mol. Genet.</w:t>
      </w:r>
      <w:r w:rsidRPr="008A016F">
        <w:rPr>
          <w:rFonts w:ascii="Cambria" w:hAnsi="Cambria"/>
          <w:noProof/>
          <w:sz w:val="24"/>
        </w:rPr>
        <w:t xml:space="preserve"> </w:t>
      </w:r>
      <w:r w:rsidRPr="008A016F">
        <w:rPr>
          <w:rFonts w:ascii="Cambria" w:hAnsi="Cambria"/>
          <w:b/>
          <w:bCs/>
          <w:noProof/>
          <w:sz w:val="24"/>
        </w:rPr>
        <w:t>11,</w:t>
      </w:r>
      <w:r w:rsidRPr="008A016F">
        <w:rPr>
          <w:rFonts w:ascii="Cambria" w:hAnsi="Cambria"/>
          <w:noProof/>
          <w:sz w:val="24"/>
        </w:rPr>
        <w:t xml:space="preserve"> 2463–2468 (2002).</w:t>
      </w:r>
    </w:p>
    <w:p w14:paraId="638C6E18"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w:t>
      </w:r>
      <w:r w:rsidRPr="008A016F">
        <w:rPr>
          <w:rFonts w:ascii="Cambria" w:hAnsi="Cambria"/>
          <w:noProof/>
          <w:sz w:val="24"/>
        </w:rPr>
        <w:tab/>
        <w:t xml:space="preserve">Ueki, M. &amp; Cordell, H. J. Improved statistics for genome-wide interaction analysi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1002625 (2012).</w:t>
      </w:r>
    </w:p>
    <w:p w14:paraId="1D687479"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6.</w:t>
      </w:r>
      <w:r w:rsidRPr="008A016F">
        <w:rPr>
          <w:rFonts w:ascii="Cambria" w:hAnsi="Cambria"/>
          <w:noProof/>
          <w:sz w:val="24"/>
        </w:rPr>
        <w:tab/>
        <w:t xml:space="preserve">Kam-Thong, T. </w:t>
      </w:r>
      <w:r w:rsidRPr="008A016F">
        <w:rPr>
          <w:rFonts w:ascii="Cambria" w:hAnsi="Cambria"/>
          <w:i/>
          <w:iCs/>
          <w:noProof/>
          <w:sz w:val="24"/>
        </w:rPr>
        <w:t>et al.</w:t>
      </w:r>
      <w:r w:rsidRPr="008A016F">
        <w:rPr>
          <w:rFonts w:ascii="Cambria" w:hAnsi="Cambria"/>
          <w:noProof/>
          <w:sz w:val="24"/>
        </w:rPr>
        <w:t xml:space="preserve"> EPIBLASTER-fast exhaustive two-locus epistasis detection strategy using graphical processing units. </w:t>
      </w:r>
      <w:r w:rsidRPr="008A016F">
        <w:rPr>
          <w:rFonts w:ascii="Cambria" w:hAnsi="Cambria"/>
          <w:i/>
          <w:iCs/>
          <w:noProof/>
          <w:sz w:val="24"/>
        </w:rPr>
        <w:t>Eur. J. Hum. Genet.</w:t>
      </w:r>
      <w:r w:rsidRPr="008A016F">
        <w:rPr>
          <w:rFonts w:ascii="Cambria" w:hAnsi="Cambria"/>
          <w:noProof/>
          <w:sz w:val="24"/>
        </w:rPr>
        <w:t xml:space="preserve"> </w:t>
      </w:r>
      <w:r w:rsidRPr="008A016F">
        <w:rPr>
          <w:rFonts w:ascii="Cambria" w:hAnsi="Cambria"/>
          <w:b/>
          <w:bCs/>
          <w:noProof/>
          <w:sz w:val="24"/>
        </w:rPr>
        <w:t>19,</w:t>
      </w:r>
      <w:r w:rsidRPr="008A016F">
        <w:rPr>
          <w:rFonts w:ascii="Cambria" w:hAnsi="Cambria"/>
          <w:noProof/>
          <w:sz w:val="24"/>
        </w:rPr>
        <w:t xml:space="preserve"> 465–471 (2010).</w:t>
      </w:r>
    </w:p>
    <w:p w14:paraId="4B49130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7.</w:t>
      </w:r>
      <w:r w:rsidRPr="008A016F">
        <w:rPr>
          <w:rFonts w:ascii="Cambria" w:hAnsi="Cambria"/>
          <w:noProof/>
          <w:sz w:val="24"/>
        </w:rPr>
        <w:tab/>
        <w:t xml:space="preserve">Wang, Z., Wang, Y., Tan, K. L., Wong, L. &amp; Agrawal, D. eCEO: an efficient Cloud Epistasis cOmputing model in genome-wide association study.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7,</w:t>
      </w:r>
      <w:r w:rsidRPr="008A016F">
        <w:rPr>
          <w:rFonts w:ascii="Cambria" w:hAnsi="Cambria"/>
          <w:noProof/>
          <w:sz w:val="24"/>
        </w:rPr>
        <w:t xml:space="preserve"> 1045–1051 (2011).</w:t>
      </w:r>
    </w:p>
    <w:p w14:paraId="4D6CFCC4"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8.</w:t>
      </w:r>
      <w:r w:rsidRPr="008A016F">
        <w:rPr>
          <w:rFonts w:ascii="Cambria" w:hAnsi="Cambria"/>
          <w:noProof/>
          <w:sz w:val="24"/>
        </w:rPr>
        <w:tab/>
        <w:t xml:space="preserve">Prabhu, S. &amp; Pe’er, I. Ultrafast genome-wide scan for SNP-SNP interactions in common complex disease. </w:t>
      </w:r>
      <w:r w:rsidRPr="008A016F">
        <w:rPr>
          <w:rFonts w:ascii="Cambria" w:hAnsi="Cambria"/>
          <w:i/>
          <w:iCs/>
          <w:noProof/>
          <w:sz w:val="24"/>
        </w:rPr>
        <w:t>Genome Res</w:t>
      </w:r>
      <w:r w:rsidRPr="008A016F">
        <w:rPr>
          <w:rFonts w:ascii="Cambria" w:hAnsi="Cambria"/>
          <w:noProof/>
          <w:sz w:val="24"/>
        </w:rPr>
        <w:t xml:space="preserve"> </w:t>
      </w:r>
      <w:r w:rsidRPr="008A016F">
        <w:rPr>
          <w:rFonts w:ascii="Cambria" w:hAnsi="Cambria"/>
          <w:b/>
          <w:bCs/>
          <w:noProof/>
          <w:sz w:val="24"/>
        </w:rPr>
        <w:t>22,</w:t>
      </w:r>
      <w:r w:rsidRPr="008A016F">
        <w:rPr>
          <w:rFonts w:ascii="Cambria" w:hAnsi="Cambria"/>
          <w:noProof/>
          <w:sz w:val="24"/>
        </w:rPr>
        <w:t xml:space="preserve"> 2230–2240 (2012).</w:t>
      </w:r>
    </w:p>
    <w:p w14:paraId="6929CEA1"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9.</w:t>
      </w:r>
      <w:r w:rsidRPr="008A016F">
        <w:rPr>
          <w:rFonts w:ascii="Cambria" w:hAnsi="Cambria"/>
          <w:noProof/>
          <w:sz w:val="24"/>
        </w:rPr>
        <w:tab/>
        <w:t xml:space="preserve">Wan, X. </w:t>
      </w:r>
      <w:r w:rsidRPr="008A016F">
        <w:rPr>
          <w:rFonts w:ascii="Cambria" w:hAnsi="Cambria"/>
          <w:i/>
          <w:iCs/>
          <w:noProof/>
          <w:sz w:val="24"/>
        </w:rPr>
        <w:t>et al.</w:t>
      </w:r>
      <w:r w:rsidRPr="008A016F">
        <w:rPr>
          <w:rFonts w:ascii="Cambria" w:hAnsi="Cambria"/>
          <w:noProof/>
          <w:sz w:val="24"/>
        </w:rPr>
        <w:t xml:space="preserve"> BOOST: A Fast Approach to Detecting Gene-Gene Interactions in Genome-wide Case-Control Studies. </w:t>
      </w:r>
      <w:r w:rsidRPr="008A016F">
        <w:rPr>
          <w:rFonts w:ascii="Cambria" w:hAnsi="Cambria"/>
          <w:i/>
          <w:iCs/>
          <w:noProof/>
          <w:sz w:val="24"/>
        </w:rPr>
        <w:t>Am. J. Hum. Genet.</w:t>
      </w:r>
      <w:r w:rsidRPr="008A016F">
        <w:rPr>
          <w:rFonts w:ascii="Cambria" w:hAnsi="Cambria"/>
          <w:noProof/>
          <w:sz w:val="24"/>
        </w:rPr>
        <w:t xml:space="preserve"> </w:t>
      </w:r>
      <w:r w:rsidRPr="008A016F">
        <w:rPr>
          <w:rFonts w:ascii="Cambria" w:hAnsi="Cambria"/>
          <w:b/>
          <w:bCs/>
          <w:noProof/>
          <w:sz w:val="24"/>
        </w:rPr>
        <w:t>87,</w:t>
      </w:r>
      <w:r w:rsidRPr="008A016F">
        <w:rPr>
          <w:rFonts w:ascii="Cambria" w:hAnsi="Cambria"/>
          <w:noProof/>
          <w:sz w:val="24"/>
        </w:rPr>
        <w:t xml:space="preserve"> 325–340 (2010).</w:t>
      </w:r>
    </w:p>
    <w:p w14:paraId="03E8F81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0.</w:t>
      </w:r>
      <w:r w:rsidRPr="008A016F">
        <w:rPr>
          <w:rFonts w:ascii="Cambria" w:hAnsi="Cambria"/>
          <w:noProof/>
          <w:sz w:val="24"/>
        </w:rPr>
        <w:tab/>
        <w:t xml:space="preserve">Gyenesei, A., Moody, J., Semple, C. a M., Haley, C. S. &amp; Wei, W.-H. High-throughput analysis of epistasis in genome-wide association studies with BiForce.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8,</w:t>
      </w:r>
      <w:r w:rsidRPr="008A016F">
        <w:rPr>
          <w:rFonts w:ascii="Cambria" w:hAnsi="Cambria"/>
          <w:noProof/>
          <w:sz w:val="24"/>
        </w:rPr>
        <w:t xml:space="preserve"> 1957–64 (2012).</w:t>
      </w:r>
    </w:p>
    <w:p w14:paraId="1B835385"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1.</w:t>
      </w:r>
      <w:r w:rsidRPr="008A016F">
        <w:rPr>
          <w:rFonts w:ascii="Cambria" w:hAnsi="Cambria"/>
          <w:noProof/>
          <w:sz w:val="24"/>
        </w:rPr>
        <w:tab/>
        <w:t xml:space="preserve">Wei, W., Gyenesei, A., Semple, C. A. M. &amp; Haley, C. S. Properties of Local Interactions and Their Potential Value in Complementing Genome-Wide Association Studie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71203 (2013).</w:t>
      </w:r>
    </w:p>
    <w:p w14:paraId="1827C6C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2.</w:t>
      </w:r>
      <w:r w:rsidRPr="008A016F">
        <w:rPr>
          <w:rFonts w:ascii="Cambria" w:hAnsi="Cambria"/>
          <w:noProof/>
          <w:sz w:val="24"/>
        </w:rPr>
        <w:tab/>
        <w:t xml:space="preserve">Gauderman, W. J. Sample size requirements for association studies of gene-gene interaction. </w:t>
      </w:r>
      <w:r w:rsidRPr="008A016F">
        <w:rPr>
          <w:rFonts w:ascii="Cambria" w:hAnsi="Cambria"/>
          <w:i/>
          <w:iCs/>
          <w:noProof/>
          <w:sz w:val="24"/>
        </w:rPr>
        <w:t>Am J Epidemiol</w:t>
      </w:r>
      <w:r w:rsidRPr="008A016F">
        <w:rPr>
          <w:rFonts w:ascii="Cambria" w:hAnsi="Cambria"/>
          <w:noProof/>
          <w:sz w:val="24"/>
        </w:rPr>
        <w:t xml:space="preserve"> </w:t>
      </w:r>
      <w:r w:rsidRPr="008A016F">
        <w:rPr>
          <w:rFonts w:ascii="Cambria" w:hAnsi="Cambria"/>
          <w:b/>
          <w:bCs/>
          <w:noProof/>
          <w:sz w:val="24"/>
        </w:rPr>
        <w:t>155,</w:t>
      </w:r>
      <w:r w:rsidRPr="008A016F">
        <w:rPr>
          <w:rFonts w:ascii="Cambria" w:hAnsi="Cambria"/>
          <w:noProof/>
          <w:sz w:val="24"/>
        </w:rPr>
        <w:t xml:space="preserve"> 478–484 (2002).</w:t>
      </w:r>
    </w:p>
    <w:p w14:paraId="1B53AC47" w14:textId="24428A7F" w:rsidR="00DB6049" w:rsidRPr="00DB6049" w:rsidRDefault="008A016F" w:rsidP="00DB6049">
      <w:pPr>
        <w:pStyle w:val="NormalWeb"/>
        <w:ind w:left="640" w:hanging="640"/>
        <w:divId w:val="1301808323"/>
        <w:rPr>
          <w:rFonts w:ascii="Cambria" w:hAnsi="Cambria"/>
          <w:noProof/>
          <w:sz w:val="24"/>
        </w:rPr>
      </w:pPr>
      <w:r w:rsidRPr="008A016F">
        <w:rPr>
          <w:rFonts w:ascii="Cambria" w:hAnsi="Cambria"/>
          <w:noProof/>
          <w:sz w:val="24"/>
        </w:rPr>
        <w:t>23.</w:t>
      </w:r>
      <w:r w:rsidRPr="008A016F">
        <w:rPr>
          <w:rFonts w:ascii="Cambria" w:hAnsi="Cambria"/>
          <w:noProof/>
          <w:sz w:val="24"/>
        </w:rPr>
        <w:tab/>
        <w:t xml:space="preserve">Zuk, O., Hechter, E., Sunyaev, S. R. &amp; Lander, E. S. The mystery of missing heritability: Genetic interactions create phantom heritability. </w:t>
      </w:r>
      <w:r w:rsidRPr="008A016F">
        <w:rPr>
          <w:rFonts w:ascii="Cambria" w:hAnsi="Cambria"/>
          <w:i/>
          <w:iCs/>
          <w:noProof/>
          <w:sz w:val="24"/>
        </w:rPr>
        <w:t>Proc Natl Acad Sci U S A</w:t>
      </w:r>
      <w:r w:rsidRPr="008A016F">
        <w:rPr>
          <w:rFonts w:ascii="Cambria" w:hAnsi="Cambria"/>
          <w:noProof/>
          <w:sz w:val="24"/>
        </w:rPr>
        <w:t xml:space="preserve"> </w:t>
      </w:r>
      <w:r w:rsidRPr="008A016F">
        <w:rPr>
          <w:rFonts w:ascii="Cambria" w:hAnsi="Cambria"/>
          <w:b/>
          <w:bCs/>
          <w:noProof/>
          <w:sz w:val="24"/>
        </w:rPr>
        <w:t>109,</w:t>
      </w:r>
      <w:r w:rsidRPr="008A016F">
        <w:rPr>
          <w:rFonts w:ascii="Cambria" w:hAnsi="Cambria"/>
          <w:noProof/>
          <w:sz w:val="24"/>
        </w:rPr>
        <w:t xml:space="preserve"> 1193–1198 (2012).</w:t>
      </w:r>
      <w:ins w:id="288" w:author="Gib Hemani" w:date="2014-06-27T01:49:00Z">
        <w:r w:rsidR="00DB6049">
          <w:rPr>
            <w:rFonts w:ascii="Cambria" w:hAnsi="Cambria"/>
            <w:noProof/>
            <w:sz w:val="24"/>
          </w:rPr>
          <w:t xml:space="preserve"> </w:t>
        </w:r>
      </w:ins>
      <w:ins w:id="289" w:author="Gib Hemani" w:date="2014-06-27T01:48:00Z">
        <w:r w:rsidR="00DB6049">
          <w:rPr>
            <w:rFonts w:ascii="Cambria" w:hAnsi="Cambria"/>
            <w:b/>
            <w:i/>
            <w:noProof/>
            <w:sz w:val="24"/>
          </w:rPr>
          <w:t>An interesting theoretical exploration of how disease traits can be the sum of many lower level pathways, and how polygenic modes of inheritance may in</w:t>
        </w:r>
      </w:ins>
      <w:ins w:id="290" w:author="Gib Hemani" w:date="2014-06-27T01:49:00Z">
        <w:r w:rsidR="00DB6049">
          <w:rPr>
            <w:rFonts w:ascii="Cambria" w:hAnsi="Cambria"/>
            <w:b/>
            <w:i/>
            <w:noProof/>
            <w:sz w:val="24"/>
          </w:rPr>
          <w:t>voke</w:t>
        </w:r>
      </w:ins>
      <w:ins w:id="291" w:author="Gib Hemani" w:date="2014-06-27T01:48:00Z">
        <w:r w:rsidR="00DB6049">
          <w:rPr>
            <w:rFonts w:ascii="Cambria" w:hAnsi="Cambria"/>
            <w:b/>
            <w:i/>
            <w:noProof/>
            <w:sz w:val="24"/>
          </w:rPr>
          <w:t xml:space="preserve"> high level epistasis</w:t>
        </w:r>
      </w:ins>
    </w:p>
    <w:p w14:paraId="5156E83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4.</w:t>
      </w:r>
      <w:r w:rsidRPr="008A016F">
        <w:rPr>
          <w:rFonts w:ascii="Cambria" w:hAnsi="Cambria"/>
          <w:noProof/>
          <w:sz w:val="24"/>
        </w:rPr>
        <w:tab/>
        <w:t xml:space="preserve">Ma, L. </w:t>
      </w:r>
      <w:r w:rsidRPr="008A016F">
        <w:rPr>
          <w:rFonts w:ascii="Cambria" w:hAnsi="Cambria"/>
          <w:i/>
          <w:iCs/>
          <w:noProof/>
          <w:sz w:val="24"/>
        </w:rPr>
        <w:t>et al.</w:t>
      </w:r>
      <w:r w:rsidRPr="008A016F">
        <w:rPr>
          <w:rFonts w:ascii="Cambria" w:hAnsi="Cambria"/>
          <w:noProof/>
          <w:sz w:val="24"/>
        </w:rPr>
        <w:t xml:space="preserve"> Knowledge-driven analysis identifies a gene-gene interaction affecting high-density lipoprotein cholesterol levels in multi-ethnic population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1002714 (2012).</w:t>
      </w:r>
    </w:p>
    <w:p w14:paraId="0E174A18"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5.</w:t>
      </w:r>
      <w:r w:rsidRPr="008A016F">
        <w:rPr>
          <w:rFonts w:ascii="Cambria" w:hAnsi="Cambria"/>
          <w:noProof/>
          <w:sz w:val="24"/>
        </w:rPr>
        <w:tab/>
        <w:t xml:space="preserve">Evans, D. M. </w:t>
      </w:r>
      <w:r w:rsidRPr="008A016F">
        <w:rPr>
          <w:rFonts w:ascii="Cambria" w:hAnsi="Cambria"/>
          <w:i/>
          <w:iCs/>
          <w:noProof/>
          <w:sz w:val="24"/>
        </w:rPr>
        <w:t>et al.</w:t>
      </w:r>
      <w:r w:rsidRPr="008A016F">
        <w:rPr>
          <w:rFonts w:ascii="Cambria" w:hAnsi="Cambria"/>
          <w:noProof/>
          <w:sz w:val="24"/>
        </w:rPr>
        <w:t xml:space="preserve"> Interaction between ERAP1 and HLA-B27 in ankylosing spondylitis implicates peptide handling in the mechanism for HLA-B27 in disease susceptibility. </w:t>
      </w:r>
      <w:r w:rsidRPr="008A016F">
        <w:rPr>
          <w:rFonts w:ascii="Cambria" w:hAnsi="Cambria"/>
          <w:i/>
          <w:iCs/>
          <w:noProof/>
          <w:sz w:val="24"/>
        </w:rPr>
        <w:t>Nat. Genet.</w:t>
      </w:r>
      <w:r w:rsidRPr="008A016F">
        <w:rPr>
          <w:rFonts w:ascii="Cambria" w:hAnsi="Cambria"/>
          <w:noProof/>
          <w:sz w:val="24"/>
        </w:rPr>
        <w:t xml:space="preserve"> </w:t>
      </w:r>
      <w:r w:rsidRPr="008A016F">
        <w:rPr>
          <w:rFonts w:ascii="Cambria" w:hAnsi="Cambria"/>
          <w:b/>
          <w:bCs/>
          <w:noProof/>
          <w:sz w:val="24"/>
        </w:rPr>
        <w:t>43,</w:t>
      </w:r>
      <w:r w:rsidRPr="008A016F">
        <w:rPr>
          <w:rFonts w:ascii="Cambria" w:hAnsi="Cambria"/>
          <w:noProof/>
          <w:sz w:val="24"/>
        </w:rPr>
        <w:t xml:space="preserve"> 761–767 (2011).</w:t>
      </w:r>
    </w:p>
    <w:p w14:paraId="2E82327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6.</w:t>
      </w:r>
      <w:r w:rsidRPr="008A016F">
        <w:rPr>
          <w:rFonts w:ascii="Cambria" w:hAnsi="Cambria"/>
          <w:noProof/>
          <w:sz w:val="24"/>
        </w:rPr>
        <w:tab/>
        <w:t xml:space="preserve">Strange, A. </w:t>
      </w:r>
      <w:r w:rsidRPr="008A016F">
        <w:rPr>
          <w:rFonts w:ascii="Cambria" w:hAnsi="Cambria"/>
          <w:i/>
          <w:iCs/>
          <w:noProof/>
          <w:sz w:val="24"/>
        </w:rPr>
        <w:t>et al.</w:t>
      </w:r>
      <w:r w:rsidRPr="008A016F">
        <w:rPr>
          <w:rFonts w:ascii="Cambria" w:hAnsi="Cambria"/>
          <w:noProof/>
          <w:sz w:val="24"/>
        </w:rPr>
        <w:t xml:space="preserve"> A genome-wide association study identifies new psoriasis susceptibility loci and an interaction between HLA-C and ERAP1. </w:t>
      </w:r>
      <w:r w:rsidRPr="008A016F">
        <w:rPr>
          <w:rFonts w:ascii="Cambria" w:hAnsi="Cambria"/>
          <w:i/>
          <w:iCs/>
          <w:noProof/>
          <w:sz w:val="24"/>
        </w:rPr>
        <w:t>Nat. Genet.</w:t>
      </w:r>
      <w:r w:rsidRPr="008A016F">
        <w:rPr>
          <w:rFonts w:ascii="Cambria" w:hAnsi="Cambria"/>
          <w:noProof/>
          <w:sz w:val="24"/>
        </w:rPr>
        <w:t xml:space="preserve"> </w:t>
      </w:r>
      <w:r w:rsidRPr="008A016F">
        <w:rPr>
          <w:rFonts w:ascii="Cambria" w:hAnsi="Cambria"/>
          <w:b/>
          <w:bCs/>
          <w:noProof/>
          <w:sz w:val="24"/>
        </w:rPr>
        <w:t>42,</w:t>
      </w:r>
      <w:r w:rsidRPr="008A016F">
        <w:rPr>
          <w:rFonts w:ascii="Cambria" w:hAnsi="Cambria"/>
          <w:noProof/>
          <w:sz w:val="24"/>
        </w:rPr>
        <w:t xml:space="preserve"> 985–90 (2010).</w:t>
      </w:r>
    </w:p>
    <w:p w14:paraId="53D6DE7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7.</w:t>
      </w:r>
      <w:r w:rsidRPr="008A016F">
        <w:rPr>
          <w:rFonts w:ascii="Cambria" w:hAnsi="Cambria"/>
          <w:noProof/>
          <w:sz w:val="24"/>
        </w:rPr>
        <w:tab/>
        <w:t xml:space="preserve">Carlborg, O. &amp; Haley, C. S. Epistasis: too often neglected in complex trait studies? </w:t>
      </w:r>
      <w:r w:rsidRPr="008A016F">
        <w:rPr>
          <w:rFonts w:ascii="Cambria" w:hAnsi="Cambria"/>
          <w:i/>
          <w:iCs/>
          <w:noProof/>
          <w:sz w:val="24"/>
        </w:rPr>
        <w:t>Nat Rev Genet</w:t>
      </w:r>
      <w:r w:rsidRPr="008A016F">
        <w:rPr>
          <w:rFonts w:ascii="Cambria" w:hAnsi="Cambria"/>
          <w:noProof/>
          <w:sz w:val="24"/>
        </w:rPr>
        <w:t xml:space="preserve"> </w:t>
      </w:r>
      <w:r w:rsidRPr="008A016F">
        <w:rPr>
          <w:rFonts w:ascii="Cambria" w:hAnsi="Cambria"/>
          <w:b/>
          <w:bCs/>
          <w:noProof/>
          <w:sz w:val="24"/>
        </w:rPr>
        <w:t>5,</w:t>
      </w:r>
      <w:r w:rsidRPr="008A016F">
        <w:rPr>
          <w:rFonts w:ascii="Cambria" w:hAnsi="Cambria"/>
          <w:noProof/>
          <w:sz w:val="24"/>
        </w:rPr>
        <w:t xml:space="preserve"> 618–625 (2004).</w:t>
      </w:r>
    </w:p>
    <w:p w14:paraId="75214FE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8.</w:t>
      </w:r>
      <w:r w:rsidRPr="008A016F">
        <w:rPr>
          <w:rFonts w:ascii="Cambria" w:hAnsi="Cambria"/>
          <w:noProof/>
          <w:sz w:val="24"/>
        </w:rPr>
        <w:tab/>
        <w:t xml:space="preserve">Evans, D. M., Marchini, J., Morris, A. P. &amp; Cardon, L. R. Two-Stage Two-Locus Models in Genome-Wide Association.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2,</w:t>
      </w:r>
      <w:r w:rsidRPr="008A016F">
        <w:rPr>
          <w:rFonts w:ascii="Cambria" w:hAnsi="Cambria"/>
          <w:noProof/>
          <w:sz w:val="24"/>
        </w:rPr>
        <w:t xml:space="preserve"> e157 (2006).</w:t>
      </w:r>
    </w:p>
    <w:p w14:paraId="1A030E23"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29.</w:t>
      </w:r>
      <w:r w:rsidRPr="008A016F">
        <w:rPr>
          <w:rFonts w:ascii="Cambria" w:hAnsi="Cambria"/>
          <w:noProof/>
          <w:sz w:val="24"/>
        </w:rPr>
        <w:tab/>
        <w:t xml:space="preserve">Marchini, J., Donnelly, P. &amp; Cardon, L. R. Genome-wide strategies for detecting multiple loci that influence complex diseases. </w:t>
      </w:r>
      <w:r w:rsidRPr="008A016F">
        <w:rPr>
          <w:rFonts w:ascii="Cambria" w:hAnsi="Cambria"/>
          <w:i/>
          <w:iCs/>
          <w:noProof/>
          <w:sz w:val="24"/>
        </w:rPr>
        <w:t>Nat. Genet.</w:t>
      </w:r>
      <w:r w:rsidRPr="008A016F">
        <w:rPr>
          <w:rFonts w:ascii="Cambria" w:hAnsi="Cambria"/>
          <w:noProof/>
          <w:sz w:val="24"/>
        </w:rPr>
        <w:t xml:space="preserve"> </w:t>
      </w:r>
      <w:r w:rsidRPr="008A016F">
        <w:rPr>
          <w:rFonts w:ascii="Cambria" w:hAnsi="Cambria"/>
          <w:b/>
          <w:bCs/>
          <w:noProof/>
          <w:sz w:val="24"/>
        </w:rPr>
        <w:t>37,</w:t>
      </w:r>
      <w:r w:rsidRPr="008A016F">
        <w:rPr>
          <w:rFonts w:ascii="Cambria" w:hAnsi="Cambria"/>
          <w:noProof/>
          <w:sz w:val="24"/>
        </w:rPr>
        <w:t xml:space="preserve"> 413–417 (2005).</w:t>
      </w:r>
    </w:p>
    <w:p w14:paraId="024217A1"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0.</w:t>
      </w:r>
      <w:r w:rsidRPr="008A016F">
        <w:rPr>
          <w:rFonts w:ascii="Cambria" w:hAnsi="Cambria"/>
          <w:noProof/>
          <w:sz w:val="24"/>
        </w:rPr>
        <w:tab/>
        <w:t xml:space="preserve">Hoh, J. &amp; Ott, J. Mathematical multi-locus approaches to localizing complex human trait genes. </w:t>
      </w:r>
      <w:r w:rsidRPr="008A016F">
        <w:rPr>
          <w:rFonts w:ascii="Cambria" w:hAnsi="Cambria"/>
          <w:i/>
          <w:iCs/>
          <w:noProof/>
          <w:sz w:val="24"/>
        </w:rPr>
        <w:t>Nat Rev Genet</w:t>
      </w:r>
      <w:r w:rsidRPr="008A016F">
        <w:rPr>
          <w:rFonts w:ascii="Cambria" w:hAnsi="Cambria"/>
          <w:noProof/>
          <w:sz w:val="24"/>
        </w:rPr>
        <w:t xml:space="preserve"> </w:t>
      </w:r>
      <w:r w:rsidRPr="008A016F">
        <w:rPr>
          <w:rFonts w:ascii="Cambria" w:hAnsi="Cambria"/>
          <w:b/>
          <w:bCs/>
          <w:noProof/>
          <w:sz w:val="24"/>
        </w:rPr>
        <w:t>4,</w:t>
      </w:r>
      <w:r w:rsidRPr="008A016F">
        <w:rPr>
          <w:rFonts w:ascii="Cambria" w:hAnsi="Cambria"/>
          <w:noProof/>
          <w:sz w:val="24"/>
        </w:rPr>
        <w:t xml:space="preserve"> 701–709 (2003).</w:t>
      </w:r>
    </w:p>
    <w:p w14:paraId="3C9136D5"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1.</w:t>
      </w:r>
      <w:r w:rsidRPr="008A016F">
        <w:rPr>
          <w:rFonts w:ascii="Cambria" w:hAnsi="Cambria"/>
          <w:noProof/>
          <w:sz w:val="24"/>
        </w:rPr>
        <w:tab/>
        <w:t xml:space="preserve">Zhao, J., Jin, L. &amp; Xiong, M. Test for interaction between two unlinked loci. </w:t>
      </w:r>
      <w:r w:rsidRPr="008A016F">
        <w:rPr>
          <w:rFonts w:ascii="Cambria" w:hAnsi="Cambria"/>
          <w:i/>
          <w:iCs/>
          <w:noProof/>
          <w:sz w:val="24"/>
        </w:rPr>
        <w:t>Am J Hum Genet</w:t>
      </w:r>
      <w:r w:rsidRPr="008A016F">
        <w:rPr>
          <w:rFonts w:ascii="Cambria" w:hAnsi="Cambria"/>
          <w:noProof/>
          <w:sz w:val="24"/>
        </w:rPr>
        <w:t xml:space="preserve"> </w:t>
      </w:r>
      <w:r w:rsidRPr="008A016F">
        <w:rPr>
          <w:rFonts w:ascii="Cambria" w:hAnsi="Cambria"/>
          <w:b/>
          <w:bCs/>
          <w:noProof/>
          <w:sz w:val="24"/>
        </w:rPr>
        <w:t>79,</w:t>
      </w:r>
      <w:r w:rsidRPr="008A016F">
        <w:rPr>
          <w:rFonts w:ascii="Cambria" w:hAnsi="Cambria"/>
          <w:noProof/>
          <w:sz w:val="24"/>
        </w:rPr>
        <w:t xml:space="preserve"> 831–845 (2006).</w:t>
      </w:r>
    </w:p>
    <w:p w14:paraId="29F15DD4"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2.</w:t>
      </w:r>
      <w:r w:rsidRPr="008A016F">
        <w:rPr>
          <w:rFonts w:ascii="Cambria" w:hAnsi="Cambria"/>
          <w:noProof/>
          <w:sz w:val="24"/>
        </w:rPr>
        <w:tab/>
        <w:t xml:space="preserve">Haig, D. Does heritability hide in epistasis between linked SNPs? </w:t>
      </w:r>
      <w:r w:rsidRPr="008A016F">
        <w:rPr>
          <w:rFonts w:ascii="Cambria" w:hAnsi="Cambria"/>
          <w:i/>
          <w:iCs/>
          <w:noProof/>
          <w:sz w:val="24"/>
        </w:rPr>
        <w:t>Eur J Hum Genet</w:t>
      </w:r>
      <w:r w:rsidRPr="008A016F">
        <w:rPr>
          <w:rFonts w:ascii="Cambria" w:hAnsi="Cambria"/>
          <w:noProof/>
          <w:sz w:val="24"/>
        </w:rPr>
        <w:t xml:space="preserve"> </w:t>
      </w:r>
      <w:r w:rsidRPr="008A016F">
        <w:rPr>
          <w:rFonts w:ascii="Cambria" w:hAnsi="Cambria"/>
          <w:b/>
          <w:bCs/>
          <w:noProof/>
          <w:sz w:val="24"/>
        </w:rPr>
        <w:t>19,</w:t>
      </w:r>
      <w:r w:rsidRPr="008A016F">
        <w:rPr>
          <w:rFonts w:ascii="Cambria" w:hAnsi="Cambria"/>
          <w:noProof/>
          <w:sz w:val="24"/>
        </w:rPr>
        <w:t xml:space="preserve"> 123 (2011).</w:t>
      </w:r>
    </w:p>
    <w:p w14:paraId="2BA94D55"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3.</w:t>
      </w:r>
      <w:r w:rsidRPr="008A016F">
        <w:rPr>
          <w:rFonts w:ascii="Cambria" w:hAnsi="Cambria"/>
          <w:noProof/>
          <w:sz w:val="24"/>
        </w:rPr>
        <w:tab/>
        <w:t xml:space="preserve">Wellek, S. &amp; Ziegler, A. A genotype-based approach to assessing the association between single nucleotide polymorphisms. </w:t>
      </w:r>
      <w:r w:rsidRPr="008A016F">
        <w:rPr>
          <w:rFonts w:ascii="Cambria" w:hAnsi="Cambria"/>
          <w:i/>
          <w:iCs/>
          <w:noProof/>
          <w:sz w:val="24"/>
        </w:rPr>
        <w:t>Hum Hered</w:t>
      </w:r>
      <w:r w:rsidRPr="008A016F">
        <w:rPr>
          <w:rFonts w:ascii="Cambria" w:hAnsi="Cambria"/>
          <w:noProof/>
          <w:sz w:val="24"/>
        </w:rPr>
        <w:t xml:space="preserve"> </w:t>
      </w:r>
      <w:r w:rsidRPr="008A016F">
        <w:rPr>
          <w:rFonts w:ascii="Cambria" w:hAnsi="Cambria"/>
          <w:b/>
          <w:bCs/>
          <w:noProof/>
          <w:sz w:val="24"/>
        </w:rPr>
        <w:t>67,</w:t>
      </w:r>
      <w:r w:rsidRPr="008A016F">
        <w:rPr>
          <w:rFonts w:ascii="Cambria" w:hAnsi="Cambria"/>
          <w:noProof/>
          <w:sz w:val="24"/>
        </w:rPr>
        <w:t xml:space="preserve"> 128–139 (2009).</w:t>
      </w:r>
    </w:p>
    <w:p w14:paraId="19087C04"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4.</w:t>
      </w:r>
      <w:r w:rsidRPr="008A016F">
        <w:rPr>
          <w:rFonts w:ascii="Cambria" w:hAnsi="Cambria"/>
          <w:noProof/>
          <w:sz w:val="24"/>
        </w:rPr>
        <w:tab/>
        <w:t xml:space="preserve">Yuan, Z. </w:t>
      </w:r>
      <w:r w:rsidRPr="008A016F">
        <w:rPr>
          <w:rFonts w:ascii="Cambria" w:hAnsi="Cambria"/>
          <w:i/>
          <w:iCs/>
          <w:noProof/>
          <w:sz w:val="24"/>
        </w:rPr>
        <w:t>et al.</w:t>
      </w:r>
      <w:r w:rsidRPr="008A016F">
        <w:rPr>
          <w:rFonts w:ascii="Cambria" w:hAnsi="Cambria"/>
          <w:noProof/>
          <w:sz w:val="24"/>
        </w:rPr>
        <w:t xml:space="preserve"> From Interaction to Co-Association -A Fisher r-To-z Transformation-Based Simple Statistic for Real World Genome-Wide Association Study.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70774 (2013).</w:t>
      </w:r>
    </w:p>
    <w:p w14:paraId="758A598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5.</w:t>
      </w:r>
      <w:r w:rsidRPr="008A016F">
        <w:rPr>
          <w:rFonts w:ascii="Cambria" w:hAnsi="Cambria"/>
          <w:noProof/>
          <w:sz w:val="24"/>
        </w:rPr>
        <w:tab/>
        <w:t xml:space="preserve">Hu, J. K., Wang, X. &amp; Wang, P. Testing gene-gene interactions in genome wide association studies. </w:t>
      </w:r>
      <w:r w:rsidRPr="008A016F">
        <w:rPr>
          <w:rFonts w:ascii="Cambria" w:hAnsi="Cambria"/>
          <w:i/>
          <w:iCs/>
          <w:noProof/>
          <w:sz w:val="24"/>
        </w:rPr>
        <w:t>Genet. Epidemiol.</w:t>
      </w:r>
      <w:r w:rsidRPr="008A016F">
        <w:rPr>
          <w:rFonts w:ascii="Cambria" w:hAnsi="Cambria"/>
          <w:noProof/>
          <w:sz w:val="24"/>
        </w:rPr>
        <w:t xml:space="preserve"> </w:t>
      </w:r>
      <w:r w:rsidRPr="008A016F">
        <w:rPr>
          <w:rFonts w:ascii="Cambria" w:hAnsi="Cambria"/>
          <w:b/>
          <w:bCs/>
          <w:noProof/>
          <w:sz w:val="24"/>
        </w:rPr>
        <w:t>38,</w:t>
      </w:r>
      <w:r w:rsidRPr="008A016F">
        <w:rPr>
          <w:rFonts w:ascii="Cambria" w:hAnsi="Cambria"/>
          <w:noProof/>
          <w:sz w:val="24"/>
        </w:rPr>
        <w:t xml:space="preserve"> 123–34 (2014).</w:t>
      </w:r>
    </w:p>
    <w:p w14:paraId="57997319"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6.</w:t>
      </w:r>
      <w:r w:rsidRPr="008A016F">
        <w:rPr>
          <w:rFonts w:ascii="Cambria" w:hAnsi="Cambria"/>
          <w:noProof/>
          <w:sz w:val="24"/>
        </w:rPr>
        <w:tab/>
        <w:t xml:space="preserve">Zhang, Y. &amp; Liu, J. S. Bayesian inference of epistatic interactions in case-control studies. </w:t>
      </w:r>
      <w:r w:rsidRPr="008A016F">
        <w:rPr>
          <w:rFonts w:ascii="Cambria" w:hAnsi="Cambria"/>
          <w:i/>
          <w:iCs/>
          <w:noProof/>
          <w:sz w:val="24"/>
        </w:rPr>
        <w:t>Nat. Genet.</w:t>
      </w:r>
      <w:r w:rsidRPr="008A016F">
        <w:rPr>
          <w:rFonts w:ascii="Cambria" w:hAnsi="Cambria"/>
          <w:noProof/>
          <w:sz w:val="24"/>
        </w:rPr>
        <w:t xml:space="preserve"> </w:t>
      </w:r>
      <w:r w:rsidRPr="008A016F">
        <w:rPr>
          <w:rFonts w:ascii="Cambria" w:hAnsi="Cambria"/>
          <w:b/>
          <w:bCs/>
          <w:noProof/>
          <w:sz w:val="24"/>
        </w:rPr>
        <w:t>39,</w:t>
      </w:r>
      <w:r w:rsidRPr="008A016F">
        <w:rPr>
          <w:rFonts w:ascii="Cambria" w:hAnsi="Cambria"/>
          <w:noProof/>
          <w:sz w:val="24"/>
        </w:rPr>
        <w:t xml:space="preserve"> 1167–1173 (2007).</w:t>
      </w:r>
    </w:p>
    <w:p w14:paraId="34E16504"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7.</w:t>
      </w:r>
      <w:r w:rsidRPr="008A016F">
        <w:rPr>
          <w:rFonts w:ascii="Cambria" w:hAnsi="Cambria"/>
          <w:noProof/>
          <w:sz w:val="24"/>
        </w:rPr>
        <w:tab/>
        <w:t xml:space="preserve">Tang, W., Wu, X., Jiang, R. &amp; Li, Y. Epistatic module detection for case-control studies: a Bayesian model with a Gibbs sampling strategy.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5,</w:t>
      </w:r>
      <w:r w:rsidRPr="008A016F">
        <w:rPr>
          <w:rFonts w:ascii="Cambria" w:hAnsi="Cambria"/>
          <w:noProof/>
          <w:sz w:val="24"/>
        </w:rPr>
        <w:t xml:space="preserve"> e1000464 (2009).</w:t>
      </w:r>
    </w:p>
    <w:p w14:paraId="45ED299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8.</w:t>
      </w:r>
      <w:r w:rsidRPr="008A016F">
        <w:rPr>
          <w:rFonts w:ascii="Cambria" w:hAnsi="Cambria"/>
          <w:noProof/>
          <w:sz w:val="24"/>
        </w:rPr>
        <w:tab/>
        <w:t xml:space="preserve">Chen, G. K. &amp; Thomas, D. C. Using biological knowledge to discover higher order interactions in genetic association studies. </w:t>
      </w:r>
      <w:r w:rsidRPr="008A016F">
        <w:rPr>
          <w:rFonts w:ascii="Cambria" w:hAnsi="Cambria"/>
          <w:i/>
          <w:iCs/>
          <w:noProof/>
          <w:sz w:val="24"/>
        </w:rPr>
        <w:t>Genet Epidemiol</w:t>
      </w:r>
      <w:r w:rsidRPr="008A016F">
        <w:rPr>
          <w:rFonts w:ascii="Cambria" w:hAnsi="Cambria"/>
          <w:noProof/>
          <w:sz w:val="24"/>
        </w:rPr>
        <w:t xml:space="preserve"> </w:t>
      </w:r>
      <w:r w:rsidRPr="008A016F">
        <w:rPr>
          <w:rFonts w:ascii="Cambria" w:hAnsi="Cambria"/>
          <w:b/>
          <w:bCs/>
          <w:noProof/>
          <w:sz w:val="24"/>
        </w:rPr>
        <w:t>34,</w:t>
      </w:r>
      <w:r w:rsidRPr="008A016F">
        <w:rPr>
          <w:rFonts w:ascii="Cambria" w:hAnsi="Cambria"/>
          <w:noProof/>
          <w:sz w:val="24"/>
        </w:rPr>
        <w:t xml:space="preserve"> 863–878 (2010).</w:t>
      </w:r>
    </w:p>
    <w:p w14:paraId="366239B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39.</w:t>
      </w:r>
      <w:r w:rsidRPr="008A016F">
        <w:rPr>
          <w:rFonts w:ascii="Cambria" w:hAnsi="Cambria"/>
          <w:noProof/>
          <w:sz w:val="24"/>
        </w:rPr>
        <w:tab/>
        <w:t xml:space="preserve">Yi, N., Kaklamani, V. G. &amp; Pasche, B. Bayesian analysis of genetic interactions in case-control studies, with application to adiponectin genes and colorectal cancer risk. </w:t>
      </w:r>
      <w:r w:rsidRPr="008A016F">
        <w:rPr>
          <w:rFonts w:ascii="Cambria" w:hAnsi="Cambria"/>
          <w:i/>
          <w:iCs/>
          <w:noProof/>
          <w:sz w:val="24"/>
        </w:rPr>
        <w:t>Ann Hum Genet</w:t>
      </w:r>
      <w:r w:rsidRPr="008A016F">
        <w:rPr>
          <w:rFonts w:ascii="Cambria" w:hAnsi="Cambria"/>
          <w:noProof/>
          <w:sz w:val="24"/>
        </w:rPr>
        <w:t xml:space="preserve"> </w:t>
      </w:r>
      <w:r w:rsidRPr="008A016F">
        <w:rPr>
          <w:rFonts w:ascii="Cambria" w:hAnsi="Cambria"/>
          <w:b/>
          <w:bCs/>
          <w:noProof/>
          <w:sz w:val="24"/>
        </w:rPr>
        <w:t>75,</w:t>
      </w:r>
      <w:r w:rsidRPr="008A016F">
        <w:rPr>
          <w:rFonts w:ascii="Cambria" w:hAnsi="Cambria"/>
          <w:noProof/>
          <w:sz w:val="24"/>
        </w:rPr>
        <w:t xml:space="preserve"> 90–104 (2011).</w:t>
      </w:r>
    </w:p>
    <w:p w14:paraId="714DC8F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0.</w:t>
      </w:r>
      <w:r w:rsidRPr="008A016F">
        <w:rPr>
          <w:rFonts w:ascii="Cambria" w:hAnsi="Cambria"/>
          <w:noProof/>
          <w:sz w:val="24"/>
        </w:rPr>
        <w:tab/>
        <w:t xml:space="preserve">Zhang, Y. A novel bayesian graphical model for genome-wide multi-SNP association mapping. </w:t>
      </w:r>
      <w:r w:rsidRPr="008A016F">
        <w:rPr>
          <w:rFonts w:ascii="Cambria" w:hAnsi="Cambria"/>
          <w:i/>
          <w:iCs/>
          <w:noProof/>
          <w:sz w:val="24"/>
        </w:rPr>
        <w:t>Genet. Epidemiol.</w:t>
      </w:r>
      <w:r w:rsidRPr="008A016F">
        <w:rPr>
          <w:rFonts w:ascii="Cambria" w:hAnsi="Cambria"/>
          <w:noProof/>
          <w:sz w:val="24"/>
        </w:rPr>
        <w:t xml:space="preserve"> </w:t>
      </w:r>
      <w:r w:rsidRPr="008A016F">
        <w:rPr>
          <w:rFonts w:ascii="Cambria" w:hAnsi="Cambria"/>
          <w:b/>
          <w:bCs/>
          <w:noProof/>
          <w:sz w:val="24"/>
        </w:rPr>
        <w:t>36,</w:t>
      </w:r>
      <w:r w:rsidRPr="008A016F">
        <w:rPr>
          <w:rFonts w:ascii="Cambria" w:hAnsi="Cambria"/>
          <w:noProof/>
          <w:sz w:val="24"/>
        </w:rPr>
        <w:t xml:space="preserve"> 36–47 (2012).</w:t>
      </w:r>
    </w:p>
    <w:p w14:paraId="5024C77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1.</w:t>
      </w:r>
      <w:r w:rsidRPr="008A016F">
        <w:rPr>
          <w:rFonts w:ascii="Cambria" w:hAnsi="Cambria"/>
          <w:noProof/>
          <w:sz w:val="24"/>
        </w:rPr>
        <w:tab/>
        <w:t xml:space="preserve">Li, J., Zhang, K. &amp; Yi, N. A Bayesian hierarchical model for detecting haplotype-haplotype and haplotype-environment interactions in genetic association studies. </w:t>
      </w:r>
      <w:r w:rsidRPr="008A016F">
        <w:rPr>
          <w:rFonts w:ascii="Cambria" w:hAnsi="Cambria"/>
          <w:i/>
          <w:iCs/>
          <w:noProof/>
          <w:sz w:val="24"/>
        </w:rPr>
        <w:t>Hum Hered</w:t>
      </w:r>
      <w:r w:rsidRPr="008A016F">
        <w:rPr>
          <w:rFonts w:ascii="Cambria" w:hAnsi="Cambria"/>
          <w:noProof/>
          <w:sz w:val="24"/>
        </w:rPr>
        <w:t xml:space="preserve"> </w:t>
      </w:r>
      <w:r w:rsidRPr="008A016F">
        <w:rPr>
          <w:rFonts w:ascii="Cambria" w:hAnsi="Cambria"/>
          <w:b/>
          <w:bCs/>
          <w:noProof/>
          <w:sz w:val="24"/>
        </w:rPr>
        <w:t>71,</w:t>
      </w:r>
      <w:r w:rsidRPr="008A016F">
        <w:rPr>
          <w:rFonts w:ascii="Cambria" w:hAnsi="Cambria"/>
          <w:noProof/>
          <w:sz w:val="24"/>
        </w:rPr>
        <w:t xml:space="preserve"> 148–160 (2011).</w:t>
      </w:r>
    </w:p>
    <w:p w14:paraId="2E04D834"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2.</w:t>
      </w:r>
      <w:r w:rsidRPr="008A016F">
        <w:rPr>
          <w:rFonts w:ascii="Cambria" w:hAnsi="Cambria"/>
          <w:noProof/>
          <w:sz w:val="24"/>
        </w:rPr>
        <w:tab/>
        <w:t xml:space="preserve">Ferreira, T. &amp; Marchini, J. Modeling interactions with known risk loci-a Bayesian model averaging approach. </w:t>
      </w:r>
      <w:r w:rsidRPr="008A016F">
        <w:rPr>
          <w:rFonts w:ascii="Cambria" w:hAnsi="Cambria"/>
          <w:i/>
          <w:iCs/>
          <w:noProof/>
          <w:sz w:val="24"/>
        </w:rPr>
        <w:t>Ann Hum Genet</w:t>
      </w:r>
      <w:r w:rsidRPr="008A016F">
        <w:rPr>
          <w:rFonts w:ascii="Cambria" w:hAnsi="Cambria"/>
          <w:noProof/>
          <w:sz w:val="24"/>
        </w:rPr>
        <w:t xml:space="preserve"> </w:t>
      </w:r>
      <w:r w:rsidRPr="008A016F">
        <w:rPr>
          <w:rFonts w:ascii="Cambria" w:hAnsi="Cambria"/>
          <w:b/>
          <w:bCs/>
          <w:noProof/>
          <w:sz w:val="24"/>
        </w:rPr>
        <w:t>75,</w:t>
      </w:r>
      <w:r w:rsidRPr="008A016F">
        <w:rPr>
          <w:rFonts w:ascii="Cambria" w:hAnsi="Cambria"/>
          <w:noProof/>
          <w:sz w:val="24"/>
        </w:rPr>
        <w:t xml:space="preserve"> 1–9 (2011).</w:t>
      </w:r>
    </w:p>
    <w:p w14:paraId="0AE710A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3.</w:t>
      </w:r>
      <w:r w:rsidRPr="008A016F">
        <w:rPr>
          <w:rFonts w:ascii="Cambria" w:hAnsi="Cambria"/>
          <w:noProof/>
          <w:sz w:val="24"/>
        </w:rPr>
        <w:tab/>
        <w:t xml:space="preserve">Turner, S. D. </w:t>
      </w:r>
      <w:r w:rsidRPr="008A016F">
        <w:rPr>
          <w:rFonts w:ascii="Cambria" w:hAnsi="Cambria"/>
          <w:i/>
          <w:iCs/>
          <w:noProof/>
          <w:sz w:val="24"/>
        </w:rPr>
        <w:t>et al.</w:t>
      </w:r>
      <w:r w:rsidRPr="008A016F">
        <w:rPr>
          <w:rFonts w:ascii="Cambria" w:hAnsi="Cambria"/>
          <w:noProof/>
          <w:sz w:val="24"/>
        </w:rPr>
        <w:t xml:space="preserve"> Knowledge-driven multi-locus analysis reveals gene-gene interactions influencing HDL cholesterol level in two independent EMR-linked biobank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6,</w:t>
      </w:r>
      <w:r w:rsidRPr="008A016F">
        <w:rPr>
          <w:rFonts w:ascii="Cambria" w:hAnsi="Cambria"/>
          <w:noProof/>
          <w:sz w:val="24"/>
        </w:rPr>
        <w:t xml:space="preserve"> e19586 (2011).</w:t>
      </w:r>
    </w:p>
    <w:p w14:paraId="5D77386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4.</w:t>
      </w:r>
      <w:r w:rsidRPr="008A016F">
        <w:rPr>
          <w:rFonts w:ascii="Cambria" w:hAnsi="Cambria"/>
          <w:noProof/>
          <w:sz w:val="24"/>
        </w:rPr>
        <w:tab/>
        <w:t xml:space="preserve">Ackermann, M. &amp; Beyer, A. Systematic detection of epistatic interactions based on allele pair frequencie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1002463 (2012).</w:t>
      </w:r>
    </w:p>
    <w:p w14:paraId="41BC924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5.</w:t>
      </w:r>
      <w:r w:rsidRPr="008A016F">
        <w:rPr>
          <w:rFonts w:ascii="Cambria" w:hAnsi="Cambria"/>
          <w:noProof/>
          <w:sz w:val="24"/>
        </w:rPr>
        <w:tab/>
        <w:t xml:space="preserve">Xie, M., Li, J. &amp; Jiang, T. Detecting genome-wide epistases based on the clustering of relatively frequent items.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8,</w:t>
      </w:r>
      <w:r w:rsidRPr="008A016F">
        <w:rPr>
          <w:rFonts w:ascii="Cambria" w:hAnsi="Cambria"/>
          <w:noProof/>
          <w:sz w:val="24"/>
        </w:rPr>
        <w:t xml:space="preserve"> 5–12 (2012).</w:t>
      </w:r>
    </w:p>
    <w:p w14:paraId="7A45729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6.</w:t>
      </w:r>
      <w:r w:rsidRPr="008A016F">
        <w:rPr>
          <w:rFonts w:ascii="Cambria" w:hAnsi="Cambria"/>
          <w:noProof/>
          <w:sz w:val="24"/>
        </w:rPr>
        <w:tab/>
        <w:t xml:space="preserve">Zhang, X., Huang, S., Zou, F. &amp; Wang, W. TEAM: efficient two-locus epistasis tests in human genome-wide association study.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6,</w:t>
      </w:r>
      <w:r w:rsidRPr="008A016F">
        <w:rPr>
          <w:rFonts w:ascii="Cambria" w:hAnsi="Cambria"/>
          <w:noProof/>
          <w:sz w:val="24"/>
        </w:rPr>
        <w:t xml:space="preserve"> i217–i227 (2010).</w:t>
      </w:r>
    </w:p>
    <w:p w14:paraId="554A8DF5" w14:textId="7BAD586C"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7.</w:t>
      </w:r>
      <w:r w:rsidRPr="008A016F">
        <w:rPr>
          <w:rFonts w:ascii="Cambria" w:hAnsi="Cambria"/>
          <w:noProof/>
          <w:sz w:val="24"/>
        </w:rPr>
        <w:tab/>
        <w:t>Brinza, D., Schultz, M., Tesler, G. &amp; Bafna, V. RAPID detection of gene</w:t>
      </w:r>
      <w:del w:id="292" w:author="Gib Hemani" w:date="2014-06-27T01:59:00Z">
        <w:r w:rsidRPr="008A016F" w:rsidDel="00F30BC7">
          <w:rPr>
            <w:rFonts w:ascii="Cambria" w:hAnsi="Cambria"/>
            <w:noProof/>
            <w:sz w:val="24"/>
          </w:rPr>
          <w:delText>â€“</w:delText>
        </w:r>
      </w:del>
      <w:ins w:id="293" w:author="Gib Hemani" w:date="2014-06-27T01:59:00Z">
        <w:r w:rsidR="00F30BC7">
          <w:rPr>
            <w:rFonts w:ascii="Cambria" w:hAnsi="Cambria"/>
            <w:noProof/>
            <w:sz w:val="24"/>
          </w:rPr>
          <w:t>-</w:t>
        </w:r>
      </w:ins>
      <w:r w:rsidRPr="008A016F">
        <w:rPr>
          <w:rFonts w:ascii="Cambria" w:hAnsi="Cambria"/>
          <w:noProof/>
          <w:sz w:val="24"/>
        </w:rPr>
        <w:t xml:space="preserve">gene interactions in genome-wide association studies.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6,</w:t>
      </w:r>
      <w:r w:rsidRPr="008A016F">
        <w:rPr>
          <w:rFonts w:ascii="Cambria" w:hAnsi="Cambria"/>
          <w:noProof/>
          <w:sz w:val="24"/>
        </w:rPr>
        <w:t xml:space="preserve"> 2856–2862 (2010).</w:t>
      </w:r>
    </w:p>
    <w:p w14:paraId="2834CE5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8.</w:t>
      </w:r>
      <w:r w:rsidRPr="008A016F">
        <w:rPr>
          <w:rFonts w:ascii="Cambria" w:hAnsi="Cambria"/>
          <w:noProof/>
          <w:sz w:val="24"/>
        </w:rPr>
        <w:tab/>
        <w:t xml:space="preserve">Ueki, M. &amp; Tamiya, G. Ultrahigh-dimensional variable selection method for whole-genome gene-gene interaction analysis. </w:t>
      </w:r>
      <w:r w:rsidRPr="008A016F">
        <w:rPr>
          <w:rFonts w:ascii="Cambria" w:hAnsi="Cambria"/>
          <w:i/>
          <w:iCs/>
          <w:noProof/>
          <w:sz w:val="24"/>
        </w:rPr>
        <w:t>BMC Bioinformatics</w:t>
      </w:r>
      <w:r w:rsidRPr="008A016F">
        <w:rPr>
          <w:rFonts w:ascii="Cambria" w:hAnsi="Cambria"/>
          <w:noProof/>
          <w:sz w:val="24"/>
        </w:rPr>
        <w:t xml:space="preserve"> </w:t>
      </w:r>
      <w:r w:rsidRPr="008A016F">
        <w:rPr>
          <w:rFonts w:ascii="Cambria" w:hAnsi="Cambria"/>
          <w:b/>
          <w:bCs/>
          <w:noProof/>
          <w:sz w:val="24"/>
        </w:rPr>
        <w:t>13,</w:t>
      </w:r>
      <w:r w:rsidRPr="008A016F">
        <w:rPr>
          <w:rFonts w:ascii="Cambria" w:hAnsi="Cambria"/>
          <w:noProof/>
          <w:sz w:val="24"/>
        </w:rPr>
        <w:t xml:space="preserve"> 72 (2012).</w:t>
      </w:r>
    </w:p>
    <w:p w14:paraId="0CDCAD6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49.</w:t>
      </w:r>
      <w:r w:rsidRPr="008A016F">
        <w:rPr>
          <w:rFonts w:ascii="Cambria" w:hAnsi="Cambria"/>
          <w:noProof/>
          <w:sz w:val="24"/>
        </w:rPr>
        <w:tab/>
        <w:t xml:space="preserve">Yang, C. </w:t>
      </w:r>
      <w:r w:rsidRPr="008A016F">
        <w:rPr>
          <w:rFonts w:ascii="Cambria" w:hAnsi="Cambria"/>
          <w:i/>
          <w:iCs/>
          <w:noProof/>
          <w:sz w:val="24"/>
        </w:rPr>
        <w:t>et al.</w:t>
      </w:r>
      <w:r w:rsidRPr="008A016F">
        <w:rPr>
          <w:rFonts w:ascii="Cambria" w:hAnsi="Cambria"/>
          <w:noProof/>
          <w:sz w:val="24"/>
        </w:rPr>
        <w:t xml:space="preserve"> SNPHarvester: a filtering-based approach for detecting epistatic interactions in genome-wide association studies.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5,</w:t>
      </w:r>
      <w:r w:rsidRPr="008A016F">
        <w:rPr>
          <w:rFonts w:ascii="Cambria" w:hAnsi="Cambria"/>
          <w:noProof/>
          <w:sz w:val="24"/>
        </w:rPr>
        <w:t xml:space="preserve"> 504–511 (2009).</w:t>
      </w:r>
    </w:p>
    <w:p w14:paraId="08F450E9"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0.</w:t>
      </w:r>
      <w:r w:rsidRPr="008A016F">
        <w:rPr>
          <w:rFonts w:ascii="Cambria" w:hAnsi="Cambria"/>
          <w:noProof/>
          <w:sz w:val="24"/>
        </w:rPr>
        <w:tab/>
        <w:t xml:space="preserve">Shen, X., Pettersson, M., Ronnegard, L. &amp; Carlborg, O. Inheritance beyond plain heritability: variance-controlling genes in Arabidopsis thaliana.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1002839 (2012).</w:t>
      </w:r>
    </w:p>
    <w:p w14:paraId="1FD0B8F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1.</w:t>
      </w:r>
      <w:r w:rsidRPr="008A016F">
        <w:rPr>
          <w:rFonts w:ascii="Cambria" w:hAnsi="Cambria"/>
          <w:noProof/>
          <w:sz w:val="24"/>
        </w:rPr>
        <w:tab/>
        <w:t xml:space="preserve">Ronnegard, L. &amp; Valdar, W. Recent developments in statistical methods for detecting genetic loci affecting phenotypic variability. </w:t>
      </w:r>
      <w:r w:rsidRPr="008A016F">
        <w:rPr>
          <w:rFonts w:ascii="Cambria" w:hAnsi="Cambria"/>
          <w:i/>
          <w:iCs/>
          <w:noProof/>
          <w:sz w:val="24"/>
        </w:rPr>
        <w:t>BMC Genet</w:t>
      </w:r>
      <w:r w:rsidRPr="008A016F">
        <w:rPr>
          <w:rFonts w:ascii="Cambria" w:hAnsi="Cambria"/>
          <w:noProof/>
          <w:sz w:val="24"/>
        </w:rPr>
        <w:t xml:space="preserve"> </w:t>
      </w:r>
      <w:r w:rsidRPr="008A016F">
        <w:rPr>
          <w:rFonts w:ascii="Cambria" w:hAnsi="Cambria"/>
          <w:b/>
          <w:bCs/>
          <w:noProof/>
          <w:sz w:val="24"/>
        </w:rPr>
        <w:t>13,</w:t>
      </w:r>
      <w:r w:rsidRPr="008A016F">
        <w:rPr>
          <w:rFonts w:ascii="Cambria" w:hAnsi="Cambria"/>
          <w:noProof/>
          <w:sz w:val="24"/>
        </w:rPr>
        <w:t xml:space="preserve"> 63 (2012).</w:t>
      </w:r>
    </w:p>
    <w:p w14:paraId="25557A2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2.</w:t>
      </w:r>
      <w:r w:rsidRPr="008A016F">
        <w:rPr>
          <w:rFonts w:ascii="Cambria" w:hAnsi="Cambria"/>
          <w:noProof/>
          <w:sz w:val="24"/>
        </w:rPr>
        <w:tab/>
        <w:t xml:space="preserve">Lewinger, J. P. </w:t>
      </w:r>
      <w:r w:rsidRPr="008A016F">
        <w:rPr>
          <w:rFonts w:ascii="Cambria" w:hAnsi="Cambria"/>
          <w:i/>
          <w:iCs/>
          <w:noProof/>
          <w:sz w:val="24"/>
        </w:rPr>
        <w:t>et al.</w:t>
      </w:r>
      <w:r w:rsidRPr="008A016F">
        <w:rPr>
          <w:rFonts w:ascii="Cambria" w:hAnsi="Cambria"/>
          <w:noProof/>
          <w:sz w:val="24"/>
        </w:rPr>
        <w:t xml:space="preserve"> Efficient two-step testing of gene-gene interactions in genome-wide association studies. </w:t>
      </w:r>
      <w:r w:rsidRPr="008A016F">
        <w:rPr>
          <w:rFonts w:ascii="Cambria" w:hAnsi="Cambria"/>
          <w:i/>
          <w:iCs/>
          <w:noProof/>
          <w:sz w:val="24"/>
        </w:rPr>
        <w:t>Genet. Epidemiol.</w:t>
      </w:r>
      <w:r w:rsidRPr="008A016F">
        <w:rPr>
          <w:rFonts w:ascii="Cambria" w:hAnsi="Cambria"/>
          <w:noProof/>
          <w:sz w:val="24"/>
        </w:rPr>
        <w:t xml:space="preserve"> </w:t>
      </w:r>
      <w:r w:rsidRPr="008A016F">
        <w:rPr>
          <w:rFonts w:ascii="Cambria" w:hAnsi="Cambria"/>
          <w:b/>
          <w:bCs/>
          <w:noProof/>
          <w:sz w:val="24"/>
        </w:rPr>
        <w:t>37,</w:t>
      </w:r>
      <w:r w:rsidRPr="008A016F">
        <w:rPr>
          <w:rFonts w:ascii="Cambria" w:hAnsi="Cambria"/>
          <w:noProof/>
          <w:sz w:val="24"/>
        </w:rPr>
        <w:t xml:space="preserve"> 440–51 (2013).</w:t>
      </w:r>
    </w:p>
    <w:p w14:paraId="5B3D205C"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3.</w:t>
      </w:r>
      <w:r w:rsidRPr="008A016F">
        <w:rPr>
          <w:rFonts w:ascii="Cambria" w:hAnsi="Cambria"/>
          <w:noProof/>
          <w:sz w:val="24"/>
        </w:rPr>
        <w:tab/>
        <w:t xml:space="preserve">Sun, X. </w:t>
      </w:r>
      <w:r w:rsidRPr="008A016F">
        <w:rPr>
          <w:rFonts w:ascii="Cambria" w:hAnsi="Cambria"/>
          <w:i/>
          <w:iCs/>
          <w:noProof/>
          <w:sz w:val="24"/>
        </w:rPr>
        <w:t>et al.</w:t>
      </w:r>
      <w:r w:rsidRPr="008A016F">
        <w:rPr>
          <w:rFonts w:ascii="Cambria" w:hAnsi="Cambria"/>
          <w:noProof/>
          <w:sz w:val="24"/>
        </w:rPr>
        <w:t xml:space="preserve"> Analysis pipeline for the epistasis search - statistical versus biological filtering. </w:t>
      </w:r>
      <w:r w:rsidRPr="008A016F">
        <w:rPr>
          <w:rFonts w:ascii="Cambria" w:hAnsi="Cambria"/>
          <w:i/>
          <w:iCs/>
          <w:noProof/>
          <w:sz w:val="24"/>
        </w:rPr>
        <w:t>Front. Genet.</w:t>
      </w:r>
      <w:r w:rsidRPr="008A016F">
        <w:rPr>
          <w:rFonts w:ascii="Cambria" w:hAnsi="Cambria"/>
          <w:noProof/>
          <w:sz w:val="24"/>
        </w:rPr>
        <w:t xml:space="preserve"> </w:t>
      </w:r>
      <w:r w:rsidRPr="008A016F">
        <w:rPr>
          <w:rFonts w:ascii="Cambria" w:hAnsi="Cambria"/>
          <w:b/>
          <w:bCs/>
          <w:noProof/>
          <w:sz w:val="24"/>
        </w:rPr>
        <w:t>5,</w:t>
      </w:r>
      <w:r w:rsidRPr="008A016F">
        <w:rPr>
          <w:rFonts w:ascii="Cambria" w:hAnsi="Cambria"/>
          <w:noProof/>
          <w:sz w:val="24"/>
        </w:rPr>
        <w:t xml:space="preserve"> 106 (2014).</w:t>
      </w:r>
    </w:p>
    <w:p w14:paraId="530F479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4.</w:t>
      </w:r>
      <w:r w:rsidRPr="008A016F">
        <w:rPr>
          <w:rFonts w:ascii="Cambria" w:hAnsi="Cambria"/>
          <w:noProof/>
          <w:sz w:val="24"/>
        </w:rPr>
        <w:tab/>
        <w:t xml:space="preserve">Fairfax, B. P. </w:t>
      </w:r>
      <w:r w:rsidRPr="008A016F">
        <w:rPr>
          <w:rFonts w:ascii="Cambria" w:hAnsi="Cambria"/>
          <w:i/>
          <w:iCs/>
          <w:noProof/>
          <w:sz w:val="24"/>
        </w:rPr>
        <w:t>et al.</w:t>
      </w:r>
      <w:r w:rsidRPr="008A016F">
        <w:rPr>
          <w:rFonts w:ascii="Cambria" w:hAnsi="Cambria"/>
          <w:noProof/>
          <w:sz w:val="24"/>
        </w:rPr>
        <w:t xml:space="preserve"> Genetics of gene expression in primary immune cells identifies cell type-specific master regulators and roles of HLA alleles. </w:t>
      </w:r>
      <w:r w:rsidRPr="008A016F">
        <w:rPr>
          <w:rFonts w:ascii="Cambria" w:hAnsi="Cambria"/>
          <w:i/>
          <w:iCs/>
          <w:noProof/>
          <w:sz w:val="24"/>
        </w:rPr>
        <w:t>Nat Genet</w:t>
      </w:r>
      <w:r w:rsidRPr="008A016F">
        <w:rPr>
          <w:rFonts w:ascii="Cambria" w:hAnsi="Cambria"/>
          <w:noProof/>
          <w:sz w:val="24"/>
        </w:rPr>
        <w:t xml:space="preserve"> </w:t>
      </w:r>
      <w:r w:rsidRPr="008A016F">
        <w:rPr>
          <w:rFonts w:ascii="Cambria" w:hAnsi="Cambria"/>
          <w:b/>
          <w:bCs/>
          <w:noProof/>
          <w:sz w:val="24"/>
        </w:rPr>
        <w:t>44,</w:t>
      </w:r>
      <w:r w:rsidRPr="008A016F">
        <w:rPr>
          <w:rFonts w:ascii="Cambria" w:hAnsi="Cambria"/>
          <w:noProof/>
          <w:sz w:val="24"/>
        </w:rPr>
        <w:t xml:space="preserve"> 502–510 (2012).</w:t>
      </w:r>
    </w:p>
    <w:p w14:paraId="0C3AEB84"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5.</w:t>
      </w:r>
      <w:r w:rsidRPr="008A016F">
        <w:rPr>
          <w:rFonts w:ascii="Cambria" w:hAnsi="Cambria"/>
          <w:noProof/>
          <w:sz w:val="24"/>
        </w:rPr>
        <w:tab/>
        <w:t xml:space="preserve">Trynka, G. </w:t>
      </w:r>
      <w:r w:rsidRPr="008A016F">
        <w:rPr>
          <w:rFonts w:ascii="Cambria" w:hAnsi="Cambria"/>
          <w:i/>
          <w:iCs/>
          <w:noProof/>
          <w:sz w:val="24"/>
        </w:rPr>
        <w:t>et al.</w:t>
      </w:r>
      <w:r w:rsidRPr="008A016F">
        <w:rPr>
          <w:rFonts w:ascii="Cambria" w:hAnsi="Cambria"/>
          <w:noProof/>
          <w:sz w:val="24"/>
        </w:rPr>
        <w:t xml:space="preserve"> Chromatin marks identify critical cell types for fine mapping complex trait variants. </w:t>
      </w:r>
      <w:r w:rsidRPr="008A016F">
        <w:rPr>
          <w:rFonts w:ascii="Cambria" w:hAnsi="Cambria"/>
          <w:i/>
          <w:iCs/>
          <w:noProof/>
          <w:sz w:val="24"/>
        </w:rPr>
        <w:t>Nat Genet</w:t>
      </w:r>
      <w:r w:rsidRPr="008A016F">
        <w:rPr>
          <w:rFonts w:ascii="Cambria" w:hAnsi="Cambria"/>
          <w:noProof/>
          <w:sz w:val="24"/>
        </w:rPr>
        <w:t xml:space="preserve"> </w:t>
      </w:r>
      <w:r w:rsidRPr="008A016F">
        <w:rPr>
          <w:rFonts w:ascii="Cambria" w:hAnsi="Cambria"/>
          <w:b/>
          <w:bCs/>
          <w:noProof/>
          <w:sz w:val="24"/>
        </w:rPr>
        <w:t>45,</w:t>
      </w:r>
      <w:r w:rsidRPr="008A016F">
        <w:rPr>
          <w:rFonts w:ascii="Cambria" w:hAnsi="Cambria"/>
          <w:noProof/>
          <w:sz w:val="24"/>
        </w:rPr>
        <w:t xml:space="preserve"> 124–130 (2013).</w:t>
      </w:r>
    </w:p>
    <w:p w14:paraId="4B69D123"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6.</w:t>
      </w:r>
      <w:r w:rsidRPr="008A016F">
        <w:rPr>
          <w:rFonts w:ascii="Cambria" w:hAnsi="Cambria"/>
          <w:noProof/>
          <w:sz w:val="24"/>
        </w:rPr>
        <w:tab/>
        <w:t xml:space="preserve">Yang, C. </w:t>
      </w:r>
      <w:r w:rsidRPr="008A016F">
        <w:rPr>
          <w:rFonts w:ascii="Cambria" w:hAnsi="Cambria"/>
          <w:i/>
          <w:iCs/>
          <w:noProof/>
          <w:sz w:val="24"/>
        </w:rPr>
        <w:t>et al.</w:t>
      </w:r>
      <w:r w:rsidRPr="008A016F">
        <w:rPr>
          <w:rFonts w:ascii="Cambria" w:hAnsi="Cambria"/>
          <w:noProof/>
          <w:sz w:val="24"/>
        </w:rPr>
        <w:t xml:space="preserve"> The choice of null distributions for detecting gene-gene interactions in genome-wide association studies. </w:t>
      </w:r>
      <w:r w:rsidRPr="008A016F">
        <w:rPr>
          <w:rFonts w:ascii="Cambria" w:hAnsi="Cambria"/>
          <w:i/>
          <w:iCs/>
          <w:noProof/>
          <w:sz w:val="24"/>
        </w:rPr>
        <w:t>BMC Bioinformatics</w:t>
      </w:r>
      <w:r w:rsidRPr="008A016F">
        <w:rPr>
          <w:rFonts w:ascii="Cambria" w:hAnsi="Cambria"/>
          <w:noProof/>
          <w:sz w:val="24"/>
        </w:rPr>
        <w:t xml:space="preserve"> </w:t>
      </w:r>
      <w:r w:rsidRPr="008A016F">
        <w:rPr>
          <w:rFonts w:ascii="Cambria" w:hAnsi="Cambria"/>
          <w:b/>
          <w:bCs/>
          <w:noProof/>
          <w:sz w:val="24"/>
        </w:rPr>
        <w:t>12 Suppl 1,</w:t>
      </w:r>
      <w:r w:rsidRPr="008A016F">
        <w:rPr>
          <w:rFonts w:ascii="Cambria" w:hAnsi="Cambria"/>
          <w:noProof/>
          <w:sz w:val="24"/>
        </w:rPr>
        <w:t xml:space="preserve"> S26 (2011).</w:t>
      </w:r>
    </w:p>
    <w:p w14:paraId="35890FAC"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7.</w:t>
      </w:r>
      <w:r w:rsidRPr="008A016F">
        <w:rPr>
          <w:rFonts w:ascii="Cambria" w:hAnsi="Cambria"/>
          <w:noProof/>
          <w:sz w:val="24"/>
        </w:rPr>
        <w:tab/>
        <w:t xml:space="preserve">Fang, G. </w:t>
      </w:r>
      <w:r w:rsidRPr="008A016F">
        <w:rPr>
          <w:rFonts w:ascii="Cambria" w:hAnsi="Cambria"/>
          <w:i/>
          <w:iCs/>
          <w:noProof/>
          <w:sz w:val="24"/>
        </w:rPr>
        <w:t>et al.</w:t>
      </w:r>
      <w:r w:rsidRPr="008A016F">
        <w:rPr>
          <w:rFonts w:ascii="Cambria" w:hAnsi="Cambria"/>
          <w:noProof/>
          <w:sz w:val="24"/>
        </w:rPr>
        <w:t xml:space="preserve"> High-order SNP combinations associated with complex diseases: efficient discovery, statistical power and functional interaction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7,</w:t>
      </w:r>
      <w:r w:rsidRPr="008A016F">
        <w:rPr>
          <w:rFonts w:ascii="Cambria" w:hAnsi="Cambria"/>
          <w:noProof/>
          <w:sz w:val="24"/>
        </w:rPr>
        <w:t xml:space="preserve"> e33531 (2012).</w:t>
      </w:r>
    </w:p>
    <w:p w14:paraId="662AF8CC"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8.</w:t>
      </w:r>
      <w:r w:rsidRPr="008A016F">
        <w:rPr>
          <w:rFonts w:ascii="Cambria" w:hAnsi="Cambria"/>
          <w:noProof/>
          <w:sz w:val="24"/>
        </w:rPr>
        <w:tab/>
        <w:t xml:space="preserve">Culverhouse, R. C. A comparison of methods sensitive to interactions with small main effects. </w:t>
      </w:r>
      <w:r w:rsidRPr="008A016F">
        <w:rPr>
          <w:rFonts w:ascii="Cambria" w:hAnsi="Cambria"/>
          <w:i/>
          <w:iCs/>
          <w:noProof/>
          <w:sz w:val="24"/>
        </w:rPr>
        <w:t>Genet Epidemiol</w:t>
      </w:r>
      <w:r w:rsidRPr="008A016F">
        <w:rPr>
          <w:rFonts w:ascii="Cambria" w:hAnsi="Cambria"/>
          <w:noProof/>
          <w:sz w:val="24"/>
        </w:rPr>
        <w:t xml:space="preserve"> </w:t>
      </w:r>
      <w:r w:rsidRPr="008A016F">
        <w:rPr>
          <w:rFonts w:ascii="Cambria" w:hAnsi="Cambria"/>
          <w:b/>
          <w:bCs/>
          <w:noProof/>
          <w:sz w:val="24"/>
        </w:rPr>
        <w:t>36,</w:t>
      </w:r>
      <w:r w:rsidRPr="008A016F">
        <w:rPr>
          <w:rFonts w:ascii="Cambria" w:hAnsi="Cambria"/>
          <w:noProof/>
          <w:sz w:val="24"/>
        </w:rPr>
        <w:t xml:space="preserve"> 303–311 (2012).</w:t>
      </w:r>
    </w:p>
    <w:p w14:paraId="1997969C"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59.</w:t>
      </w:r>
      <w:r w:rsidRPr="008A016F">
        <w:rPr>
          <w:rFonts w:ascii="Cambria" w:hAnsi="Cambria"/>
          <w:noProof/>
          <w:sz w:val="24"/>
        </w:rPr>
        <w:tab/>
        <w:t xml:space="preserve">Molinaro, A. M. </w:t>
      </w:r>
      <w:r w:rsidRPr="008A016F">
        <w:rPr>
          <w:rFonts w:ascii="Cambria" w:hAnsi="Cambria"/>
          <w:i/>
          <w:iCs/>
          <w:noProof/>
          <w:sz w:val="24"/>
        </w:rPr>
        <w:t>et al.</w:t>
      </w:r>
      <w:r w:rsidRPr="008A016F">
        <w:rPr>
          <w:rFonts w:ascii="Cambria" w:hAnsi="Cambria"/>
          <w:noProof/>
          <w:sz w:val="24"/>
        </w:rPr>
        <w:t xml:space="preserve"> Power of data mining methods to detect genetic associations and interactions. </w:t>
      </w:r>
      <w:r w:rsidRPr="008A016F">
        <w:rPr>
          <w:rFonts w:ascii="Cambria" w:hAnsi="Cambria"/>
          <w:i/>
          <w:iCs/>
          <w:noProof/>
          <w:sz w:val="24"/>
        </w:rPr>
        <w:t>Hum Hered</w:t>
      </w:r>
      <w:r w:rsidRPr="008A016F">
        <w:rPr>
          <w:rFonts w:ascii="Cambria" w:hAnsi="Cambria"/>
          <w:noProof/>
          <w:sz w:val="24"/>
        </w:rPr>
        <w:t xml:space="preserve"> </w:t>
      </w:r>
      <w:r w:rsidRPr="008A016F">
        <w:rPr>
          <w:rFonts w:ascii="Cambria" w:hAnsi="Cambria"/>
          <w:b/>
          <w:bCs/>
          <w:noProof/>
          <w:sz w:val="24"/>
        </w:rPr>
        <w:t>72,</w:t>
      </w:r>
      <w:r w:rsidRPr="008A016F">
        <w:rPr>
          <w:rFonts w:ascii="Cambria" w:hAnsi="Cambria"/>
          <w:noProof/>
          <w:sz w:val="24"/>
        </w:rPr>
        <w:t xml:space="preserve"> 85–97 (2011).</w:t>
      </w:r>
    </w:p>
    <w:p w14:paraId="677992B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0.</w:t>
      </w:r>
      <w:r w:rsidRPr="008A016F">
        <w:rPr>
          <w:rFonts w:ascii="Cambria" w:hAnsi="Cambria"/>
          <w:noProof/>
          <w:sz w:val="24"/>
        </w:rPr>
        <w:tab/>
        <w:t xml:space="preserve">Zhu, Z. </w:t>
      </w:r>
      <w:r w:rsidRPr="008A016F">
        <w:rPr>
          <w:rFonts w:ascii="Cambria" w:hAnsi="Cambria"/>
          <w:i/>
          <w:iCs/>
          <w:noProof/>
          <w:sz w:val="24"/>
        </w:rPr>
        <w:t>et al.</w:t>
      </w:r>
      <w:r w:rsidRPr="008A016F">
        <w:rPr>
          <w:rFonts w:ascii="Cambria" w:hAnsi="Cambria"/>
          <w:noProof/>
          <w:sz w:val="24"/>
        </w:rPr>
        <w:t xml:space="preserve"> Development of GMDR-GPU for Gene-Gene Interaction Analysis and Its Application to WTCCC GWAS Data for Type 2 Diabete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61943 (2013).</w:t>
      </w:r>
    </w:p>
    <w:p w14:paraId="3DFF8C71"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1.</w:t>
      </w:r>
      <w:r w:rsidRPr="008A016F">
        <w:rPr>
          <w:rFonts w:ascii="Cambria" w:hAnsi="Cambria"/>
          <w:noProof/>
          <w:sz w:val="24"/>
        </w:rPr>
        <w:tab/>
        <w:t xml:space="preserve">Schwarz, D. F., König, I. R. &amp; Ziegler, A. On safari to Random Jungle: a fast implementation of Random Forests for high-dimensional data.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6,</w:t>
      </w:r>
      <w:r w:rsidRPr="008A016F">
        <w:rPr>
          <w:rFonts w:ascii="Cambria" w:hAnsi="Cambria"/>
          <w:noProof/>
          <w:sz w:val="24"/>
        </w:rPr>
        <w:t xml:space="preserve"> 1752–8 (2010).</w:t>
      </w:r>
    </w:p>
    <w:p w14:paraId="0FBBA9D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2.</w:t>
      </w:r>
      <w:r w:rsidRPr="008A016F">
        <w:rPr>
          <w:rFonts w:ascii="Cambria" w:hAnsi="Cambria"/>
          <w:noProof/>
          <w:sz w:val="24"/>
        </w:rPr>
        <w:tab/>
        <w:t xml:space="preserve">Knights, J., Yang, J., Chanda, P., Zhang, A. &amp; Ramanathan, M. SYMPHONY, an information-theoretic method for gene-gene and gene-environment interaction analysis of disease syndromes. </w:t>
      </w:r>
      <w:r w:rsidRPr="008A016F">
        <w:rPr>
          <w:rFonts w:ascii="Cambria" w:hAnsi="Cambria"/>
          <w:i/>
          <w:iCs/>
          <w:noProof/>
          <w:sz w:val="24"/>
        </w:rPr>
        <w:t>Heredity (Edinb).</w:t>
      </w:r>
      <w:r w:rsidRPr="008A016F">
        <w:rPr>
          <w:rFonts w:ascii="Cambria" w:hAnsi="Cambria"/>
          <w:noProof/>
          <w:sz w:val="24"/>
        </w:rPr>
        <w:t xml:space="preserve"> </w:t>
      </w:r>
      <w:r w:rsidRPr="008A016F">
        <w:rPr>
          <w:rFonts w:ascii="Cambria" w:hAnsi="Cambria"/>
          <w:b/>
          <w:bCs/>
          <w:noProof/>
          <w:sz w:val="24"/>
        </w:rPr>
        <w:t>110,</w:t>
      </w:r>
      <w:r w:rsidRPr="008A016F">
        <w:rPr>
          <w:rFonts w:ascii="Cambria" w:hAnsi="Cambria"/>
          <w:noProof/>
          <w:sz w:val="24"/>
        </w:rPr>
        <w:t xml:space="preserve"> 548–559 (2013).</w:t>
      </w:r>
    </w:p>
    <w:p w14:paraId="2D6F47F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3.</w:t>
      </w:r>
      <w:r w:rsidRPr="008A016F">
        <w:rPr>
          <w:rFonts w:ascii="Cambria" w:hAnsi="Cambria"/>
          <w:noProof/>
          <w:sz w:val="24"/>
        </w:rPr>
        <w:tab/>
        <w:t xml:space="preserve">Shervais, S., Kramer, P. L., Westaway, S. K., Cox, N. J. &amp; Zwick, M. Reconstructability analysis as a tool for identifying gene-gene interactions in studies of human diseases. </w:t>
      </w:r>
      <w:r w:rsidRPr="008A016F">
        <w:rPr>
          <w:rFonts w:ascii="Cambria" w:hAnsi="Cambria"/>
          <w:i/>
          <w:iCs/>
          <w:noProof/>
          <w:sz w:val="24"/>
        </w:rPr>
        <w:t>Stat Appl Genet Mol Biol</w:t>
      </w:r>
      <w:r w:rsidRPr="008A016F">
        <w:rPr>
          <w:rFonts w:ascii="Cambria" w:hAnsi="Cambria"/>
          <w:noProof/>
          <w:sz w:val="24"/>
        </w:rPr>
        <w:t xml:space="preserve"> </w:t>
      </w:r>
      <w:r w:rsidRPr="008A016F">
        <w:rPr>
          <w:rFonts w:ascii="Cambria" w:hAnsi="Cambria"/>
          <w:b/>
          <w:bCs/>
          <w:noProof/>
          <w:sz w:val="24"/>
        </w:rPr>
        <w:t>9,</w:t>
      </w:r>
      <w:r w:rsidRPr="008A016F">
        <w:rPr>
          <w:rFonts w:ascii="Cambria" w:hAnsi="Cambria"/>
          <w:noProof/>
          <w:sz w:val="24"/>
        </w:rPr>
        <w:t xml:space="preserve"> Article18 (2010).</w:t>
      </w:r>
    </w:p>
    <w:p w14:paraId="2128A4A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4.</w:t>
      </w:r>
      <w:r w:rsidRPr="008A016F">
        <w:rPr>
          <w:rFonts w:ascii="Cambria" w:hAnsi="Cambria"/>
          <w:noProof/>
          <w:sz w:val="24"/>
        </w:rPr>
        <w:tab/>
        <w:t xml:space="preserve">Zwick, M. Reconstructability Analysis of Epistasis. </w:t>
      </w:r>
      <w:r w:rsidRPr="008A016F">
        <w:rPr>
          <w:rFonts w:ascii="Cambria" w:hAnsi="Cambria"/>
          <w:i/>
          <w:iCs/>
          <w:noProof/>
          <w:sz w:val="24"/>
        </w:rPr>
        <w:t>Ann. Hum. Genet.</w:t>
      </w:r>
      <w:r w:rsidRPr="008A016F">
        <w:rPr>
          <w:rFonts w:ascii="Cambria" w:hAnsi="Cambria"/>
          <w:noProof/>
          <w:sz w:val="24"/>
        </w:rPr>
        <w:t xml:space="preserve"> </w:t>
      </w:r>
      <w:r w:rsidRPr="008A016F">
        <w:rPr>
          <w:rFonts w:ascii="Cambria" w:hAnsi="Cambria"/>
          <w:b/>
          <w:bCs/>
          <w:noProof/>
          <w:sz w:val="24"/>
        </w:rPr>
        <w:t>75,</w:t>
      </w:r>
      <w:r w:rsidRPr="008A016F">
        <w:rPr>
          <w:rFonts w:ascii="Cambria" w:hAnsi="Cambria"/>
          <w:noProof/>
          <w:sz w:val="24"/>
        </w:rPr>
        <w:t xml:space="preserve"> 157–171 (2011).</w:t>
      </w:r>
    </w:p>
    <w:p w14:paraId="2F42417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5.</w:t>
      </w:r>
      <w:r w:rsidRPr="008A016F">
        <w:rPr>
          <w:rFonts w:ascii="Cambria" w:hAnsi="Cambria"/>
          <w:noProof/>
          <w:sz w:val="24"/>
        </w:rPr>
        <w:tab/>
        <w:t xml:space="preserve">Lishout, F. V </w:t>
      </w:r>
      <w:r w:rsidRPr="008A016F">
        <w:rPr>
          <w:rFonts w:ascii="Cambria" w:hAnsi="Cambria"/>
          <w:i/>
          <w:iCs/>
          <w:noProof/>
          <w:sz w:val="24"/>
        </w:rPr>
        <w:t>et al.</w:t>
      </w:r>
      <w:r w:rsidRPr="008A016F">
        <w:rPr>
          <w:rFonts w:ascii="Cambria" w:hAnsi="Cambria"/>
          <w:noProof/>
          <w:sz w:val="24"/>
        </w:rPr>
        <w:t xml:space="preserve"> An efficient algorithm to perform multiple testing in epistasis screening. </w:t>
      </w:r>
      <w:r w:rsidRPr="008A016F">
        <w:rPr>
          <w:rFonts w:ascii="Cambria" w:hAnsi="Cambria"/>
          <w:i/>
          <w:iCs/>
          <w:noProof/>
          <w:sz w:val="24"/>
        </w:rPr>
        <w:t>BMC Bioinformatics</w:t>
      </w:r>
      <w:r w:rsidRPr="008A016F">
        <w:rPr>
          <w:rFonts w:ascii="Cambria" w:hAnsi="Cambria"/>
          <w:noProof/>
          <w:sz w:val="24"/>
        </w:rPr>
        <w:t xml:space="preserve"> </w:t>
      </w:r>
      <w:r w:rsidRPr="008A016F">
        <w:rPr>
          <w:rFonts w:ascii="Cambria" w:hAnsi="Cambria"/>
          <w:b/>
          <w:bCs/>
          <w:noProof/>
          <w:sz w:val="24"/>
        </w:rPr>
        <w:t>14,</w:t>
      </w:r>
      <w:r w:rsidRPr="008A016F">
        <w:rPr>
          <w:rFonts w:ascii="Cambria" w:hAnsi="Cambria"/>
          <w:noProof/>
          <w:sz w:val="24"/>
        </w:rPr>
        <w:t xml:space="preserve"> 138 (2013).</w:t>
      </w:r>
    </w:p>
    <w:p w14:paraId="1BD52F3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6.</w:t>
      </w:r>
      <w:r w:rsidRPr="008A016F">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8A016F">
        <w:rPr>
          <w:rFonts w:ascii="Cambria" w:hAnsi="Cambria"/>
          <w:i/>
          <w:iCs/>
          <w:noProof/>
          <w:sz w:val="24"/>
        </w:rPr>
        <w:t>Eur J Hum Genet</w:t>
      </w:r>
      <w:r w:rsidRPr="008A016F">
        <w:rPr>
          <w:rFonts w:ascii="Cambria" w:hAnsi="Cambria"/>
          <w:noProof/>
          <w:sz w:val="24"/>
        </w:rPr>
        <w:t xml:space="preserve"> </w:t>
      </w:r>
      <w:r w:rsidRPr="008A016F">
        <w:rPr>
          <w:rFonts w:ascii="Cambria" w:hAnsi="Cambria"/>
          <w:b/>
          <w:bCs/>
          <w:noProof/>
          <w:sz w:val="24"/>
        </w:rPr>
        <w:t>19,</w:t>
      </w:r>
      <w:r w:rsidRPr="008A016F">
        <w:rPr>
          <w:rFonts w:ascii="Cambria" w:hAnsi="Cambria"/>
          <w:noProof/>
          <w:sz w:val="24"/>
        </w:rPr>
        <w:t xml:space="preserve"> 696–703 (2011).</w:t>
      </w:r>
    </w:p>
    <w:p w14:paraId="5C804BE8"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7.</w:t>
      </w:r>
      <w:r w:rsidRPr="008A016F">
        <w:rPr>
          <w:rFonts w:ascii="Cambria" w:hAnsi="Cambria"/>
          <w:noProof/>
          <w:sz w:val="24"/>
        </w:rPr>
        <w:tab/>
        <w:t xml:space="preserve">Gui, J. </w:t>
      </w:r>
      <w:r w:rsidRPr="008A016F">
        <w:rPr>
          <w:rFonts w:ascii="Cambria" w:hAnsi="Cambria"/>
          <w:i/>
          <w:iCs/>
          <w:noProof/>
          <w:sz w:val="24"/>
        </w:rPr>
        <w:t>et al.</w:t>
      </w:r>
      <w:r w:rsidRPr="008A016F">
        <w:rPr>
          <w:rFonts w:ascii="Cambria" w:hAnsi="Cambria"/>
          <w:noProof/>
          <w:sz w:val="24"/>
        </w:rPr>
        <w:t xml:space="preserve"> A novel survival multifactor dimensionality reduction method for detecting gene-gene interactions with application to bladder cancer prognosis. </w:t>
      </w:r>
      <w:r w:rsidRPr="008A016F">
        <w:rPr>
          <w:rFonts w:ascii="Cambria" w:hAnsi="Cambria"/>
          <w:i/>
          <w:iCs/>
          <w:noProof/>
          <w:sz w:val="24"/>
        </w:rPr>
        <w:t>Hum Genet</w:t>
      </w:r>
      <w:r w:rsidRPr="008A016F">
        <w:rPr>
          <w:rFonts w:ascii="Cambria" w:hAnsi="Cambria"/>
          <w:noProof/>
          <w:sz w:val="24"/>
        </w:rPr>
        <w:t xml:space="preserve"> </w:t>
      </w:r>
      <w:r w:rsidRPr="008A016F">
        <w:rPr>
          <w:rFonts w:ascii="Cambria" w:hAnsi="Cambria"/>
          <w:b/>
          <w:bCs/>
          <w:noProof/>
          <w:sz w:val="24"/>
        </w:rPr>
        <w:t>129,</w:t>
      </w:r>
      <w:r w:rsidRPr="008A016F">
        <w:rPr>
          <w:rFonts w:ascii="Cambria" w:hAnsi="Cambria"/>
          <w:noProof/>
          <w:sz w:val="24"/>
        </w:rPr>
        <w:t xml:space="preserve"> 101–110 (2011).</w:t>
      </w:r>
    </w:p>
    <w:p w14:paraId="40ECECB5"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8.</w:t>
      </w:r>
      <w:r w:rsidRPr="008A016F">
        <w:rPr>
          <w:rFonts w:ascii="Cambria" w:hAnsi="Cambria"/>
          <w:noProof/>
          <w:sz w:val="24"/>
        </w:rPr>
        <w:tab/>
        <w:t xml:space="preserve">Lee, S., Kwon, M. S., Oh, J. M. &amp; Park, T. Gene-gene interaction analysis for the survival phenotype based on the Cox model.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8,</w:t>
      </w:r>
      <w:r w:rsidRPr="008A016F">
        <w:rPr>
          <w:rFonts w:ascii="Cambria" w:hAnsi="Cambria"/>
          <w:noProof/>
          <w:sz w:val="24"/>
        </w:rPr>
        <w:t xml:space="preserve"> i582–i588 (2012).</w:t>
      </w:r>
    </w:p>
    <w:p w14:paraId="5C41A508"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69.</w:t>
      </w:r>
      <w:r w:rsidRPr="008A016F">
        <w:rPr>
          <w:rFonts w:ascii="Cambria" w:hAnsi="Cambria"/>
          <w:noProof/>
          <w:sz w:val="24"/>
        </w:rPr>
        <w:tab/>
        <w:t xml:space="preserve">Yoshida, M. &amp; Koike, A. SNPInterForest: a new method for detecting epistatic interactions. </w:t>
      </w:r>
      <w:r w:rsidRPr="008A016F">
        <w:rPr>
          <w:rFonts w:ascii="Cambria" w:hAnsi="Cambria"/>
          <w:i/>
          <w:iCs/>
          <w:noProof/>
          <w:sz w:val="24"/>
        </w:rPr>
        <w:t>BMC Bioinformatics</w:t>
      </w:r>
      <w:r w:rsidRPr="008A016F">
        <w:rPr>
          <w:rFonts w:ascii="Cambria" w:hAnsi="Cambria"/>
          <w:noProof/>
          <w:sz w:val="24"/>
        </w:rPr>
        <w:t xml:space="preserve"> </w:t>
      </w:r>
      <w:r w:rsidRPr="008A016F">
        <w:rPr>
          <w:rFonts w:ascii="Cambria" w:hAnsi="Cambria"/>
          <w:b/>
          <w:bCs/>
          <w:noProof/>
          <w:sz w:val="24"/>
        </w:rPr>
        <w:t>12,</w:t>
      </w:r>
      <w:r w:rsidRPr="008A016F">
        <w:rPr>
          <w:rFonts w:ascii="Cambria" w:hAnsi="Cambria"/>
          <w:noProof/>
          <w:sz w:val="24"/>
        </w:rPr>
        <w:t xml:space="preserve"> 469 (2011).</w:t>
      </w:r>
    </w:p>
    <w:p w14:paraId="5D651678"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0.</w:t>
      </w:r>
      <w:r w:rsidRPr="008A016F">
        <w:rPr>
          <w:rFonts w:ascii="Cambria" w:hAnsi="Cambria"/>
          <w:noProof/>
          <w:sz w:val="24"/>
        </w:rPr>
        <w:tab/>
        <w:t xml:space="preserve">Li, J., Horstman, B. &amp; Chen, Y. Detecting epistatic effects in association studies at a genomic level based on an ensemble approach.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7,</w:t>
      </w:r>
      <w:r w:rsidRPr="008A016F">
        <w:rPr>
          <w:rFonts w:ascii="Cambria" w:hAnsi="Cambria"/>
          <w:noProof/>
          <w:sz w:val="24"/>
        </w:rPr>
        <w:t xml:space="preserve"> i222–9 (2011).</w:t>
      </w:r>
    </w:p>
    <w:p w14:paraId="0A1BEF6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1.</w:t>
      </w:r>
      <w:r w:rsidRPr="008A016F">
        <w:rPr>
          <w:rFonts w:ascii="Cambria" w:hAnsi="Cambria"/>
          <w:noProof/>
          <w:sz w:val="24"/>
        </w:rPr>
        <w:tab/>
        <w:t xml:space="preserve">Motsinger-Reif, A. A., Fanelli, T. J., Davis, A. C. &amp; Ritchie, M. D. Power of grammatical evolution neural networks to detect gene-gene interactions in the presence of error. </w:t>
      </w:r>
      <w:r w:rsidRPr="008A016F">
        <w:rPr>
          <w:rFonts w:ascii="Cambria" w:hAnsi="Cambria"/>
          <w:i/>
          <w:iCs/>
          <w:noProof/>
          <w:sz w:val="24"/>
        </w:rPr>
        <w:t>BMC Res Notes</w:t>
      </w:r>
      <w:r w:rsidRPr="008A016F">
        <w:rPr>
          <w:rFonts w:ascii="Cambria" w:hAnsi="Cambria"/>
          <w:noProof/>
          <w:sz w:val="24"/>
        </w:rPr>
        <w:t xml:space="preserve"> </w:t>
      </w:r>
      <w:r w:rsidRPr="008A016F">
        <w:rPr>
          <w:rFonts w:ascii="Cambria" w:hAnsi="Cambria"/>
          <w:b/>
          <w:bCs/>
          <w:noProof/>
          <w:sz w:val="24"/>
        </w:rPr>
        <w:t>1,</w:t>
      </w:r>
      <w:r w:rsidRPr="008A016F">
        <w:rPr>
          <w:rFonts w:ascii="Cambria" w:hAnsi="Cambria"/>
          <w:noProof/>
          <w:sz w:val="24"/>
        </w:rPr>
        <w:t xml:space="preserve"> 65 (2008).</w:t>
      </w:r>
    </w:p>
    <w:p w14:paraId="6CBB4AC1"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2.</w:t>
      </w:r>
      <w:r w:rsidRPr="008A016F">
        <w:rPr>
          <w:rFonts w:ascii="Cambria" w:hAnsi="Cambria"/>
          <w:noProof/>
          <w:sz w:val="24"/>
        </w:rPr>
        <w:tab/>
        <w:t xml:space="preserve">De Lobel, L. </w:t>
      </w:r>
      <w:r w:rsidRPr="008A016F">
        <w:rPr>
          <w:rFonts w:ascii="Cambria" w:hAnsi="Cambria"/>
          <w:i/>
          <w:iCs/>
          <w:noProof/>
          <w:sz w:val="24"/>
        </w:rPr>
        <w:t>et al.</w:t>
      </w:r>
      <w:r w:rsidRPr="008A016F">
        <w:rPr>
          <w:rFonts w:ascii="Cambria" w:hAnsi="Cambria"/>
          <w:noProof/>
          <w:sz w:val="24"/>
        </w:rPr>
        <w:t xml:space="preserve"> A screening methodology based on Random Forests to improve the detection of gene-gene interactions. </w:t>
      </w:r>
      <w:r w:rsidRPr="008A016F">
        <w:rPr>
          <w:rFonts w:ascii="Cambria" w:hAnsi="Cambria"/>
          <w:i/>
          <w:iCs/>
          <w:noProof/>
          <w:sz w:val="24"/>
        </w:rPr>
        <w:t>Eur J Hum Genet</w:t>
      </w:r>
      <w:r w:rsidRPr="008A016F">
        <w:rPr>
          <w:rFonts w:ascii="Cambria" w:hAnsi="Cambria"/>
          <w:noProof/>
          <w:sz w:val="24"/>
        </w:rPr>
        <w:t xml:space="preserve"> </w:t>
      </w:r>
      <w:r w:rsidRPr="008A016F">
        <w:rPr>
          <w:rFonts w:ascii="Cambria" w:hAnsi="Cambria"/>
          <w:b/>
          <w:bCs/>
          <w:noProof/>
          <w:sz w:val="24"/>
        </w:rPr>
        <w:t>18,</w:t>
      </w:r>
      <w:r w:rsidRPr="008A016F">
        <w:rPr>
          <w:rFonts w:ascii="Cambria" w:hAnsi="Cambria"/>
          <w:noProof/>
          <w:sz w:val="24"/>
        </w:rPr>
        <w:t xml:space="preserve"> 1127–1132 (2010).</w:t>
      </w:r>
    </w:p>
    <w:p w14:paraId="682FCB3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3.</w:t>
      </w:r>
      <w:r w:rsidRPr="008A016F">
        <w:rPr>
          <w:rFonts w:ascii="Cambria" w:hAnsi="Cambria"/>
          <w:noProof/>
          <w:sz w:val="24"/>
        </w:rPr>
        <w:tab/>
        <w:t xml:space="preserve">Lin, H. Y. </w:t>
      </w:r>
      <w:r w:rsidRPr="008A016F">
        <w:rPr>
          <w:rFonts w:ascii="Cambria" w:hAnsi="Cambria"/>
          <w:i/>
          <w:iCs/>
          <w:noProof/>
          <w:sz w:val="24"/>
        </w:rPr>
        <w:t>et al.</w:t>
      </w:r>
      <w:r w:rsidRPr="008A016F">
        <w:rPr>
          <w:rFonts w:ascii="Cambria" w:hAnsi="Cambria"/>
          <w:noProof/>
          <w:sz w:val="24"/>
        </w:rPr>
        <w:t xml:space="preserve"> TRM: a powerful two-stage machine learning approach for identifying SNP-SNP interactions. </w:t>
      </w:r>
      <w:r w:rsidRPr="008A016F">
        <w:rPr>
          <w:rFonts w:ascii="Cambria" w:hAnsi="Cambria"/>
          <w:i/>
          <w:iCs/>
          <w:noProof/>
          <w:sz w:val="24"/>
        </w:rPr>
        <w:t>Ann Hum Genet</w:t>
      </w:r>
      <w:r w:rsidRPr="008A016F">
        <w:rPr>
          <w:rFonts w:ascii="Cambria" w:hAnsi="Cambria"/>
          <w:noProof/>
          <w:sz w:val="24"/>
        </w:rPr>
        <w:t xml:space="preserve"> </w:t>
      </w:r>
      <w:r w:rsidRPr="008A016F">
        <w:rPr>
          <w:rFonts w:ascii="Cambria" w:hAnsi="Cambria"/>
          <w:b/>
          <w:bCs/>
          <w:noProof/>
          <w:sz w:val="24"/>
        </w:rPr>
        <w:t>76,</w:t>
      </w:r>
      <w:r w:rsidRPr="008A016F">
        <w:rPr>
          <w:rFonts w:ascii="Cambria" w:hAnsi="Cambria"/>
          <w:noProof/>
          <w:sz w:val="24"/>
        </w:rPr>
        <w:t xml:space="preserve"> 53–62 (2012).</w:t>
      </w:r>
    </w:p>
    <w:p w14:paraId="0C94F08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4.</w:t>
      </w:r>
      <w:r w:rsidRPr="008A016F">
        <w:rPr>
          <w:rFonts w:ascii="Cambria" w:hAnsi="Cambria"/>
          <w:noProof/>
          <w:sz w:val="24"/>
        </w:rPr>
        <w:tab/>
        <w:t xml:space="preserve">Wang, Y., Liu, X., Robbins, K. &amp; Rekaya, R. AntEpiSeeker: detecting epistatic interactions for case-control studies using a two-stage ant colony optimization algorithm. </w:t>
      </w:r>
      <w:r w:rsidRPr="008A016F">
        <w:rPr>
          <w:rFonts w:ascii="Cambria" w:hAnsi="Cambria"/>
          <w:i/>
          <w:iCs/>
          <w:noProof/>
          <w:sz w:val="24"/>
        </w:rPr>
        <w:t>BMC Res Notes</w:t>
      </w:r>
      <w:r w:rsidRPr="008A016F">
        <w:rPr>
          <w:rFonts w:ascii="Cambria" w:hAnsi="Cambria"/>
          <w:noProof/>
          <w:sz w:val="24"/>
        </w:rPr>
        <w:t xml:space="preserve"> </w:t>
      </w:r>
      <w:r w:rsidRPr="008A016F">
        <w:rPr>
          <w:rFonts w:ascii="Cambria" w:hAnsi="Cambria"/>
          <w:b/>
          <w:bCs/>
          <w:noProof/>
          <w:sz w:val="24"/>
        </w:rPr>
        <w:t>3,</w:t>
      </w:r>
      <w:r w:rsidRPr="008A016F">
        <w:rPr>
          <w:rFonts w:ascii="Cambria" w:hAnsi="Cambria"/>
          <w:noProof/>
          <w:sz w:val="24"/>
        </w:rPr>
        <w:t xml:space="preserve"> 117 (2010).</w:t>
      </w:r>
    </w:p>
    <w:p w14:paraId="48DD21B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5.</w:t>
      </w:r>
      <w:r w:rsidRPr="008A016F">
        <w:rPr>
          <w:rFonts w:ascii="Cambria" w:hAnsi="Cambria"/>
          <w:noProof/>
          <w:sz w:val="24"/>
        </w:rPr>
        <w:tab/>
        <w:t xml:space="preserve">Hu, T. </w:t>
      </w:r>
      <w:r w:rsidRPr="008A016F">
        <w:rPr>
          <w:rFonts w:ascii="Cambria" w:hAnsi="Cambria"/>
          <w:i/>
          <w:iCs/>
          <w:noProof/>
          <w:sz w:val="24"/>
        </w:rPr>
        <w:t>et al.</w:t>
      </w:r>
      <w:r w:rsidRPr="008A016F">
        <w:rPr>
          <w:rFonts w:ascii="Cambria" w:hAnsi="Cambria"/>
          <w:noProof/>
          <w:sz w:val="24"/>
        </w:rPr>
        <w:t xml:space="preserve"> An information-gain approach to detecting three-way epistatic interactions in genetic association studies. </w:t>
      </w:r>
      <w:r w:rsidRPr="008A016F">
        <w:rPr>
          <w:rFonts w:ascii="Cambria" w:hAnsi="Cambria"/>
          <w:i/>
          <w:iCs/>
          <w:noProof/>
          <w:sz w:val="24"/>
        </w:rPr>
        <w:t>J Am Med Inf. Assoc</w:t>
      </w:r>
      <w:r w:rsidRPr="008A016F">
        <w:rPr>
          <w:rFonts w:ascii="Cambria" w:hAnsi="Cambria"/>
          <w:noProof/>
          <w:sz w:val="24"/>
        </w:rPr>
        <w:t xml:space="preserve"> (2013). doi:amiajnl-2012-001525 [pii] 10.1136/amiajnl-2012-001525 [doi]</w:t>
      </w:r>
    </w:p>
    <w:p w14:paraId="666286A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6.</w:t>
      </w:r>
      <w:r w:rsidRPr="008A016F">
        <w:rPr>
          <w:rFonts w:ascii="Cambria" w:hAnsi="Cambria"/>
          <w:noProof/>
          <w:sz w:val="24"/>
        </w:rPr>
        <w:tab/>
        <w:t xml:space="preserve">Ma, L., Clark, A. G. &amp; Keinan, A. Gene-based testing of interactions in association studies of quantitative trait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9,</w:t>
      </w:r>
      <w:r w:rsidRPr="008A016F">
        <w:rPr>
          <w:rFonts w:ascii="Cambria" w:hAnsi="Cambria"/>
          <w:noProof/>
          <w:sz w:val="24"/>
        </w:rPr>
        <w:t xml:space="preserve"> e1003321 (2013).</w:t>
      </w:r>
    </w:p>
    <w:p w14:paraId="6CD4781A"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7.</w:t>
      </w:r>
      <w:r w:rsidRPr="008A016F">
        <w:rPr>
          <w:rFonts w:ascii="Cambria" w:hAnsi="Cambria"/>
          <w:noProof/>
          <w:sz w:val="24"/>
        </w:rPr>
        <w:tab/>
        <w:t xml:space="preserve">Oh, S. </w:t>
      </w:r>
      <w:r w:rsidRPr="008A016F">
        <w:rPr>
          <w:rFonts w:ascii="Cambria" w:hAnsi="Cambria"/>
          <w:i/>
          <w:iCs/>
          <w:noProof/>
          <w:sz w:val="24"/>
        </w:rPr>
        <w:t>et al.</w:t>
      </w:r>
      <w:r w:rsidRPr="008A016F">
        <w:rPr>
          <w:rFonts w:ascii="Cambria" w:hAnsi="Cambria"/>
          <w:noProof/>
          <w:sz w:val="24"/>
        </w:rPr>
        <w:t xml:space="preserve"> A novel method to identify high order gene-gene interactions in genome-wide association studies: gene-based MDR. </w:t>
      </w:r>
      <w:r w:rsidRPr="008A016F">
        <w:rPr>
          <w:rFonts w:ascii="Cambria" w:hAnsi="Cambria"/>
          <w:i/>
          <w:iCs/>
          <w:noProof/>
          <w:sz w:val="24"/>
        </w:rPr>
        <w:t>BMC Bioinformatics</w:t>
      </w:r>
      <w:r w:rsidRPr="008A016F">
        <w:rPr>
          <w:rFonts w:ascii="Cambria" w:hAnsi="Cambria"/>
          <w:noProof/>
          <w:sz w:val="24"/>
        </w:rPr>
        <w:t xml:space="preserve"> </w:t>
      </w:r>
      <w:r w:rsidRPr="008A016F">
        <w:rPr>
          <w:rFonts w:ascii="Cambria" w:hAnsi="Cambria"/>
          <w:b/>
          <w:bCs/>
          <w:noProof/>
          <w:sz w:val="24"/>
        </w:rPr>
        <w:t>13 Suppl 9,</w:t>
      </w:r>
      <w:r w:rsidRPr="008A016F">
        <w:rPr>
          <w:rFonts w:ascii="Cambria" w:hAnsi="Cambria"/>
          <w:noProof/>
          <w:sz w:val="24"/>
        </w:rPr>
        <w:t xml:space="preserve"> S5 (2012).</w:t>
      </w:r>
    </w:p>
    <w:p w14:paraId="2E106991"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8.</w:t>
      </w:r>
      <w:r w:rsidRPr="008A016F">
        <w:rPr>
          <w:rFonts w:ascii="Cambria" w:hAnsi="Cambria"/>
          <w:noProof/>
          <w:sz w:val="24"/>
        </w:rPr>
        <w:tab/>
        <w:t xml:space="preserve">Wu, M. C. </w:t>
      </w:r>
      <w:r w:rsidRPr="008A016F">
        <w:rPr>
          <w:rFonts w:ascii="Cambria" w:hAnsi="Cambria"/>
          <w:i/>
          <w:iCs/>
          <w:noProof/>
          <w:sz w:val="24"/>
        </w:rPr>
        <w:t>et al.</w:t>
      </w:r>
      <w:r w:rsidRPr="008A016F">
        <w:rPr>
          <w:rFonts w:ascii="Cambria" w:hAnsi="Cambria"/>
          <w:noProof/>
          <w:sz w:val="24"/>
        </w:rPr>
        <w:t xml:space="preserve"> Powerful SNP-set analysis for case-control genome-wide association studies. </w:t>
      </w:r>
      <w:r w:rsidRPr="008A016F">
        <w:rPr>
          <w:rFonts w:ascii="Cambria" w:hAnsi="Cambria"/>
          <w:i/>
          <w:iCs/>
          <w:noProof/>
          <w:sz w:val="24"/>
        </w:rPr>
        <w:t>Am J Hum Genet</w:t>
      </w:r>
      <w:r w:rsidRPr="008A016F">
        <w:rPr>
          <w:rFonts w:ascii="Cambria" w:hAnsi="Cambria"/>
          <w:noProof/>
          <w:sz w:val="24"/>
        </w:rPr>
        <w:t xml:space="preserve"> </w:t>
      </w:r>
      <w:r w:rsidRPr="008A016F">
        <w:rPr>
          <w:rFonts w:ascii="Cambria" w:hAnsi="Cambria"/>
          <w:b/>
          <w:bCs/>
          <w:noProof/>
          <w:sz w:val="24"/>
        </w:rPr>
        <w:t>86,</w:t>
      </w:r>
      <w:r w:rsidRPr="008A016F">
        <w:rPr>
          <w:rFonts w:ascii="Cambria" w:hAnsi="Cambria"/>
          <w:noProof/>
          <w:sz w:val="24"/>
        </w:rPr>
        <w:t xml:space="preserve"> 929–942 (2010).</w:t>
      </w:r>
    </w:p>
    <w:p w14:paraId="46AEBDB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79.</w:t>
      </w:r>
      <w:r w:rsidRPr="008A016F">
        <w:rPr>
          <w:rFonts w:ascii="Cambria" w:hAnsi="Cambria"/>
          <w:noProof/>
          <w:sz w:val="24"/>
        </w:rPr>
        <w:tab/>
        <w:t xml:space="preserve">Wu, C. &amp; Cui, Y. Boosting signals in gene-based association studies via efficient SNP selection. </w:t>
      </w:r>
      <w:r w:rsidRPr="008A016F">
        <w:rPr>
          <w:rFonts w:ascii="Cambria" w:hAnsi="Cambria"/>
          <w:i/>
          <w:iCs/>
          <w:noProof/>
          <w:sz w:val="24"/>
        </w:rPr>
        <w:t>Br. Bioinform</w:t>
      </w:r>
      <w:r w:rsidRPr="008A016F">
        <w:rPr>
          <w:rFonts w:ascii="Cambria" w:hAnsi="Cambria"/>
          <w:noProof/>
          <w:sz w:val="24"/>
        </w:rPr>
        <w:t xml:space="preserve"> (2013). doi:bbs087 [pii] 10.1093/bib/bbs087 [doi]</w:t>
      </w:r>
    </w:p>
    <w:p w14:paraId="38B0C76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0.</w:t>
      </w:r>
      <w:r w:rsidRPr="008A016F">
        <w:rPr>
          <w:rFonts w:ascii="Cambria" w:hAnsi="Cambria"/>
          <w:noProof/>
          <w:sz w:val="24"/>
        </w:rPr>
        <w:tab/>
        <w:t xml:space="preserve">He, S. &amp; Wu, Z. Gene-based Higher Criticism methods for large-scale exonic single-nucleotide polymorphism data. </w:t>
      </w:r>
      <w:r w:rsidRPr="008A016F">
        <w:rPr>
          <w:rFonts w:ascii="Cambria" w:hAnsi="Cambria"/>
          <w:i/>
          <w:iCs/>
          <w:noProof/>
          <w:sz w:val="24"/>
        </w:rPr>
        <w:t>BMC Proc</w:t>
      </w:r>
      <w:r w:rsidRPr="008A016F">
        <w:rPr>
          <w:rFonts w:ascii="Cambria" w:hAnsi="Cambria"/>
          <w:noProof/>
          <w:sz w:val="24"/>
        </w:rPr>
        <w:t xml:space="preserve"> </w:t>
      </w:r>
      <w:r w:rsidRPr="008A016F">
        <w:rPr>
          <w:rFonts w:ascii="Cambria" w:hAnsi="Cambria"/>
          <w:b/>
          <w:bCs/>
          <w:noProof/>
          <w:sz w:val="24"/>
        </w:rPr>
        <w:t>5 Suppl 9,</w:t>
      </w:r>
      <w:r w:rsidRPr="008A016F">
        <w:rPr>
          <w:rFonts w:ascii="Cambria" w:hAnsi="Cambria"/>
          <w:noProof/>
          <w:sz w:val="24"/>
        </w:rPr>
        <w:t xml:space="preserve"> S65 (2011).</w:t>
      </w:r>
    </w:p>
    <w:p w14:paraId="70DDD364"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1.</w:t>
      </w:r>
      <w:r w:rsidRPr="008A016F">
        <w:rPr>
          <w:rFonts w:ascii="Cambria" w:hAnsi="Cambria"/>
          <w:noProof/>
          <w:sz w:val="24"/>
        </w:rPr>
        <w:tab/>
        <w:t xml:space="preserve">Rajapakse, I., Perlman, M. D., Martin, P. J., Hansen, J. A. &amp; Kooperberg, C. Multivariate detection of gene-gene interactions. </w:t>
      </w:r>
      <w:r w:rsidRPr="008A016F">
        <w:rPr>
          <w:rFonts w:ascii="Cambria" w:hAnsi="Cambria"/>
          <w:i/>
          <w:iCs/>
          <w:noProof/>
          <w:sz w:val="24"/>
        </w:rPr>
        <w:t>Genet Epidemiol</w:t>
      </w:r>
      <w:r w:rsidRPr="008A016F">
        <w:rPr>
          <w:rFonts w:ascii="Cambria" w:hAnsi="Cambria"/>
          <w:noProof/>
          <w:sz w:val="24"/>
        </w:rPr>
        <w:t xml:space="preserve"> </w:t>
      </w:r>
      <w:r w:rsidRPr="008A016F">
        <w:rPr>
          <w:rFonts w:ascii="Cambria" w:hAnsi="Cambria"/>
          <w:b/>
          <w:bCs/>
          <w:noProof/>
          <w:sz w:val="24"/>
        </w:rPr>
        <w:t>36,</w:t>
      </w:r>
      <w:r w:rsidRPr="008A016F">
        <w:rPr>
          <w:rFonts w:ascii="Cambria" w:hAnsi="Cambria"/>
          <w:noProof/>
          <w:sz w:val="24"/>
        </w:rPr>
        <w:t xml:space="preserve"> 622–630 (2012).</w:t>
      </w:r>
    </w:p>
    <w:p w14:paraId="09038689"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2.</w:t>
      </w:r>
      <w:r w:rsidRPr="008A016F">
        <w:rPr>
          <w:rFonts w:ascii="Cambria" w:hAnsi="Cambria"/>
          <w:noProof/>
          <w:sz w:val="24"/>
        </w:rPr>
        <w:tab/>
        <w:t xml:space="preserve">Zhang, X. </w:t>
      </w:r>
      <w:r w:rsidRPr="008A016F">
        <w:rPr>
          <w:rFonts w:ascii="Cambria" w:hAnsi="Cambria"/>
          <w:i/>
          <w:iCs/>
          <w:noProof/>
          <w:sz w:val="24"/>
        </w:rPr>
        <w:t>et al.</w:t>
      </w:r>
      <w:r w:rsidRPr="008A016F">
        <w:rPr>
          <w:rFonts w:ascii="Cambria" w:hAnsi="Cambria"/>
          <w:noProof/>
          <w:sz w:val="24"/>
        </w:rPr>
        <w:t xml:space="preserve"> A PLSPM-based test statistic for detecting gene-gene co-association in genome-wide association study with case-control design.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62129 (2013).</w:t>
      </w:r>
    </w:p>
    <w:p w14:paraId="674CFC2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3.</w:t>
      </w:r>
      <w:r w:rsidRPr="008A016F">
        <w:rPr>
          <w:rFonts w:ascii="Cambria" w:hAnsi="Cambria"/>
          <w:noProof/>
          <w:sz w:val="24"/>
        </w:rPr>
        <w:tab/>
        <w:t xml:space="preserve">Davis, N. A., Crowe  Jr., J. E., Pajewski, N. M. &amp; McKinney, B. A. Surfing a genetic association interaction network to identify modulators of antibody response to smallpox vaccine. </w:t>
      </w:r>
      <w:r w:rsidRPr="008A016F">
        <w:rPr>
          <w:rFonts w:ascii="Cambria" w:hAnsi="Cambria"/>
          <w:i/>
          <w:iCs/>
          <w:noProof/>
          <w:sz w:val="24"/>
        </w:rPr>
        <w:t>Genes Immun</w:t>
      </w:r>
      <w:r w:rsidRPr="008A016F">
        <w:rPr>
          <w:rFonts w:ascii="Cambria" w:hAnsi="Cambria"/>
          <w:noProof/>
          <w:sz w:val="24"/>
        </w:rPr>
        <w:t xml:space="preserve"> </w:t>
      </w:r>
      <w:r w:rsidRPr="008A016F">
        <w:rPr>
          <w:rFonts w:ascii="Cambria" w:hAnsi="Cambria"/>
          <w:b/>
          <w:bCs/>
          <w:noProof/>
          <w:sz w:val="24"/>
        </w:rPr>
        <w:t>11,</w:t>
      </w:r>
      <w:r w:rsidRPr="008A016F">
        <w:rPr>
          <w:rFonts w:ascii="Cambria" w:hAnsi="Cambria"/>
          <w:noProof/>
          <w:sz w:val="24"/>
        </w:rPr>
        <w:t xml:space="preserve"> 630–636 (2010).</w:t>
      </w:r>
    </w:p>
    <w:p w14:paraId="0F7146F9"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4.</w:t>
      </w:r>
      <w:r w:rsidRPr="008A016F">
        <w:rPr>
          <w:rFonts w:ascii="Cambria" w:hAnsi="Cambria"/>
          <w:noProof/>
          <w:sz w:val="24"/>
        </w:rPr>
        <w:tab/>
        <w:t xml:space="preserve">Carter, G. W., Hays, M., Sherman, A. &amp; Galitski, T. Use of pleiotropy to model genetic interactions in a population.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1003010 (2012).</w:t>
      </w:r>
    </w:p>
    <w:p w14:paraId="07BC6ECA"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5.</w:t>
      </w:r>
      <w:r w:rsidRPr="008A016F">
        <w:rPr>
          <w:rFonts w:ascii="Cambria" w:hAnsi="Cambria"/>
          <w:noProof/>
          <w:sz w:val="24"/>
        </w:rPr>
        <w:tab/>
        <w:t xml:space="preserve">Snitkin, E. S. &amp; Segre, D. Epistatic interaction maps relative to multiple metabolic phenotype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7,</w:t>
      </w:r>
      <w:r w:rsidRPr="008A016F">
        <w:rPr>
          <w:rFonts w:ascii="Cambria" w:hAnsi="Cambria"/>
          <w:noProof/>
          <w:sz w:val="24"/>
        </w:rPr>
        <w:t xml:space="preserve"> e1001294 (2011).</w:t>
      </w:r>
    </w:p>
    <w:p w14:paraId="62F2F4E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6.</w:t>
      </w:r>
      <w:r w:rsidRPr="008A016F">
        <w:rPr>
          <w:rFonts w:ascii="Cambria" w:hAnsi="Cambria"/>
          <w:noProof/>
          <w:sz w:val="24"/>
        </w:rPr>
        <w:tab/>
        <w:t xml:space="preserve">Li, F. </w:t>
      </w:r>
      <w:r w:rsidRPr="008A016F">
        <w:rPr>
          <w:rFonts w:ascii="Cambria" w:hAnsi="Cambria"/>
          <w:i/>
          <w:iCs/>
          <w:noProof/>
          <w:sz w:val="24"/>
        </w:rPr>
        <w:t>et al.</w:t>
      </w:r>
      <w:r w:rsidRPr="008A016F">
        <w:rPr>
          <w:rFonts w:ascii="Cambria" w:hAnsi="Cambria"/>
          <w:noProof/>
          <w:sz w:val="24"/>
        </w:rPr>
        <w:t xml:space="preserve"> A powerful latent variable method for detecting and characterizing gene-based gene-gene interaction on multiple quantitative traits. </w:t>
      </w:r>
      <w:r w:rsidRPr="008A016F">
        <w:rPr>
          <w:rFonts w:ascii="Cambria" w:hAnsi="Cambria"/>
          <w:i/>
          <w:iCs/>
          <w:noProof/>
          <w:sz w:val="24"/>
        </w:rPr>
        <w:t>BMC Genet</w:t>
      </w:r>
      <w:r w:rsidRPr="008A016F">
        <w:rPr>
          <w:rFonts w:ascii="Cambria" w:hAnsi="Cambria"/>
          <w:noProof/>
          <w:sz w:val="24"/>
        </w:rPr>
        <w:t xml:space="preserve"> </w:t>
      </w:r>
      <w:r w:rsidRPr="008A016F">
        <w:rPr>
          <w:rFonts w:ascii="Cambria" w:hAnsi="Cambria"/>
          <w:b/>
          <w:bCs/>
          <w:noProof/>
          <w:sz w:val="24"/>
        </w:rPr>
        <w:t>14,</w:t>
      </w:r>
      <w:r w:rsidRPr="008A016F">
        <w:rPr>
          <w:rFonts w:ascii="Cambria" w:hAnsi="Cambria"/>
          <w:noProof/>
          <w:sz w:val="24"/>
        </w:rPr>
        <w:t xml:space="preserve"> 89 (2013).</w:t>
      </w:r>
    </w:p>
    <w:p w14:paraId="1DAB151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7.</w:t>
      </w:r>
      <w:r w:rsidRPr="008A016F">
        <w:rPr>
          <w:rFonts w:ascii="Cambria" w:hAnsi="Cambria"/>
          <w:noProof/>
          <w:sz w:val="24"/>
        </w:rPr>
        <w:tab/>
        <w:t xml:space="preserve">Lehner, B. Molecular mechanisms of epistasis within and between genes. </w:t>
      </w:r>
      <w:r w:rsidRPr="008A016F">
        <w:rPr>
          <w:rFonts w:ascii="Cambria" w:hAnsi="Cambria"/>
          <w:i/>
          <w:iCs/>
          <w:noProof/>
          <w:sz w:val="24"/>
        </w:rPr>
        <w:t>Trends Genet.</w:t>
      </w:r>
      <w:r w:rsidRPr="008A016F">
        <w:rPr>
          <w:rFonts w:ascii="Cambria" w:hAnsi="Cambria"/>
          <w:noProof/>
          <w:sz w:val="24"/>
        </w:rPr>
        <w:t xml:space="preserve"> </w:t>
      </w:r>
      <w:r w:rsidRPr="008A016F">
        <w:rPr>
          <w:rFonts w:ascii="Cambria" w:hAnsi="Cambria"/>
          <w:b/>
          <w:bCs/>
          <w:noProof/>
          <w:sz w:val="24"/>
        </w:rPr>
        <w:t>27,</w:t>
      </w:r>
      <w:r w:rsidRPr="008A016F">
        <w:rPr>
          <w:rFonts w:ascii="Cambria" w:hAnsi="Cambria"/>
          <w:noProof/>
          <w:sz w:val="24"/>
        </w:rPr>
        <w:t xml:space="preserve"> 323–331 (2011).</w:t>
      </w:r>
    </w:p>
    <w:p w14:paraId="475604C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8.</w:t>
      </w:r>
      <w:r w:rsidRPr="008A016F">
        <w:rPr>
          <w:rFonts w:ascii="Cambria" w:hAnsi="Cambria"/>
          <w:noProof/>
          <w:sz w:val="24"/>
        </w:rPr>
        <w:tab/>
        <w:t xml:space="preserve">Becker, J., Wendland, J. R., Haenisch, B., Nöthen, M. M. &amp; Schumacher, J. A systematic eQTL study of cis-trans epistasis in 210 HapMap individuals. </w:t>
      </w:r>
      <w:r w:rsidRPr="008A016F">
        <w:rPr>
          <w:rFonts w:ascii="Cambria" w:hAnsi="Cambria"/>
          <w:i/>
          <w:iCs/>
          <w:noProof/>
          <w:sz w:val="24"/>
        </w:rPr>
        <w:t>Eur. J. Hum. Genet.</w:t>
      </w:r>
      <w:r w:rsidRPr="008A016F">
        <w:rPr>
          <w:rFonts w:ascii="Cambria" w:hAnsi="Cambria"/>
          <w:noProof/>
          <w:sz w:val="24"/>
        </w:rPr>
        <w:t xml:space="preserve"> 97–101 (2011). doi:10.1038/ejhg.2011.156</w:t>
      </w:r>
    </w:p>
    <w:p w14:paraId="4A01265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89.</w:t>
      </w:r>
      <w:r w:rsidRPr="008A016F">
        <w:rPr>
          <w:rFonts w:ascii="Cambria" w:hAnsi="Cambria"/>
          <w:noProof/>
          <w:sz w:val="24"/>
        </w:rPr>
        <w:tab/>
        <w:t xml:space="preserve">Zhang, W., Zhu, J., Schadt, E. E. &amp; Liu, J. S. A Bayesian partition method for detecting pleiotropic and epistatic eQTL modules. </w:t>
      </w:r>
      <w:r w:rsidRPr="008A016F">
        <w:rPr>
          <w:rFonts w:ascii="Cambria" w:hAnsi="Cambria"/>
          <w:i/>
          <w:iCs/>
          <w:noProof/>
          <w:sz w:val="24"/>
        </w:rPr>
        <w:t>PLoS Comput Biol</w:t>
      </w:r>
      <w:r w:rsidRPr="008A016F">
        <w:rPr>
          <w:rFonts w:ascii="Cambria" w:hAnsi="Cambria"/>
          <w:noProof/>
          <w:sz w:val="24"/>
        </w:rPr>
        <w:t xml:space="preserve"> </w:t>
      </w:r>
      <w:r w:rsidRPr="008A016F">
        <w:rPr>
          <w:rFonts w:ascii="Cambria" w:hAnsi="Cambria"/>
          <w:b/>
          <w:bCs/>
          <w:noProof/>
          <w:sz w:val="24"/>
        </w:rPr>
        <w:t>6,</w:t>
      </w:r>
      <w:r w:rsidRPr="008A016F">
        <w:rPr>
          <w:rFonts w:ascii="Cambria" w:hAnsi="Cambria"/>
          <w:noProof/>
          <w:sz w:val="24"/>
        </w:rPr>
        <w:t xml:space="preserve"> e1000642 (2010).</w:t>
      </w:r>
    </w:p>
    <w:p w14:paraId="2927F933"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0.</w:t>
      </w:r>
      <w:r w:rsidRPr="008A016F">
        <w:rPr>
          <w:rFonts w:ascii="Cambria" w:hAnsi="Cambria"/>
          <w:noProof/>
          <w:sz w:val="24"/>
        </w:rPr>
        <w:tab/>
        <w:t xml:space="preserve">Lee, S. &amp; Xing, E. P. Leveraging input and output structures for joint mapping of epistatic and marginal eQTLs.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8,</w:t>
      </w:r>
      <w:r w:rsidRPr="008A016F">
        <w:rPr>
          <w:rFonts w:ascii="Cambria" w:hAnsi="Cambria"/>
          <w:noProof/>
          <w:sz w:val="24"/>
        </w:rPr>
        <w:t xml:space="preserve"> i137–46 (2012).</w:t>
      </w:r>
    </w:p>
    <w:p w14:paraId="7D8FD218"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1.</w:t>
      </w:r>
      <w:r w:rsidRPr="008A016F">
        <w:rPr>
          <w:rFonts w:ascii="Cambria" w:hAnsi="Cambria"/>
          <w:noProof/>
          <w:sz w:val="24"/>
        </w:rPr>
        <w:tab/>
        <w:t xml:space="preserve">Holzinger, E. R. </w:t>
      </w:r>
      <w:r w:rsidRPr="008A016F">
        <w:rPr>
          <w:rFonts w:ascii="Cambria" w:hAnsi="Cambria"/>
          <w:i/>
          <w:iCs/>
          <w:noProof/>
          <w:sz w:val="24"/>
        </w:rPr>
        <w:t>et al.</w:t>
      </w:r>
      <w:r w:rsidRPr="008A016F">
        <w:rPr>
          <w:rFonts w:ascii="Cambria" w:hAnsi="Cambria"/>
          <w:noProof/>
          <w:sz w:val="24"/>
        </w:rPr>
        <w:t xml:space="preserve"> Initialization Parameter Sweep in ATHENA: Optimizing Neural Networks for Detecting Gene-Gene Interactions in the Presence of Small Main Effects. </w:t>
      </w:r>
      <w:r w:rsidRPr="008A016F">
        <w:rPr>
          <w:rFonts w:ascii="Cambria" w:hAnsi="Cambria"/>
          <w:i/>
          <w:iCs/>
          <w:noProof/>
          <w:sz w:val="24"/>
        </w:rPr>
        <w:t>Genet Evol Comput Conf</w:t>
      </w:r>
      <w:r w:rsidRPr="008A016F">
        <w:rPr>
          <w:rFonts w:ascii="Cambria" w:hAnsi="Cambria"/>
          <w:noProof/>
          <w:sz w:val="24"/>
        </w:rPr>
        <w:t xml:space="preserve"> </w:t>
      </w:r>
      <w:r w:rsidRPr="008A016F">
        <w:rPr>
          <w:rFonts w:ascii="Cambria" w:hAnsi="Cambria"/>
          <w:b/>
          <w:bCs/>
          <w:noProof/>
          <w:sz w:val="24"/>
        </w:rPr>
        <w:t>12,</w:t>
      </w:r>
      <w:r w:rsidRPr="008A016F">
        <w:rPr>
          <w:rFonts w:ascii="Cambria" w:hAnsi="Cambria"/>
          <w:noProof/>
          <w:sz w:val="24"/>
        </w:rPr>
        <w:t xml:space="preserve"> 203–210 (2010).</w:t>
      </w:r>
    </w:p>
    <w:p w14:paraId="117BE83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2.</w:t>
      </w:r>
      <w:r w:rsidRPr="008A016F">
        <w:rPr>
          <w:rFonts w:ascii="Cambria" w:hAnsi="Cambria"/>
          <w:noProof/>
          <w:sz w:val="24"/>
        </w:rPr>
        <w:tab/>
        <w:t xml:space="preserve">Wise, A. L., Gyi, L. &amp; Manolio, T. a. eXclusion: toward integrating the X chromosome in genome-wide association analyses. </w:t>
      </w:r>
      <w:r w:rsidRPr="008A016F">
        <w:rPr>
          <w:rFonts w:ascii="Cambria" w:hAnsi="Cambria"/>
          <w:i/>
          <w:iCs/>
          <w:noProof/>
          <w:sz w:val="24"/>
        </w:rPr>
        <w:t>Am. J. Hum. Genet.</w:t>
      </w:r>
      <w:r w:rsidRPr="008A016F">
        <w:rPr>
          <w:rFonts w:ascii="Cambria" w:hAnsi="Cambria"/>
          <w:noProof/>
          <w:sz w:val="24"/>
        </w:rPr>
        <w:t xml:space="preserve"> </w:t>
      </w:r>
      <w:r w:rsidRPr="008A016F">
        <w:rPr>
          <w:rFonts w:ascii="Cambria" w:hAnsi="Cambria"/>
          <w:b/>
          <w:bCs/>
          <w:noProof/>
          <w:sz w:val="24"/>
        </w:rPr>
        <w:t>92,</w:t>
      </w:r>
      <w:r w:rsidRPr="008A016F">
        <w:rPr>
          <w:rFonts w:ascii="Cambria" w:hAnsi="Cambria"/>
          <w:noProof/>
          <w:sz w:val="24"/>
        </w:rPr>
        <w:t xml:space="preserve"> 643–7 (2013).</w:t>
      </w:r>
    </w:p>
    <w:p w14:paraId="5989605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3.</w:t>
      </w:r>
      <w:r w:rsidRPr="008A016F">
        <w:rPr>
          <w:rFonts w:ascii="Cambria" w:hAnsi="Cambria"/>
          <w:noProof/>
          <w:sz w:val="24"/>
        </w:rPr>
        <w:tab/>
        <w:t xml:space="preserve">Chen, C. C. </w:t>
      </w:r>
      <w:r w:rsidRPr="008A016F">
        <w:rPr>
          <w:rFonts w:ascii="Cambria" w:hAnsi="Cambria"/>
          <w:i/>
          <w:iCs/>
          <w:noProof/>
          <w:sz w:val="24"/>
        </w:rPr>
        <w:t>et al.</w:t>
      </w:r>
      <w:r w:rsidRPr="008A016F">
        <w:rPr>
          <w:rFonts w:ascii="Cambria" w:hAnsi="Cambria"/>
          <w:noProof/>
          <w:sz w:val="24"/>
        </w:rPr>
        <w:t xml:space="preserve"> Methods for identifying SNP interactions: a review on variations of Logic Regression, Random Forest and Bayesian logistic regression. </w:t>
      </w:r>
      <w:r w:rsidRPr="008A016F">
        <w:rPr>
          <w:rFonts w:ascii="Cambria" w:hAnsi="Cambria"/>
          <w:i/>
          <w:iCs/>
          <w:noProof/>
          <w:sz w:val="24"/>
        </w:rPr>
        <w:t>IEEE/ACM Trans Comput Biol Bioinform</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1580–1591 (2011).</w:t>
      </w:r>
    </w:p>
    <w:p w14:paraId="0643122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4.</w:t>
      </w:r>
      <w:r w:rsidRPr="008A016F">
        <w:rPr>
          <w:rFonts w:ascii="Cambria" w:hAnsi="Cambria"/>
          <w:noProof/>
          <w:sz w:val="24"/>
        </w:rPr>
        <w:tab/>
        <w:t xml:space="preserve">Garcia-Magarinos, M., Lopez-de-Ullibarri, I., Cao, R. &amp; Salas, A. Evaluating the ability of tree-based methods and logistic regression for the detection of SNP-SNP interaction. </w:t>
      </w:r>
      <w:r w:rsidRPr="008A016F">
        <w:rPr>
          <w:rFonts w:ascii="Cambria" w:hAnsi="Cambria"/>
          <w:i/>
          <w:iCs/>
          <w:noProof/>
          <w:sz w:val="24"/>
        </w:rPr>
        <w:t>Ann Hum Genet</w:t>
      </w:r>
      <w:r w:rsidRPr="008A016F">
        <w:rPr>
          <w:rFonts w:ascii="Cambria" w:hAnsi="Cambria"/>
          <w:noProof/>
          <w:sz w:val="24"/>
        </w:rPr>
        <w:t xml:space="preserve"> </w:t>
      </w:r>
      <w:r w:rsidRPr="008A016F">
        <w:rPr>
          <w:rFonts w:ascii="Cambria" w:hAnsi="Cambria"/>
          <w:b/>
          <w:bCs/>
          <w:noProof/>
          <w:sz w:val="24"/>
        </w:rPr>
        <w:t>73,</w:t>
      </w:r>
      <w:r w:rsidRPr="008A016F">
        <w:rPr>
          <w:rFonts w:ascii="Cambria" w:hAnsi="Cambria"/>
          <w:noProof/>
          <w:sz w:val="24"/>
        </w:rPr>
        <w:t xml:space="preserve"> 360–369 (2009).</w:t>
      </w:r>
    </w:p>
    <w:p w14:paraId="561C1C63"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5.</w:t>
      </w:r>
      <w:r w:rsidRPr="008A016F">
        <w:rPr>
          <w:rFonts w:ascii="Cambria" w:hAnsi="Cambria"/>
          <w:noProof/>
          <w:sz w:val="24"/>
        </w:rPr>
        <w:tab/>
        <w:t xml:space="preserve">Kapur, K., Schupbach, T., Xenarios, I., Kutalik, Z. &amp; Bergmann, S. Comparison of strategies to detect epistasis from eQTL data.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6,</w:t>
      </w:r>
      <w:r w:rsidRPr="008A016F">
        <w:rPr>
          <w:rFonts w:ascii="Cambria" w:hAnsi="Cambria"/>
          <w:noProof/>
          <w:sz w:val="24"/>
        </w:rPr>
        <w:t xml:space="preserve"> e28415 (2011).</w:t>
      </w:r>
    </w:p>
    <w:p w14:paraId="0F79E0FA"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6.</w:t>
      </w:r>
      <w:r w:rsidRPr="008A016F">
        <w:rPr>
          <w:rFonts w:ascii="Cambria" w:hAnsi="Cambria"/>
          <w:noProof/>
          <w:sz w:val="24"/>
        </w:rPr>
        <w:tab/>
        <w:t xml:space="preserve">Shang, J. </w:t>
      </w:r>
      <w:r w:rsidRPr="008A016F">
        <w:rPr>
          <w:rFonts w:ascii="Cambria" w:hAnsi="Cambria"/>
          <w:i/>
          <w:iCs/>
          <w:noProof/>
          <w:sz w:val="24"/>
        </w:rPr>
        <w:t>et al.</w:t>
      </w:r>
      <w:r w:rsidRPr="008A016F">
        <w:rPr>
          <w:rFonts w:ascii="Cambria" w:hAnsi="Cambria"/>
          <w:noProof/>
          <w:sz w:val="24"/>
        </w:rPr>
        <w:t xml:space="preserve"> Performance analysis of novel methods for detecting epistasis. </w:t>
      </w:r>
      <w:r w:rsidRPr="008A016F">
        <w:rPr>
          <w:rFonts w:ascii="Cambria" w:hAnsi="Cambria"/>
          <w:i/>
          <w:iCs/>
          <w:noProof/>
          <w:sz w:val="24"/>
        </w:rPr>
        <w:t>BMC Bioinformatics</w:t>
      </w:r>
      <w:r w:rsidRPr="008A016F">
        <w:rPr>
          <w:rFonts w:ascii="Cambria" w:hAnsi="Cambria"/>
          <w:noProof/>
          <w:sz w:val="24"/>
        </w:rPr>
        <w:t xml:space="preserve"> </w:t>
      </w:r>
      <w:r w:rsidRPr="008A016F">
        <w:rPr>
          <w:rFonts w:ascii="Cambria" w:hAnsi="Cambria"/>
          <w:b/>
          <w:bCs/>
          <w:noProof/>
          <w:sz w:val="24"/>
        </w:rPr>
        <w:t>12,</w:t>
      </w:r>
      <w:r w:rsidRPr="008A016F">
        <w:rPr>
          <w:rFonts w:ascii="Cambria" w:hAnsi="Cambria"/>
          <w:noProof/>
          <w:sz w:val="24"/>
        </w:rPr>
        <w:t xml:space="preserve"> 475 (2011).</w:t>
      </w:r>
    </w:p>
    <w:p w14:paraId="51B89695"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7.</w:t>
      </w:r>
      <w:r w:rsidRPr="008A016F">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8A016F">
        <w:rPr>
          <w:rFonts w:ascii="Cambria" w:hAnsi="Cambria"/>
          <w:i/>
          <w:iCs/>
          <w:noProof/>
          <w:sz w:val="24"/>
        </w:rPr>
        <w:t>Stat Appl Genet Mol Biol</w:t>
      </w:r>
      <w:r w:rsidRPr="008A016F">
        <w:rPr>
          <w:rFonts w:ascii="Cambria" w:hAnsi="Cambria"/>
          <w:noProof/>
          <w:sz w:val="24"/>
        </w:rPr>
        <w:t xml:space="preserve"> </w:t>
      </w:r>
      <w:r w:rsidRPr="008A016F">
        <w:rPr>
          <w:rFonts w:ascii="Cambria" w:hAnsi="Cambria"/>
          <w:b/>
          <w:bCs/>
          <w:noProof/>
          <w:sz w:val="24"/>
        </w:rPr>
        <w:t>10,</w:t>
      </w:r>
      <w:r w:rsidRPr="008A016F">
        <w:rPr>
          <w:rFonts w:ascii="Cambria" w:hAnsi="Cambria"/>
          <w:noProof/>
          <w:sz w:val="24"/>
        </w:rPr>
        <w:t xml:space="preserve"> Article 4 (2011).</w:t>
      </w:r>
    </w:p>
    <w:p w14:paraId="3175C213"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8.</w:t>
      </w:r>
      <w:r w:rsidRPr="008A016F">
        <w:rPr>
          <w:rFonts w:ascii="Cambria" w:hAnsi="Cambria"/>
          <w:noProof/>
          <w:sz w:val="24"/>
        </w:rPr>
        <w:tab/>
        <w:t xml:space="preserve">An, P. </w:t>
      </w:r>
      <w:r w:rsidRPr="008A016F">
        <w:rPr>
          <w:rFonts w:ascii="Cambria" w:hAnsi="Cambria"/>
          <w:i/>
          <w:iCs/>
          <w:noProof/>
          <w:sz w:val="24"/>
        </w:rPr>
        <w:t>et al.</w:t>
      </w:r>
      <w:r w:rsidRPr="008A016F">
        <w:rPr>
          <w:rFonts w:ascii="Cambria" w:hAnsi="Cambria"/>
          <w:noProof/>
          <w:sz w:val="24"/>
        </w:rPr>
        <w:t xml:space="preserve"> The challenge of detecting epistasis (G x G interactions): Genetic Analysis Workshop 16. </w:t>
      </w:r>
      <w:r w:rsidRPr="008A016F">
        <w:rPr>
          <w:rFonts w:ascii="Cambria" w:hAnsi="Cambria"/>
          <w:i/>
          <w:iCs/>
          <w:noProof/>
          <w:sz w:val="24"/>
        </w:rPr>
        <w:t>Genet Epidemiol</w:t>
      </w:r>
      <w:r w:rsidRPr="008A016F">
        <w:rPr>
          <w:rFonts w:ascii="Cambria" w:hAnsi="Cambria"/>
          <w:noProof/>
          <w:sz w:val="24"/>
        </w:rPr>
        <w:t xml:space="preserve"> </w:t>
      </w:r>
      <w:r w:rsidRPr="008A016F">
        <w:rPr>
          <w:rFonts w:ascii="Cambria" w:hAnsi="Cambria"/>
          <w:b/>
          <w:bCs/>
          <w:noProof/>
          <w:sz w:val="24"/>
        </w:rPr>
        <w:t>33 Suppl 1,</w:t>
      </w:r>
      <w:r w:rsidRPr="008A016F">
        <w:rPr>
          <w:rFonts w:ascii="Cambria" w:hAnsi="Cambria"/>
          <w:noProof/>
          <w:sz w:val="24"/>
        </w:rPr>
        <w:t xml:space="preserve"> S58–67 (2009).</w:t>
      </w:r>
    </w:p>
    <w:p w14:paraId="0DA3149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99.</w:t>
      </w:r>
      <w:r w:rsidRPr="008A016F">
        <w:rPr>
          <w:rFonts w:ascii="Cambria" w:hAnsi="Cambria"/>
          <w:noProof/>
          <w:sz w:val="24"/>
        </w:rPr>
        <w:tab/>
        <w:t xml:space="preserve">Hemani, G., Knott, S. &amp; Haley, C. An Evolutionary Perspective on Epistasis and the Missing Heritability.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9,</w:t>
      </w:r>
      <w:r w:rsidRPr="008A016F">
        <w:rPr>
          <w:rFonts w:ascii="Cambria" w:hAnsi="Cambria"/>
          <w:noProof/>
          <w:sz w:val="24"/>
        </w:rPr>
        <w:t xml:space="preserve"> e1003295 (2013).</w:t>
      </w:r>
    </w:p>
    <w:p w14:paraId="445AB05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0.</w:t>
      </w:r>
      <w:r w:rsidRPr="008A016F">
        <w:rPr>
          <w:rFonts w:ascii="Cambria" w:hAnsi="Cambria"/>
          <w:noProof/>
          <w:sz w:val="24"/>
        </w:rPr>
        <w:tab/>
        <w:t xml:space="preserve">Lippert, C. </w:t>
      </w:r>
      <w:r w:rsidRPr="008A016F">
        <w:rPr>
          <w:rFonts w:ascii="Cambria" w:hAnsi="Cambria"/>
          <w:i/>
          <w:iCs/>
          <w:noProof/>
          <w:sz w:val="24"/>
        </w:rPr>
        <w:t>et al.</w:t>
      </w:r>
      <w:r w:rsidRPr="008A016F">
        <w:rPr>
          <w:rFonts w:ascii="Cambria" w:hAnsi="Cambria"/>
          <w:noProof/>
          <w:sz w:val="24"/>
        </w:rPr>
        <w:t xml:space="preserve"> An exhaustive epistatic SNP association analysis on expanded Wellcome Trust data. </w:t>
      </w:r>
      <w:r w:rsidRPr="008A016F">
        <w:rPr>
          <w:rFonts w:ascii="Cambria" w:hAnsi="Cambria"/>
          <w:i/>
          <w:iCs/>
          <w:noProof/>
          <w:sz w:val="24"/>
        </w:rPr>
        <w:t>Sci. Rep.</w:t>
      </w:r>
      <w:r w:rsidRPr="008A016F">
        <w:rPr>
          <w:rFonts w:ascii="Cambria" w:hAnsi="Cambria"/>
          <w:noProof/>
          <w:sz w:val="24"/>
        </w:rPr>
        <w:t xml:space="preserve"> </w:t>
      </w:r>
      <w:r w:rsidRPr="008A016F">
        <w:rPr>
          <w:rFonts w:ascii="Cambria" w:hAnsi="Cambria"/>
          <w:b/>
          <w:bCs/>
          <w:noProof/>
          <w:sz w:val="24"/>
        </w:rPr>
        <w:t>3,</w:t>
      </w:r>
      <w:r w:rsidRPr="008A016F">
        <w:rPr>
          <w:rFonts w:ascii="Cambria" w:hAnsi="Cambria"/>
          <w:noProof/>
          <w:sz w:val="24"/>
        </w:rPr>
        <w:t xml:space="preserve"> 1099 (2013).</w:t>
      </w:r>
    </w:p>
    <w:p w14:paraId="662BC34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1.</w:t>
      </w:r>
      <w:r w:rsidRPr="008A016F">
        <w:rPr>
          <w:rFonts w:ascii="Cambria" w:hAnsi="Cambria"/>
          <w:noProof/>
          <w:sz w:val="24"/>
        </w:rPr>
        <w:tab/>
        <w:t xml:space="preserve">Schadt, E. </w:t>
      </w:r>
      <w:r w:rsidRPr="008A016F">
        <w:rPr>
          <w:rFonts w:ascii="Cambria" w:hAnsi="Cambria"/>
          <w:i/>
          <w:iCs/>
          <w:noProof/>
          <w:sz w:val="24"/>
        </w:rPr>
        <w:t>et al.</w:t>
      </w:r>
      <w:r w:rsidRPr="008A016F">
        <w:rPr>
          <w:rFonts w:ascii="Cambria" w:hAnsi="Cambria"/>
          <w:noProof/>
          <w:sz w:val="24"/>
        </w:rPr>
        <w:t xml:space="preserve"> Genetics of gene expression surveyed in maize, mouse and man. </w:t>
      </w:r>
      <w:r w:rsidRPr="008A016F">
        <w:rPr>
          <w:rFonts w:ascii="Cambria" w:hAnsi="Cambria"/>
          <w:i/>
          <w:iCs/>
          <w:noProof/>
          <w:sz w:val="24"/>
        </w:rPr>
        <w:t>Nature</w:t>
      </w:r>
      <w:r w:rsidRPr="008A016F">
        <w:rPr>
          <w:rFonts w:ascii="Cambria" w:hAnsi="Cambria"/>
          <w:noProof/>
          <w:sz w:val="24"/>
        </w:rPr>
        <w:t xml:space="preserve"> </w:t>
      </w:r>
      <w:r w:rsidRPr="008A016F">
        <w:rPr>
          <w:rFonts w:ascii="Cambria" w:hAnsi="Cambria"/>
          <w:b/>
          <w:bCs/>
          <w:noProof/>
          <w:sz w:val="24"/>
        </w:rPr>
        <w:t>422,</w:t>
      </w:r>
      <w:r w:rsidRPr="008A016F">
        <w:rPr>
          <w:rFonts w:ascii="Cambria" w:hAnsi="Cambria"/>
          <w:noProof/>
          <w:sz w:val="24"/>
        </w:rPr>
        <w:t xml:space="preserve"> 297–302 (2003).</w:t>
      </w:r>
    </w:p>
    <w:p w14:paraId="37EEAA05"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2.</w:t>
      </w:r>
      <w:r w:rsidRPr="008A016F">
        <w:rPr>
          <w:rFonts w:ascii="Cambria" w:hAnsi="Cambria"/>
          <w:noProof/>
          <w:sz w:val="24"/>
        </w:rPr>
        <w:tab/>
        <w:t xml:space="preserve">Powell, J. E. </w:t>
      </w:r>
      <w:r w:rsidRPr="008A016F">
        <w:rPr>
          <w:rFonts w:ascii="Cambria" w:hAnsi="Cambria"/>
          <w:i/>
          <w:iCs/>
          <w:noProof/>
          <w:sz w:val="24"/>
        </w:rPr>
        <w:t>et al.</w:t>
      </w:r>
      <w:r w:rsidRPr="008A016F">
        <w:rPr>
          <w:rFonts w:ascii="Cambria" w:hAnsi="Cambria"/>
          <w:noProof/>
          <w:sz w:val="24"/>
        </w:rPr>
        <w:t xml:space="preserve"> The Brisbane Systems Genetics Study: genetical genomics meets complex trait genetic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7,</w:t>
      </w:r>
      <w:r w:rsidRPr="008A016F">
        <w:rPr>
          <w:rFonts w:ascii="Cambria" w:hAnsi="Cambria"/>
          <w:noProof/>
          <w:sz w:val="24"/>
        </w:rPr>
        <w:t xml:space="preserve"> e35430 (2012).</w:t>
      </w:r>
    </w:p>
    <w:p w14:paraId="59FD62F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3.</w:t>
      </w:r>
      <w:r w:rsidRPr="008A016F">
        <w:rPr>
          <w:rFonts w:ascii="Cambria" w:hAnsi="Cambria"/>
          <w:noProof/>
          <w:sz w:val="24"/>
        </w:rPr>
        <w:tab/>
        <w:t xml:space="preserve">Hemani, G. </w:t>
      </w:r>
      <w:r w:rsidRPr="008A016F">
        <w:rPr>
          <w:rFonts w:ascii="Cambria" w:hAnsi="Cambria"/>
          <w:i/>
          <w:iCs/>
          <w:noProof/>
          <w:sz w:val="24"/>
        </w:rPr>
        <w:t>et al.</w:t>
      </w:r>
      <w:r w:rsidRPr="008A016F">
        <w:rPr>
          <w:rFonts w:ascii="Cambria" w:hAnsi="Cambria"/>
          <w:noProof/>
          <w:sz w:val="24"/>
        </w:rPr>
        <w:t xml:space="preserve"> Detection and replication of epistasis influencing transcription in humans. </w:t>
      </w:r>
      <w:r w:rsidRPr="008A016F">
        <w:rPr>
          <w:rFonts w:ascii="Cambria" w:hAnsi="Cambria"/>
          <w:i/>
          <w:iCs/>
          <w:noProof/>
          <w:sz w:val="24"/>
        </w:rPr>
        <w:t>Nature</w:t>
      </w:r>
      <w:r w:rsidRPr="008A016F">
        <w:rPr>
          <w:rFonts w:ascii="Cambria" w:hAnsi="Cambria"/>
          <w:noProof/>
          <w:sz w:val="24"/>
        </w:rPr>
        <w:t xml:space="preserve"> </w:t>
      </w:r>
      <w:r w:rsidRPr="008A016F">
        <w:rPr>
          <w:rFonts w:ascii="Cambria" w:hAnsi="Cambria"/>
          <w:b/>
          <w:bCs/>
          <w:noProof/>
          <w:sz w:val="24"/>
        </w:rPr>
        <w:t>10,</w:t>
      </w:r>
      <w:r w:rsidRPr="008A016F">
        <w:rPr>
          <w:rFonts w:ascii="Cambria" w:hAnsi="Cambria"/>
          <w:noProof/>
          <w:sz w:val="24"/>
        </w:rPr>
        <w:t xml:space="preserve"> 249–53 (2014).</w:t>
      </w:r>
    </w:p>
    <w:p w14:paraId="68CBC10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4.</w:t>
      </w:r>
      <w:r w:rsidRPr="008A016F">
        <w:rPr>
          <w:rFonts w:ascii="Cambria" w:hAnsi="Cambria"/>
          <w:noProof/>
          <w:sz w:val="24"/>
        </w:rPr>
        <w:tab/>
        <w:t xml:space="preserve">Combarros, O., Cortina-Borja, M., Smith, A. D. &amp; Lehmann, D. J. Epistasis in sporadic Alzheimer’s disease. </w:t>
      </w:r>
      <w:r w:rsidRPr="008A016F">
        <w:rPr>
          <w:rFonts w:ascii="Cambria" w:hAnsi="Cambria"/>
          <w:i/>
          <w:iCs/>
          <w:noProof/>
          <w:sz w:val="24"/>
        </w:rPr>
        <w:t>Neurobiol. Aging</w:t>
      </w:r>
      <w:r w:rsidRPr="008A016F">
        <w:rPr>
          <w:rFonts w:ascii="Cambria" w:hAnsi="Cambria"/>
          <w:noProof/>
          <w:sz w:val="24"/>
        </w:rPr>
        <w:t xml:space="preserve"> </w:t>
      </w:r>
      <w:r w:rsidRPr="008A016F">
        <w:rPr>
          <w:rFonts w:ascii="Cambria" w:hAnsi="Cambria"/>
          <w:b/>
          <w:bCs/>
          <w:noProof/>
          <w:sz w:val="24"/>
        </w:rPr>
        <w:t>In Press, ,</w:t>
      </w:r>
    </w:p>
    <w:p w14:paraId="6BB9151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5.</w:t>
      </w:r>
      <w:r w:rsidRPr="008A016F">
        <w:rPr>
          <w:rFonts w:ascii="Cambria" w:hAnsi="Cambria"/>
          <w:noProof/>
          <w:sz w:val="24"/>
        </w:rPr>
        <w:tab/>
        <w:t xml:space="preserve">Kolsch, H. </w:t>
      </w:r>
      <w:r w:rsidRPr="008A016F">
        <w:rPr>
          <w:rFonts w:ascii="Cambria" w:hAnsi="Cambria"/>
          <w:i/>
          <w:iCs/>
          <w:noProof/>
          <w:sz w:val="24"/>
        </w:rPr>
        <w:t>et al.</w:t>
      </w:r>
      <w:r w:rsidRPr="008A016F">
        <w:rPr>
          <w:rFonts w:ascii="Cambria" w:hAnsi="Cambria"/>
          <w:noProof/>
          <w:sz w:val="24"/>
        </w:rPr>
        <w:t xml:space="preserve"> Interaction of insulin and PPAR-alpha genes in Alzheimer’s disease: the Epistasis Project. </w:t>
      </w:r>
      <w:r w:rsidRPr="008A016F">
        <w:rPr>
          <w:rFonts w:ascii="Cambria" w:hAnsi="Cambria"/>
          <w:i/>
          <w:iCs/>
          <w:noProof/>
          <w:sz w:val="24"/>
        </w:rPr>
        <w:t>J Neural Transm</w:t>
      </w:r>
      <w:r w:rsidRPr="008A016F">
        <w:rPr>
          <w:rFonts w:ascii="Cambria" w:hAnsi="Cambria"/>
          <w:noProof/>
          <w:sz w:val="24"/>
        </w:rPr>
        <w:t xml:space="preserve"> </w:t>
      </w:r>
      <w:r w:rsidRPr="008A016F">
        <w:rPr>
          <w:rFonts w:ascii="Cambria" w:hAnsi="Cambria"/>
          <w:b/>
          <w:bCs/>
          <w:noProof/>
          <w:sz w:val="24"/>
        </w:rPr>
        <w:t>119,</w:t>
      </w:r>
      <w:r w:rsidRPr="008A016F">
        <w:rPr>
          <w:rFonts w:ascii="Cambria" w:hAnsi="Cambria"/>
          <w:noProof/>
          <w:sz w:val="24"/>
        </w:rPr>
        <w:t xml:space="preserve"> 473–479 (2012).</w:t>
      </w:r>
    </w:p>
    <w:p w14:paraId="3669F9C1"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6.</w:t>
      </w:r>
      <w:r w:rsidRPr="008A016F">
        <w:rPr>
          <w:rFonts w:ascii="Cambria" w:hAnsi="Cambria"/>
          <w:noProof/>
          <w:sz w:val="24"/>
        </w:rPr>
        <w:tab/>
        <w:t xml:space="preserve">Bullock, J. M. </w:t>
      </w:r>
      <w:r w:rsidRPr="008A016F">
        <w:rPr>
          <w:rFonts w:ascii="Cambria" w:hAnsi="Cambria"/>
          <w:i/>
          <w:iCs/>
          <w:noProof/>
          <w:sz w:val="24"/>
        </w:rPr>
        <w:t>et al.</w:t>
      </w:r>
      <w:r w:rsidRPr="008A016F">
        <w:rPr>
          <w:rFonts w:ascii="Cambria" w:hAnsi="Cambria"/>
          <w:noProof/>
          <w:sz w:val="24"/>
        </w:rPr>
        <w:t xml:space="preserve"> Discovery by the Epistasis Project of an epistatic interaction between the GSTM3 gene and the HHEX/IDE/KIF11 locus in the risk of Alzheimer’s disease. </w:t>
      </w:r>
      <w:r w:rsidRPr="008A016F">
        <w:rPr>
          <w:rFonts w:ascii="Cambria" w:hAnsi="Cambria"/>
          <w:i/>
          <w:iCs/>
          <w:noProof/>
          <w:sz w:val="24"/>
        </w:rPr>
        <w:t>Neurobiol Aging</w:t>
      </w:r>
      <w:r w:rsidRPr="008A016F">
        <w:rPr>
          <w:rFonts w:ascii="Cambria" w:hAnsi="Cambria"/>
          <w:noProof/>
          <w:sz w:val="24"/>
        </w:rPr>
        <w:t xml:space="preserve"> </w:t>
      </w:r>
      <w:r w:rsidRPr="008A016F">
        <w:rPr>
          <w:rFonts w:ascii="Cambria" w:hAnsi="Cambria"/>
          <w:b/>
          <w:bCs/>
          <w:noProof/>
          <w:sz w:val="24"/>
        </w:rPr>
        <w:t>34,</w:t>
      </w:r>
      <w:r w:rsidRPr="008A016F">
        <w:rPr>
          <w:rFonts w:ascii="Cambria" w:hAnsi="Cambria"/>
          <w:noProof/>
          <w:sz w:val="24"/>
        </w:rPr>
        <w:t xml:space="preserve"> 1309 e1–7 (2013).</w:t>
      </w:r>
    </w:p>
    <w:p w14:paraId="1A9F2D2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7.</w:t>
      </w:r>
      <w:r w:rsidRPr="008A016F">
        <w:rPr>
          <w:rFonts w:ascii="Cambria" w:hAnsi="Cambria"/>
          <w:noProof/>
          <w:sz w:val="24"/>
        </w:rPr>
        <w:tab/>
        <w:t xml:space="preserve">Combarros, O. </w:t>
      </w:r>
      <w:r w:rsidRPr="008A016F">
        <w:rPr>
          <w:rFonts w:ascii="Cambria" w:hAnsi="Cambria"/>
          <w:i/>
          <w:iCs/>
          <w:noProof/>
          <w:sz w:val="24"/>
        </w:rPr>
        <w:t>et al.</w:t>
      </w:r>
      <w:r w:rsidRPr="008A016F">
        <w:rPr>
          <w:rFonts w:ascii="Cambria" w:hAnsi="Cambria"/>
          <w:noProof/>
          <w:sz w:val="24"/>
        </w:rPr>
        <w:t xml:space="preserve"> The dopamine beta-hydroxylase -1021C/T polymorphism is associated with the risk of Alzheimer’s disease in the Epistasis Project. </w:t>
      </w:r>
      <w:r w:rsidRPr="008A016F">
        <w:rPr>
          <w:rFonts w:ascii="Cambria" w:hAnsi="Cambria"/>
          <w:i/>
          <w:iCs/>
          <w:noProof/>
          <w:sz w:val="24"/>
        </w:rPr>
        <w:t>BMC Med Genet</w:t>
      </w:r>
      <w:r w:rsidRPr="008A016F">
        <w:rPr>
          <w:rFonts w:ascii="Cambria" w:hAnsi="Cambria"/>
          <w:noProof/>
          <w:sz w:val="24"/>
        </w:rPr>
        <w:t xml:space="preserve"> </w:t>
      </w:r>
      <w:r w:rsidRPr="008A016F">
        <w:rPr>
          <w:rFonts w:ascii="Cambria" w:hAnsi="Cambria"/>
          <w:b/>
          <w:bCs/>
          <w:noProof/>
          <w:sz w:val="24"/>
        </w:rPr>
        <w:t>11,</w:t>
      </w:r>
      <w:r w:rsidRPr="008A016F">
        <w:rPr>
          <w:rFonts w:ascii="Cambria" w:hAnsi="Cambria"/>
          <w:noProof/>
          <w:sz w:val="24"/>
        </w:rPr>
        <w:t xml:space="preserve"> 162 (2010).</w:t>
      </w:r>
    </w:p>
    <w:p w14:paraId="67948C1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08.</w:t>
      </w:r>
      <w:r w:rsidRPr="008A016F">
        <w:rPr>
          <w:rFonts w:ascii="Cambria" w:hAnsi="Cambria"/>
          <w:noProof/>
          <w:sz w:val="24"/>
        </w:rPr>
        <w:tab/>
        <w:t xml:space="preserve">Combarros, O. </w:t>
      </w:r>
      <w:r w:rsidRPr="008A016F">
        <w:rPr>
          <w:rFonts w:ascii="Cambria" w:hAnsi="Cambria"/>
          <w:i/>
          <w:iCs/>
          <w:noProof/>
          <w:sz w:val="24"/>
        </w:rPr>
        <w:t>et al.</w:t>
      </w:r>
      <w:r w:rsidRPr="008A016F">
        <w:rPr>
          <w:rFonts w:ascii="Cambria" w:hAnsi="Cambria"/>
          <w:noProof/>
          <w:sz w:val="24"/>
        </w:rPr>
        <w:t xml:space="preserve"> Replication by the Epistasis Project of the interaction between the genes for IL-6 and IL-10 in the risk of Alzheimer’s disease. </w:t>
      </w:r>
      <w:r w:rsidRPr="008A016F">
        <w:rPr>
          <w:rFonts w:ascii="Cambria" w:hAnsi="Cambria"/>
          <w:i/>
          <w:iCs/>
          <w:noProof/>
          <w:sz w:val="24"/>
        </w:rPr>
        <w:t>J. Neuroinflammation</w:t>
      </w:r>
      <w:r w:rsidRPr="008A016F">
        <w:rPr>
          <w:rFonts w:ascii="Cambria" w:hAnsi="Cambria"/>
          <w:noProof/>
          <w:sz w:val="24"/>
        </w:rPr>
        <w:t xml:space="preserve"> </w:t>
      </w:r>
      <w:r w:rsidRPr="008A016F">
        <w:rPr>
          <w:rFonts w:ascii="Cambria" w:hAnsi="Cambria"/>
          <w:b/>
          <w:bCs/>
          <w:noProof/>
          <w:sz w:val="24"/>
        </w:rPr>
        <w:t>6,</w:t>
      </w:r>
      <w:r w:rsidRPr="008A016F">
        <w:rPr>
          <w:rFonts w:ascii="Cambria" w:hAnsi="Cambria"/>
          <w:noProof/>
          <w:sz w:val="24"/>
        </w:rPr>
        <w:t xml:space="preserve"> 22 (2009).</w:t>
      </w:r>
    </w:p>
    <w:p w14:paraId="48CFDE92" w14:textId="2319947A" w:rsidR="008A016F" w:rsidRPr="001B6CD9" w:rsidRDefault="008A016F">
      <w:pPr>
        <w:pStyle w:val="NormalWeb"/>
        <w:ind w:left="640" w:hanging="640"/>
        <w:divId w:val="1301808323"/>
        <w:rPr>
          <w:rFonts w:ascii="Cambria" w:hAnsi="Cambria"/>
          <w:b/>
          <w:i/>
          <w:noProof/>
          <w:sz w:val="24"/>
          <w:rPrChange w:id="294" w:author="Gib Hemani" w:date="2014-06-27T01:56:00Z">
            <w:rPr>
              <w:rFonts w:ascii="Cambria" w:hAnsi="Cambria"/>
              <w:noProof/>
              <w:sz w:val="24"/>
            </w:rPr>
          </w:rPrChange>
        </w:rPr>
      </w:pPr>
      <w:r w:rsidRPr="008A016F">
        <w:rPr>
          <w:rFonts w:ascii="Cambria" w:hAnsi="Cambria"/>
          <w:noProof/>
          <w:sz w:val="24"/>
        </w:rPr>
        <w:t>109.</w:t>
      </w:r>
      <w:r w:rsidRPr="008A016F">
        <w:rPr>
          <w:rFonts w:ascii="Cambria" w:hAnsi="Cambria"/>
          <w:noProof/>
          <w:sz w:val="24"/>
        </w:rPr>
        <w:tab/>
        <w:t xml:space="preserve">Rhinn, H. </w:t>
      </w:r>
      <w:r w:rsidRPr="008A016F">
        <w:rPr>
          <w:rFonts w:ascii="Cambria" w:hAnsi="Cambria"/>
          <w:i/>
          <w:iCs/>
          <w:noProof/>
          <w:sz w:val="24"/>
        </w:rPr>
        <w:t>et al.</w:t>
      </w:r>
      <w:r w:rsidRPr="008A016F">
        <w:rPr>
          <w:rFonts w:ascii="Cambria" w:hAnsi="Cambria"/>
          <w:noProof/>
          <w:sz w:val="24"/>
        </w:rPr>
        <w:t xml:space="preserve"> Integrative genomics identifies APOE ε4 effectors in Alzheimer’s disease. </w:t>
      </w:r>
      <w:r w:rsidRPr="008A016F">
        <w:rPr>
          <w:rFonts w:ascii="Cambria" w:hAnsi="Cambria"/>
          <w:i/>
          <w:iCs/>
          <w:noProof/>
          <w:sz w:val="24"/>
        </w:rPr>
        <w:t>Nature</w:t>
      </w:r>
      <w:r w:rsidRPr="008A016F">
        <w:rPr>
          <w:rFonts w:ascii="Cambria" w:hAnsi="Cambria"/>
          <w:noProof/>
          <w:sz w:val="24"/>
        </w:rPr>
        <w:t xml:space="preserve"> </w:t>
      </w:r>
      <w:r w:rsidRPr="008A016F">
        <w:rPr>
          <w:rFonts w:ascii="Cambria" w:hAnsi="Cambria"/>
          <w:b/>
          <w:bCs/>
          <w:noProof/>
          <w:sz w:val="24"/>
        </w:rPr>
        <w:t>500,</w:t>
      </w:r>
      <w:r w:rsidRPr="008A016F">
        <w:rPr>
          <w:rFonts w:ascii="Cambria" w:hAnsi="Cambria"/>
          <w:noProof/>
          <w:sz w:val="24"/>
        </w:rPr>
        <w:t xml:space="preserve"> 45–50 (2013).</w:t>
      </w:r>
      <w:ins w:id="295" w:author="Gib Hemani" w:date="2014-06-27T01:56:00Z">
        <w:r w:rsidR="001B6CD9">
          <w:rPr>
            <w:rFonts w:ascii="Cambria" w:hAnsi="Cambria"/>
            <w:noProof/>
            <w:sz w:val="24"/>
          </w:rPr>
          <w:t xml:space="preserve"> </w:t>
        </w:r>
        <w:r w:rsidR="001B6CD9">
          <w:rPr>
            <w:rFonts w:ascii="Cambria" w:hAnsi="Cambria"/>
            <w:b/>
            <w:i/>
            <w:noProof/>
            <w:sz w:val="24"/>
          </w:rPr>
          <w:t>A good example of how knowledge of protein-protein interactions can lead to the identification of statistical interactions between genetic variants</w:t>
        </w:r>
      </w:ins>
    </w:p>
    <w:p w14:paraId="699A5D0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0.</w:t>
      </w:r>
      <w:r w:rsidRPr="008A016F">
        <w:rPr>
          <w:rFonts w:ascii="Cambria" w:hAnsi="Cambria"/>
          <w:noProof/>
          <w:sz w:val="24"/>
        </w:rPr>
        <w:tab/>
        <w:t xml:space="preserve">Gregersen, J. W. </w:t>
      </w:r>
      <w:r w:rsidRPr="008A016F">
        <w:rPr>
          <w:rFonts w:ascii="Cambria" w:hAnsi="Cambria"/>
          <w:i/>
          <w:iCs/>
          <w:noProof/>
          <w:sz w:val="24"/>
        </w:rPr>
        <w:t>et al.</w:t>
      </w:r>
      <w:r w:rsidRPr="008A016F">
        <w:rPr>
          <w:rFonts w:ascii="Cambria" w:hAnsi="Cambria"/>
          <w:noProof/>
          <w:sz w:val="24"/>
        </w:rPr>
        <w:t xml:space="preserve"> Functional epistasis on a common MHC haplotype associated with multiple sclerosis. </w:t>
      </w:r>
      <w:r w:rsidRPr="008A016F">
        <w:rPr>
          <w:rFonts w:ascii="Cambria" w:hAnsi="Cambria"/>
          <w:i/>
          <w:iCs/>
          <w:noProof/>
          <w:sz w:val="24"/>
        </w:rPr>
        <w:t>Nature</w:t>
      </w:r>
      <w:r w:rsidRPr="008A016F">
        <w:rPr>
          <w:rFonts w:ascii="Cambria" w:hAnsi="Cambria"/>
          <w:noProof/>
          <w:sz w:val="24"/>
        </w:rPr>
        <w:t xml:space="preserve"> </w:t>
      </w:r>
      <w:r w:rsidRPr="008A016F">
        <w:rPr>
          <w:rFonts w:ascii="Cambria" w:hAnsi="Cambria"/>
          <w:b/>
          <w:bCs/>
          <w:noProof/>
          <w:sz w:val="24"/>
        </w:rPr>
        <w:t>443,</w:t>
      </w:r>
      <w:r w:rsidRPr="008A016F">
        <w:rPr>
          <w:rFonts w:ascii="Cambria" w:hAnsi="Cambria"/>
          <w:noProof/>
          <w:sz w:val="24"/>
        </w:rPr>
        <w:t xml:space="preserve"> 574–577 (2006).</w:t>
      </w:r>
    </w:p>
    <w:p w14:paraId="61F0D001"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1.</w:t>
      </w:r>
      <w:r w:rsidRPr="008A016F">
        <w:rPr>
          <w:rFonts w:ascii="Cambria" w:hAnsi="Cambria"/>
          <w:noProof/>
          <w:sz w:val="24"/>
        </w:rPr>
        <w:tab/>
        <w:t xml:space="preserve">Lincoln, M. R. </w:t>
      </w:r>
      <w:r w:rsidRPr="008A016F">
        <w:rPr>
          <w:rFonts w:ascii="Cambria" w:hAnsi="Cambria"/>
          <w:i/>
          <w:iCs/>
          <w:noProof/>
          <w:sz w:val="24"/>
        </w:rPr>
        <w:t>et al.</w:t>
      </w:r>
      <w:r w:rsidRPr="008A016F">
        <w:rPr>
          <w:rFonts w:ascii="Cambria" w:hAnsi="Cambria"/>
          <w:noProof/>
          <w:sz w:val="24"/>
        </w:rPr>
        <w:t xml:space="preserve"> Epistasis among HLA-DRB1, HLA-DQA1, and HLA-DQB1 loci determines multiple sclerosis susceptibility. </w:t>
      </w:r>
      <w:r w:rsidRPr="008A016F">
        <w:rPr>
          <w:rFonts w:ascii="Cambria" w:hAnsi="Cambria"/>
          <w:i/>
          <w:iCs/>
          <w:noProof/>
          <w:sz w:val="24"/>
        </w:rPr>
        <w:t>Proc. Natl. Acad. Sci.</w:t>
      </w:r>
      <w:r w:rsidRPr="008A016F">
        <w:rPr>
          <w:rFonts w:ascii="Cambria" w:hAnsi="Cambria"/>
          <w:noProof/>
          <w:sz w:val="24"/>
        </w:rPr>
        <w:t xml:space="preserve"> </w:t>
      </w:r>
      <w:r w:rsidRPr="008A016F">
        <w:rPr>
          <w:rFonts w:ascii="Cambria" w:hAnsi="Cambria"/>
          <w:b/>
          <w:bCs/>
          <w:noProof/>
          <w:sz w:val="24"/>
        </w:rPr>
        <w:t>106,</w:t>
      </w:r>
      <w:r w:rsidRPr="008A016F">
        <w:rPr>
          <w:rFonts w:ascii="Cambria" w:hAnsi="Cambria"/>
          <w:noProof/>
          <w:sz w:val="24"/>
        </w:rPr>
        <w:t xml:space="preserve"> 7542–7547 (2009).</w:t>
      </w:r>
    </w:p>
    <w:p w14:paraId="6E68A21C"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2.</w:t>
      </w:r>
      <w:r w:rsidRPr="008A016F">
        <w:rPr>
          <w:rFonts w:ascii="Cambria" w:hAnsi="Cambria"/>
          <w:noProof/>
          <w:sz w:val="24"/>
        </w:rPr>
        <w:tab/>
        <w:t xml:space="preserve">Castillejo-López, C. </w:t>
      </w:r>
      <w:r w:rsidRPr="008A016F">
        <w:rPr>
          <w:rFonts w:ascii="Cambria" w:hAnsi="Cambria"/>
          <w:i/>
          <w:iCs/>
          <w:noProof/>
          <w:sz w:val="24"/>
        </w:rPr>
        <w:t>et al.</w:t>
      </w:r>
      <w:r w:rsidRPr="008A016F">
        <w:rPr>
          <w:rFonts w:ascii="Cambria" w:hAnsi="Cambria"/>
          <w:noProof/>
          <w:sz w:val="24"/>
        </w:rPr>
        <w:t xml:space="preserve"> Genetic and physical interaction of the B-cell systemic lupus erythematosus-associated genes BANK1 and BLK. </w:t>
      </w:r>
      <w:r w:rsidRPr="008A016F">
        <w:rPr>
          <w:rFonts w:ascii="Cambria" w:hAnsi="Cambria"/>
          <w:i/>
          <w:iCs/>
          <w:noProof/>
          <w:sz w:val="24"/>
        </w:rPr>
        <w:t>Ann. Rheum. Dis.</w:t>
      </w:r>
      <w:r w:rsidRPr="008A016F">
        <w:rPr>
          <w:rFonts w:ascii="Cambria" w:hAnsi="Cambria"/>
          <w:noProof/>
          <w:sz w:val="24"/>
        </w:rPr>
        <w:t xml:space="preserve"> </w:t>
      </w:r>
      <w:r w:rsidRPr="008A016F">
        <w:rPr>
          <w:rFonts w:ascii="Cambria" w:hAnsi="Cambria"/>
          <w:b/>
          <w:bCs/>
          <w:noProof/>
          <w:sz w:val="24"/>
        </w:rPr>
        <w:t>71,</w:t>
      </w:r>
      <w:r w:rsidRPr="008A016F">
        <w:rPr>
          <w:rFonts w:ascii="Cambria" w:hAnsi="Cambria"/>
          <w:noProof/>
          <w:sz w:val="24"/>
        </w:rPr>
        <w:t xml:space="preserve"> 136–42 (2012).</w:t>
      </w:r>
    </w:p>
    <w:p w14:paraId="3F1FEDA7" w14:textId="504F7FEC" w:rsidR="008A016F" w:rsidRPr="00DB6049" w:rsidRDefault="008A016F">
      <w:pPr>
        <w:pStyle w:val="NormalWeb"/>
        <w:ind w:left="640" w:hanging="640"/>
        <w:divId w:val="1301808323"/>
        <w:rPr>
          <w:rFonts w:ascii="Cambria" w:hAnsi="Cambria"/>
          <w:b/>
          <w:i/>
          <w:noProof/>
          <w:sz w:val="24"/>
          <w:rPrChange w:id="296" w:author="Gib Hemani" w:date="2014-06-27T01:52:00Z">
            <w:rPr>
              <w:rFonts w:ascii="Cambria" w:hAnsi="Cambria"/>
              <w:noProof/>
              <w:sz w:val="24"/>
            </w:rPr>
          </w:rPrChange>
        </w:rPr>
      </w:pPr>
      <w:r w:rsidRPr="008A016F">
        <w:rPr>
          <w:rFonts w:ascii="Cambria" w:hAnsi="Cambria"/>
          <w:noProof/>
          <w:sz w:val="24"/>
        </w:rPr>
        <w:t>113.</w:t>
      </w:r>
      <w:r w:rsidRPr="008A016F">
        <w:rPr>
          <w:rFonts w:ascii="Cambria" w:hAnsi="Cambria"/>
          <w:noProof/>
          <w:sz w:val="24"/>
        </w:rPr>
        <w:tab/>
        <w:t xml:space="preserve">Dempster, E. R. &amp; Lerner, I. M. Heritability of Threshold Characters. </w:t>
      </w:r>
      <w:r w:rsidRPr="008A016F">
        <w:rPr>
          <w:rFonts w:ascii="Cambria" w:hAnsi="Cambria"/>
          <w:i/>
          <w:iCs/>
          <w:noProof/>
          <w:sz w:val="24"/>
        </w:rPr>
        <w:t>Genetics</w:t>
      </w:r>
      <w:r w:rsidRPr="008A016F">
        <w:rPr>
          <w:rFonts w:ascii="Cambria" w:hAnsi="Cambria"/>
          <w:noProof/>
          <w:sz w:val="24"/>
        </w:rPr>
        <w:t xml:space="preserve"> </w:t>
      </w:r>
      <w:r w:rsidRPr="008A016F">
        <w:rPr>
          <w:rFonts w:ascii="Cambria" w:hAnsi="Cambria"/>
          <w:b/>
          <w:bCs/>
          <w:noProof/>
          <w:sz w:val="24"/>
        </w:rPr>
        <w:t>35,</w:t>
      </w:r>
      <w:r w:rsidRPr="008A016F">
        <w:rPr>
          <w:rFonts w:ascii="Cambria" w:hAnsi="Cambria"/>
          <w:noProof/>
          <w:sz w:val="24"/>
        </w:rPr>
        <w:t xml:space="preserve"> 212–36 (1950).</w:t>
      </w:r>
      <w:ins w:id="297" w:author="Gib Hemani" w:date="2014-06-27T01:52:00Z">
        <w:r w:rsidR="00DB6049">
          <w:rPr>
            <w:rFonts w:ascii="Cambria" w:hAnsi="Cambria"/>
            <w:noProof/>
            <w:sz w:val="24"/>
          </w:rPr>
          <w:t xml:space="preserve"> </w:t>
        </w:r>
        <w:r w:rsidR="00DB6049">
          <w:rPr>
            <w:rFonts w:ascii="Cambria" w:hAnsi="Cambria"/>
            <w:b/>
            <w:i/>
            <w:noProof/>
            <w:sz w:val="24"/>
          </w:rPr>
          <w:t xml:space="preserve">A clear and insightful paper that explains the </w:t>
        </w:r>
      </w:ins>
      <w:ins w:id="298" w:author="Gib Hemani" w:date="2014-06-27T01:53:00Z">
        <w:r w:rsidR="00DB6049">
          <w:rPr>
            <w:rFonts w:ascii="Cambria" w:hAnsi="Cambria"/>
            <w:b/>
            <w:i/>
            <w:noProof/>
            <w:sz w:val="24"/>
          </w:rPr>
          <w:t>concepts behind the liability scale and observed scale in binary phenotypes</w:t>
        </w:r>
      </w:ins>
    </w:p>
    <w:p w14:paraId="46ED05A5"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4.</w:t>
      </w:r>
      <w:r w:rsidRPr="008A016F">
        <w:rPr>
          <w:rFonts w:ascii="Cambria" w:hAnsi="Cambria"/>
          <w:noProof/>
          <w:sz w:val="24"/>
        </w:rPr>
        <w:tab/>
        <w:t xml:space="preserve">Subirana, I. </w:t>
      </w:r>
      <w:r w:rsidRPr="008A016F">
        <w:rPr>
          <w:rFonts w:ascii="Cambria" w:hAnsi="Cambria"/>
          <w:i/>
          <w:iCs/>
          <w:noProof/>
          <w:sz w:val="24"/>
        </w:rPr>
        <w:t>et al.</w:t>
      </w:r>
      <w:r w:rsidRPr="008A016F">
        <w:rPr>
          <w:rFonts w:ascii="Cambria" w:hAnsi="Cambria"/>
          <w:noProof/>
          <w:sz w:val="24"/>
        </w:rPr>
        <w:t xml:space="preserve"> Hypothesis-Based Analysis of Gene-Gene Interactions and Risk of Myocardial Infarction.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7,</w:t>
      </w:r>
      <w:r w:rsidRPr="008A016F">
        <w:rPr>
          <w:rFonts w:ascii="Cambria" w:hAnsi="Cambria"/>
          <w:noProof/>
          <w:sz w:val="24"/>
        </w:rPr>
        <w:t xml:space="preserve"> (2012).</w:t>
      </w:r>
    </w:p>
    <w:p w14:paraId="0DFE6CF3"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5.</w:t>
      </w:r>
      <w:r w:rsidRPr="008A016F">
        <w:rPr>
          <w:rFonts w:ascii="Cambria" w:hAnsi="Cambria"/>
          <w:noProof/>
          <w:sz w:val="24"/>
        </w:rPr>
        <w:tab/>
        <w:t xml:space="preserve">Bell, J. T. </w:t>
      </w:r>
      <w:r w:rsidRPr="008A016F">
        <w:rPr>
          <w:rFonts w:ascii="Cambria" w:hAnsi="Cambria"/>
          <w:i/>
          <w:iCs/>
          <w:noProof/>
          <w:sz w:val="24"/>
        </w:rPr>
        <w:t>et al.</w:t>
      </w:r>
      <w:r w:rsidRPr="008A016F">
        <w:rPr>
          <w:rFonts w:ascii="Cambria" w:hAnsi="Cambria"/>
          <w:noProof/>
          <w:sz w:val="24"/>
        </w:rPr>
        <w:t xml:space="preserve"> Genome-Wide Association Scan Allowing for Epistasis in Type 2 Diabetes. </w:t>
      </w:r>
      <w:r w:rsidRPr="008A016F">
        <w:rPr>
          <w:rFonts w:ascii="Cambria" w:hAnsi="Cambria"/>
          <w:i/>
          <w:iCs/>
          <w:noProof/>
          <w:sz w:val="24"/>
        </w:rPr>
        <w:t>Ann. Hum. Genet.</w:t>
      </w:r>
      <w:r w:rsidRPr="008A016F">
        <w:rPr>
          <w:rFonts w:ascii="Cambria" w:hAnsi="Cambria"/>
          <w:noProof/>
          <w:sz w:val="24"/>
        </w:rPr>
        <w:t xml:space="preserve"> </w:t>
      </w:r>
      <w:r w:rsidRPr="008A016F">
        <w:rPr>
          <w:rFonts w:ascii="Cambria" w:hAnsi="Cambria"/>
          <w:b/>
          <w:bCs/>
          <w:noProof/>
          <w:sz w:val="24"/>
        </w:rPr>
        <w:t>75,</w:t>
      </w:r>
      <w:r w:rsidRPr="008A016F">
        <w:rPr>
          <w:rFonts w:ascii="Cambria" w:hAnsi="Cambria"/>
          <w:noProof/>
          <w:sz w:val="24"/>
        </w:rPr>
        <w:t xml:space="preserve"> 10–19 (2011).</w:t>
      </w:r>
    </w:p>
    <w:p w14:paraId="74A6703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6.</w:t>
      </w:r>
      <w:r w:rsidRPr="008A016F">
        <w:rPr>
          <w:rFonts w:ascii="Cambria" w:hAnsi="Cambria"/>
          <w:noProof/>
          <w:sz w:val="24"/>
        </w:rPr>
        <w:tab/>
        <w:t xml:space="preserve">Wei, W. H. </w:t>
      </w:r>
      <w:r w:rsidRPr="008A016F">
        <w:rPr>
          <w:rFonts w:ascii="Cambria" w:hAnsi="Cambria"/>
          <w:i/>
          <w:iCs/>
          <w:noProof/>
          <w:sz w:val="24"/>
        </w:rPr>
        <w:t>et al.</w:t>
      </w:r>
      <w:r w:rsidRPr="008A016F">
        <w:rPr>
          <w:rFonts w:ascii="Cambria" w:hAnsi="Cambria"/>
          <w:noProof/>
          <w:sz w:val="24"/>
        </w:rPr>
        <w:t xml:space="preserve"> Genome-wide analysis of epistasis in body mass index using multiple human populations. </w:t>
      </w:r>
      <w:r w:rsidRPr="008A016F">
        <w:rPr>
          <w:rFonts w:ascii="Cambria" w:hAnsi="Cambria"/>
          <w:i/>
          <w:iCs/>
          <w:noProof/>
          <w:sz w:val="24"/>
        </w:rPr>
        <w:t>Eur J Hum Genet</w:t>
      </w:r>
      <w:r w:rsidRPr="008A016F">
        <w:rPr>
          <w:rFonts w:ascii="Cambria" w:hAnsi="Cambria"/>
          <w:noProof/>
          <w:sz w:val="24"/>
        </w:rPr>
        <w:t xml:space="preserve"> </w:t>
      </w:r>
      <w:r w:rsidRPr="008A016F">
        <w:rPr>
          <w:rFonts w:ascii="Cambria" w:hAnsi="Cambria"/>
          <w:b/>
          <w:bCs/>
          <w:noProof/>
          <w:sz w:val="24"/>
        </w:rPr>
        <w:t>20,</w:t>
      </w:r>
      <w:r w:rsidRPr="008A016F">
        <w:rPr>
          <w:rFonts w:ascii="Cambria" w:hAnsi="Cambria"/>
          <w:noProof/>
          <w:sz w:val="24"/>
        </w:rPr>
        <w:t xml:space="preserve"> 857–862 (2012).</w:t>
      </w:r>
    </w:p>
    <w:p w14:paraId="302C6BF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7.</w:t>
      </w:r>
      <w:r w:rsidRPr="008A016F">
        <w:rPr>
          <w:rFonts w:ascii="Cambria" w:hAnsi="Cambria"/>
          <w:noProof/>
          <w:sz w:val="24"/>
        </w:rPr>
        <w:tab/>
        <w:t xml:space="preserve">Wei, W. </w:t>
      </w:r>
      <w:r w:rsidRPr="008A016F">
        <w:rPr>
          <w:rFonts w:ascii="Cambria" w:hAnsi="Cambria"/>
          <w:i/>
          <w:iCs/>
          <w:noProof/>
          <w:sz w:val="24"/>
        </w:rPr>
        <w:t>et al.</w:t>
      </w:r>
      <w:r w:rsidRPr="008A016F">
        <w:rPr>
          <w:rFonts w:ascii="Cambria" w:hAnsi="Cambria"/>
          <w:noProof/>
          <w:sz w:val="24"/>
        </w:rPr>
        <w:t xml:space="preserve"> Characterisation of genome-wide association epistasis signals for serum uric acid in human population isolate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6,</w:t>
      </w:r>
      <w:r w:rsidRPr="008A016F">
        <w:rPr>
          <w:rFonts w:ascii="Cambria" w:hAnsi="Cambria"/>
          <w:noProof/>
          <w:sz w:val="24"/>
        </w:rPr>
        <w:t xml:space="preserve"> e23836 (2011).</w:t>
      </w:r>
    </w:p>
    <w:p w14:paraId="333799C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8.</w:t>
      </w:r>
      <w:r w:rsidRPr="008A016F">
        <w:rPr>
          <w:rFonts w:ascii="Cambria" w:hAnsi="Cambria"/>
          <w:noProof/>
          <w:sz w:val="24"/>
        </w:rPr>
        <w:tab/>
        <w:t xml:space="preserve">Visscher, P. M., Brown, M. a, McCarthy, M. I. &amp; Yang, J. Five years of GWAS discovery. </w:t>
      </w:r>
      <w:r w:rsidRPr="008A016F">
        <w:rPr>
          <w:rFonts w:ascii="Cambria" w:hAnsi="Cambria"/>
          <w:i/>
          <w:iCs/>
          <w:noProof/>
          <w:sz w:val="24"/>
        </w:rPr>
        <w:t>Am. J. Hum. Genet.</w:t>
      </w:r>
      <w:r w:rsidRPr="008A016F">
        <w:rPr>
          <w:rFonts w:ascii="Cambria" w:hAnsi="Cambria"/>
          <w:noProof/>
          <w:sz w:val="24"/>
        </w:rPr>
        <w:t xml:space="preserve"> </w:t>
      </w:r>
      <w:r w:rsidRPr="008A016F">
        <w:rPr>
          <w:rFonts w:ascii="Cambria" w:hAnsi="Cambria"/>
          <w:b/>
          <w:bCs/>
          <w:noProof/>
          <w:sz w:val="24"/>
        </w:rPr>
        <w:t>90,</w:t>
      </w:r>
      <w:r w:rsidRPr="008A016F">
        <w:rPr>
          <w:rFonts w:ascii="Cambria" w:hAnsi="Cambria"/>
          <w:noProof/>
          <w:sz w:val="24"/>
        </w:rPr>
        <w:t xml:space="preserve"> 7–24 (2012).</w:t>
      </w:r>
    </w:p>
    <w:p w14:paraId="771280F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19.</w:t>
      </w:r>
      <w:r w:rsidRPr="008A016F">
        <w:rPr>
          <w:rFonts w:ascii="Cambria" w:hAnsi="Cambria"/>
          <w:noProof/>
          <w:sz w:val="24"/>
        </w:rPr>
        <w:tab/>
        <w:t xml:space="preserve">Hill, L. D. </w:t>
      </w:r>
      <w:r w:rsidRPr="008A016F">
        <w:rPr>
          <w:rFonts w:ascii="Cambria" w:hAnsi="Cambria"/>
          <w:i/>
          <w:iCs/>
          <w:noProof/>
          <w:sz w:val="24"/>
        </w:rPr>
        <w:t>et al.</w:t>
      </w:r>
      <w:r w:rsidRPr="008A016F">
        <w:rPr>
          <w:rFonts w:ascii="Cambria" w:hAnsi="Cambria"/>
          <w:noProof/>
          <w:sz w:val="24"/>
        </w:rPr>
        <w:t xml:space="preserve"> Epistasis between COMT and MTHFR in maternal-fetal dyads increases risk for preeclampsia.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6,</w:t>
      </w:r>
      <w:r w:rsidRPr="008A016F">
        <w:rPr>
          <w:rFonts w:ascii="Cambria" w:hAnsi="Cambria"/>
          <w:noProof/>
          <w:sz w:val="24"/>
        </w:rPr>
        <w:t xml:space="preserve"> e16681 (2011).</w:t>
      </w:r>
    </w:p>
    <w:p w14:paraId="1BE972B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0.</w:t>
      </w:r>
      <w:r w:rsidRPr="008A016F">
        <w:rPr>
          <w:rFonts w:ascii="Cambria" w:hAnsi="Cambria"/>
          <w:noProof/>
          <w:sz w:val="24"/>
        </w:rPr>
        <w:tab/>
        <w:t xml:space="preserve">Génin, E. </w:t>
      </w:r>
      <w:r w:rsidRPr="008A016F">
        <w:rPr>
          <w:rFonts w:ascii="Cambria" w:hAnsi="Cambria"/>
          <w:i/>
          <w:iCs/>
          <w:noProof/>
          <w:sz w:val="24"/>
        </w:rPr>
        <w:t>et al.</w:t>
      </w:r>
      <w:r w:rsidRPr="008A016F">
        <w:rPr>
          <w:rFonts w:ascii="Cambria" w:hAnsi="Cambria"/>
          <w:noProof/>
          <w:sz w:val="24"/>
        </w:rPr>
        <w:t xml:space="preserve"> Epistatic interaction between BANK1 and BLK in rheumatoid arthritis: results from a large trans-ethnic meta-analysi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e61044 (2013).</w:t>
      </w:r>
    </w:p>
    <w:p w14:paraId="65E3D11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1.</w:t>
      </w:r>
      <w:r w:rsidRPr="008A016F">
        <w:rPr>
          <w:rFonts w:ascii="Cambria" w:hAnsi="Cambria"/>
          <w:noProof/>
          <w:sz w:val="24"/>
        </w:rPr>
        <w:tab/>
        <w:t xml:space="preserve">Verhoeven, K. J. F., Casella, G. &amp; McIntyre, L. M. Epistasis: obstacle or advantage for mapping complex trait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5,</w:t>
      </w:r>
      <w:r w:rsidRPr="008A016F">
        <w:rPr>
          <w:rFonts w:ascii="Cambria" w:hAnsi="Cambria"/>
          <w:noProof/>
          <w:sz w:val="24"/>
        </w:rPr>
        <w:t xml:space="preserve"> e12264 (2010).</w:t>
      </w:r>
    </w:p>
    <w:p w14:paraId="6FD95909"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2.</w:t>
      </w:r>
      <w:r w:rsidRPr="008A016F">
        <w:rPr>
          <w:rFonts w:ascii="Cambria" w:hAnsi="Cambria"/>
          <w:noProof/>
          <w:sz w:val="24"/>
        </w:rPr>
        <w:tab/>
        <w:t xml:space="preserve">Hill, W. G., Goddard, M. E. &amp; Visscher, P. M. Data and Theory Point to Mainly Additive Genetic Variance for Complex Trait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4,</w:t>
      </w:r>
      <w:r w:rsidRPr="008A016F">
        <w:rPr>
          <w:rFonts w:ascii="Cambria" w:hAnsi="Cambria"/>
          <w:noProof/>
          <w:sz w:val="24"/>
        </w:rPr>
        <w:t xml:space="preserve"> (2008).</w:t>
      </w:r>
    </w:p>
    <w:p w14:paraId="0039ADE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3.</w:t>
      </w:r>
      <w:r w:rsidRPr="008A016F">
        <w:rPr>
          <w:rFonts w:ascii="Cambria" w:hAnsi="Cambria"/>
          <w:noProof/>
          <w:sz w:val="24"/>
        </w:rPr>
        <w:tab/>
        <w:t xml:space="preserve">Gjuvsland, a B., Vik, J. O., Woolliams, J. a &amp; Omholt, S. W. Order-preserving principles underlying genotype-phenotype maps ensure high additive proportions of genetic variance. </w:t>
      </w:r>
      <w:r w:rsidRPr="008A016F">
        <w:rPr>
          <w:rFonts w:ascii="Cambria" w:hAnsi="Cambria"/>
          <w:i/>
          <w:iCs/>
          <w:noProof/>
          <w:sz w:val="24"/>
        </w:rPr>
        <w:t>J. Evol. Biol.</w:t>
      </w:r>
      <w:r w:rsidRPr="008A016F">
        <w:rPr>
          <w:rFonts w:ascii="Cambria" w:hAnsi="Cambria"/>
          <w:noProof/>
          <w:sz w:val="24"/>
        </w:rPr>
        <w:t xml:space="preserve"> </w:t>
      </w:r>
      <w:r w:rsidRPr="008A016F">
        <w:rPr>
          <w:rFonts w:ascii="Cambria" w:hAnsi="Cambria"/>
          <w:b/>
          <w:bCs/>
          <w:noProof/>
          <w:sz w:val="24"/>
        </w:rPr>
        <w:t>24,</w:t>
      </w:r>
      <w:r w:rsidRPr="008A016F">
        <w:rPr>
          <w:rFonts w:ascii="Cambria" w:hAnsi="Cambria"/>
          <w:noProof/>
          <w:sz w:val="24"/>
        </w:rPr>
        <w:t xml:space="preserve"> 2269–79 (2011).</w:t>
      </w:r>
    </w:p>
    <w:p w14:paraId="3FD02AB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4.</w:t>
      </w:r>
      <w:r w:rsidRPr="008A016F">
        <w:rPr>
          <w:rFonts w:ascii="Cambria" w:hAnsi="Cambria"/>
          <w:noProof/>
          <w:sz w:val="24"/>
        </w:rPr>
        <w:tab/>
        <w:t xml:space="preserve">Falconer, D. S. &amp; Mackay, T. F. C. </w:t>
      </w:r>
      <w:r w:rsidRPr="008A016F">
        <w:rPr>
          <w:rFonts w:ascii="Cambria" w:hAnsi="Cambria"/>
          <w:i/>
          <w:iCs/>
          <w:noProof/>
          <w:sz w:val="24"/>
        </w:rPr>
        <w:t>Introduction to quantitative genetics</w:t>
      </w:r>
      <w:r w:rsidRPr="008A016F">
        <w:rPr>
          <w:rFonts w:ascii="Cambria" w:hAnsi="Cambria"/>
          <w:noProof/>
          <w:sz w:val="24"/>
        </w:rPr>
        <w:t>. (Longman, 1996).</w:t>
      </w:r>
    </w:p>
    <w:p w14:paraId="30046FA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5.</w:t>
      </w:r>
      <w:r w:rsidRPr="008A016F">
        <w:rPr>
          <w:rFonts w:ascii="Cambria" w:hAnsi="Cambria"/>
          <w:noProof/>
          <w:sz w:val="24"/>
        </w:rPr>
        <w:tab/>
        <w:t xml:space="preserve">Stringer, S., Derks, E., Kahn, R., Hill, W. &amp; Wray, N. Assumptions and Properties of Limiting Pathway Models for Analysis of Epistasis in Complex Trait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8,</w:t>
      </w:r>
      <w:r w:rsidRPr="008A016F">
        <w:rPr>
          <w:rFonts w:ascii="Cambria" w:hAnsi="Cambria"/>
          <w:noProof/>
          <w:sz w:val="24"/>
        </w:rPr>
        <w:t xml:space="preserve"> 1–9 (2013).</w:t>
      </w:r>
    </w:p>
    <w:p w14:paraId="353B229F"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6.</w:t>
      </w:r>
      <w:r w:rsidRPr="008A016F">
        <w:rPr>
          <w:rFonts w:ascii="Cambria" w:hAnsi="Cambria"/>
          <w:noProof/>
          <w:sz w:val="24"/>
        </w:rPr>
        <w:tab/>
        <w:t xml:space="preserve">Evans, D. M., Gillespie, N. a &amp; Martin, N. G. Biometrical genetics. </w:t>
      </w:r>
      <w:r w:rsidRPr="008A016F">
        <w:rPr>
          <w:rFonts w:ascii="Cambria" w:hAnsi="Cambria"/>
          <w:i/>
          <w:iCs/>
          <w:noProof/>
          <w:sz w:val="24"/>
        </w:rPr>
        <w:t>Biol. Psychol.</w:t>
      </w:r>
      <w:r w:rsidRPr="008A016F">
        <w:rPr>
          <w:rFonts w:ascii="Cambria" w:hAnsi="Cambria"/>
          <w:noProof/>
          <w:sz w:val="24"/>
        </w:rPr>
        <w:t xml:space="preserve"> </w:t>
      </w:r>
      <w:r w:rsidRPr="008A016F">
        <w:rPr>
          <w:rFonts w:ascii="Cambria" w:hAnsi="Cambria"/>
          <w:b/>
          <w:bCs/>
          <w:noProof/>
          <w:sz w:val="24"/>
        </w:rPr>
        <w:t>61,</w:t>
      </w:r>
      <w:r w:rsidRPr="008A016F">
        <w:rPr>
          <w:rFonts w:ascii="Cambria" w:hAnsi="Cambria"/>
          <w:noProof/>
          <w:sz w:val="24"/>
        </w:rPr>
        <w:t xml:space="preserve"> 33–51 (2002).</w:t>
      </w:r>
    </w:p>
    <w:p w14:paraId="38ABEAE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7.</w:t>
      </w:r>
      <w:r w:rsidRPr="008A016F">
        <w:rPr>
          <w:rFonts w:ascii="Cambria" w:hAnsi="Cambria"/>
          <w:noProof/>
          <w:sz w:val="24"/>
        </w:rPr>
        <w:tab/>
        <w:t xml:space="preserve">Silventoinen, K. </w:t>
      </w:r>
      <w:r w:rsidRPr="008A016F">
        <w:rPr>
          <w:rFonts w:ascii="Cambria" w:hAnsi="Cambria"/>
          <w:i/>
          <w:iCs/>
          <w:noProof/>
          <w:sz w:val="24"/>
        </w:rPr>
        <w:t>et al.</w:t>
      </w:r>
      <w:r w:rsidRPr="008A016F">
        <w:rPr>
          <w:rFonts w:ascii="Cambria" w:hAnsi="Cambria"/>
          <w:noProof/>
          <w:sz w:val="24"/>
        </w:rPr>
        <w:t xml:space="preserve"> Heritability of adult body height: a comparative study of twin cohorts in eight countries. </w:t>
      </w:r>
      <w:r w:rsidRPr="008A016F">
        <w:rPr>
          <w:rFonts w:ascii="Cambria" w:hAnsi="Cambria"/>
          <w:i/>
          <w:iCs/>
          <w:noProof/>
          <w:sz w:val="24"/>
        </w:rPr>
        <w:t>Twin Res.</w:t>
      </w:r>
      <w:r w:rsidRPr="008A016F">
        <w:rPr>
          <w:rFonts w:ascii="Cambria" w:hAnsi="Cambria"/>
          <w:noProof/>
          <w:sz w:val="24"/>
        </w:rPr>
        <w:t xml:space="preserve"> </w:t>
      </w:r>
      <w:r w:rsidRPr="008A016F">
        <w:rPr>
          <w:rFonts w:ascii="Cambria" w:hAnsi="Cambria"/>
          <w:b/>
          <w:bCs/>
          <w:noProof/>
          <w:sz w:val="24"/>
        </w:rPr>
        <w:t>6,</w:t>
      </w:r>
      <w:r w:rsidRPr="008A016F">
        <w:rPr>
          <w:rFonts w:ascii="Cambria" w:hAnsi="Cambria"/>
          <w:noProof/>
          <w:sz w:val="24"/>
        </w:rPr>
        <w:t xml:space="preserve"> 399–408 (2003).</w:t>
      </w:r>
    </w:p>
    <w:p w14:paraId="365F822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8.</w:t>
      </w:r>
      <w:r w:rsidRPr="008A016F">
        <w:rPr>
          <w:rFonts w:ascii="Cambria" w:hAnsi="Cambria"/>
          <w:noProof/>
          <w:sz w:val="24"/>
        </w:rPr>
        <w:tab/>
        <w:t xml:space="preserve">Elks, C. E. </w:t>
      </w:r>
      <w:r w:rsidRPr="008A016F">
        <w:rPr>
          <w:rFonts w:ascii="Cambria" w:hAnsi="Cambria"/>
          <w:i/>
          <w:iCs/>
          <w:noProof/>
          <w:sz w:val="24"/>
        </w:rPr>
        <w:t>et al.</w:t>
      </w:r>
      <w:r w:rsidRPr="008A016F">
        <w:rPr>
          <w:rFonts w:ascii="Cambria" w:hAnsi="Cambria"/>
          <w:noProof/>
          <w:sz w:val="24"/>
        </w:rPr>
        <w:t xml:space="preserve"> Variability in the heritability of body mass index: a systematic review and meta-regression. </w:t>
      </w:r>
      <w:r w:rsidRPr="008A016F">
        <w:rPr>
          <w:rFonts w:ascii="Cambria" w:hAnsi="Cambria"/>
          <w:i/>
          <w:iCs/>
          <w:noProof/>
          <w:sz w:val="24"/>
        </w:rPr>
        <w:t>Front. Endocrinol. (Lausanne).</w:t>
      </w:r>
      <w:r w:rsidRPr="008A016F">
        <w:rPr>
          <w:rFonts w:ascii="Cambria" w:hAnsi="Cambria"/>
          <w:noProof/>
          <w:sz w:val="24"/>
        </w:rPr>
        <w:t xml:space="preserve"> </w:t>
      </w:r>
      <w:r w:rsidRPr="008A016F">
        <w:rPr>
          <w:rFonts w:ascii="Cambria" w:hAnsi="Cambria"/>
          <w:b/>
          <w:bCs/>
          <w:noProof/>
          <w:sz w:val="24"/>
        </w:rPr>
        <w:t>3,</w:t>
      </w:r>
      <w:r w:rsidRPr="008A016F">
        <w:rPr>
          <w:rFonts w:ascii="Cambria" w:hAnsi="Cambria"/>
          <w:noProof/>
          <w:sz w:val="24"/>
        </w:rPr>
        <w:t xml:space="preserve"> 29 (2012).</w:t>
      </w:r>
    </w:p>
    <w:p w14:paraId="0910CAA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29.</w:t>
      </w:r>
      <w:r w:rsidRPr="008A016F">
        <w:rPr>
          <w:rFonts w:ascii="Cambria" w:hAnsi="Cambria"/>
          <w:noProof/>
          <w:sz w:val="24"/>
        </w:rPr>
        <w:tab/>
        <w:t xml:space="preserve">Hu, X. </w:t>
      </w:r>
      <w:r w:rsidRPr="008A016F">
        <w:rPr>
          <w:rFonts w:ascii="Cambria" w:hAnsi="Cambria"/>
          <w:i/>
          <w:iCs/>
          <w:noProof/>
          <w:sz w:val="24"/>
        </w:rPr>
        <w:t>et al.</w:t>
      </w:r>
      <w:r w:rsidRPr="008A016F">
        <w:rPr>
          <w:rFonts w:ascii="Cambria" w:hAnsi="Cambria"/>
          <w:noProof/>
          <w:sz w:val="24"/>
        </w:rPr>
        <w:t xml:space="preserve"> Integrating autoimmune risk loci with gene-expression data identifies specific pathogenic immune cell subsets. </w:t>
      </w:r>
      <w:r w:rsidRPr="008A016F">
        <w:rPr>
          <w:rFonts w:ascii="Cambria" w:hAnsi="Cambria"/>
          <w:i/>
          <w:iCs/>
          <w:noProof/>
          <w:sz w:val="24"/>
        </w:rPr>
        <w:t>Am J Hum Genet</w:t>
      </w:r>
      <w:r w:rsidRPr="008A016F">
        <w:rPr>
          <w:rFonts w:ascii="Cambria" w:hAnsi="Cambria"/>
          <w:noProof/>
          <w:sz w:val="24"/>
        </w:rPr>
        <w:t xml:space="preserve"> </w:t>
      </w:r>
      <w:r w:rsidRPr="008A016F">
        <w:rPr>
          <w:rFonts w:ascii="Cambria" w:hAnsi="Cambria"/>
          <w:b/>
          <w:bCs/>
          <w:noProof/>
          <w:sz w:val="24"/>
        </w:rPr>
        <w:t>89,</w:t>
      </w:r>
      <w:r w:rsidRPr="008A016F">
        <w:rPr>
          <w:rFonts w:ascii="Cambria" w:hAnsi="Cambria"/>
          <w:noProof/>
          <w:sz w:val="24"/>
        </w:rPr>
        <w:t xml:space="preserve"> 496–506 (2011).</w:t>
      </w:r>
    </w:p>
    <w:p w14:paraId="643BB3F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0.</w:t>
      </w:r>
      <w:r w:rsidRPr="008A016F">
        <w:rPr>
          <w:rFonts w:ascii="Cambria" w:hAnsi="Cambria"/>
          <w:noProof/>
          <w:sz w:val="24"/>
        </w:rPr>
        <w:tab/>
        <w:t xml:space="preserve">Wray, N. R., Yang, J., Goddard, M. E. &amp; Visscher, P. M. The Genetic Interpretation of Area under the ROC Curve in Genomic Profiling.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6,</w:t>
      </w:r>
      <w:r w:rsidRPr="008A016F">
        <w:rPr>
          <w:rFonts w:ascii="Cambria" w:hAnsi="Cambria"/>
          <w:noProof/>
          <w:sz w:val="24"/>
        </w:rPr>
        <w:t xml:space="preserve"> e1000864 (2010).</w:t>
      </w:r>
    </w:p>
    <w:p w14:paraId="61734319"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1.</w:t>
      </w:r>
      <w:r w:rsidRPr="008A016F">
        <w:rPr>
          <w:rFonts w:ascii="Cambria" w:hAnsi="Cambria"/>
          <w:noProof/>
          <w:sz w:val="24"/>
        </w:rPr>
        <w:tab/>
        <w:t xml:space="preserve">Daetwyler, H. D., Villanueva, B. &amp; Woolliams, J. a. Accuracy of predicting the genetic risk of disease using a genome-wide approach.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3,</w:t>
      </w:r>
      <w:r w:rsidRPr="008A016F">
        <w:rPr>
          <w:rFonts w:ascii="Cambria" w:hAnsi="Cambria"/>
          <w:noProof/>
          <w:sz w:val="24"/>
        </w:rPr>
        <w:t xml:space="preserve"> e3395 (2008).</w:t>
      </w:r>
    </w:p>
    <w:p w14:paraId="1DE1FD69"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2.</w:t>
      </w:r>
      <w:r w:rsidRPr="008A016F">
        <w:rPr>
          <w:rFonts w:ascii="Cambria" w:hAnsi="Cambria"/>
          <w:noProof/>
          <w:sz w:val="24"/>
        </w:rPr>
        <w:tab/>
        <w:t xml:space="preserve">Quon, G., Lippert, C., Heckerman, D. &amp; Listgarten, J. Patterns of methylation heritability in a genome-wide analysis of four brain regions. </w:t>
      </w:r>
      <w:r w:rsidRPr="008A016F">
        <w:rPr>
          <w:rFonts w:ascii="Cambria" w:hAnsi="Cambria"/>
          <w:i/>
          <w:iCs/>
          <w:noProof/>
          <w:sz w:val="24"/>
        </w:rPr>
        <w:t>Nucleic Acids Res.</w:t>
      </w:r>
      <w:r w:rsidRPr="008A016F">
        <w:rPr>
          <w:rFonts w:ascii="Cambria" w:hAnsi="Cambria"/>
          <w:noProof/>
          <w:sz w:val="24"/>
        </w:rPr>
        <w:t xml:space="preserve"> </w:t>
      </w:r>
      <w:r w:rsidRPr="008A016F">
        <w:rPr>
          <w:rFonts w:ascii="Cambria" w:hAnsi="Cambria"/>
          <w:b/>
          <w:bCs/>
          <w:noProof/>
          <w:sz w:val="24"/>
        </w:rPr>
        <w:t>41,</w:t>
      </w:r>
      <w:r w:rsidRPr="008A016F">
        <w:rPr>
          <w:rFonts w:ascii="Cambria" w:hAnsi="Cambria"/>
          <w:noProof/>
          <w:sz w:val="24"/>
        </w:rPr>
        <w:t xml:space="preserve"> 2095–104 (2013).</w:t>
      </w:r>
    </w:p>
    <w:p w14:paraId="01C36B2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3.</w:t>
      </w:r>
      <w:r w:rsidRPr="008A016F">
        <w:rPr>
          <w:rFonts w:ascii="Cambria" w:hAnsi="Cambria"/>
          <w:noProof/>
          <w:sz w:val="24"/>
        </w:rPr>
        <w:tab/>
        <w:t xml:space="preserve">Gervin, K. </w:t>
      </w:r>
      <w:r w:rsidRPr="008A016F">
        <w:rPr>
          <w:rFonts w:ascii="Cambria" w:hAnsi="Cambria"/>
          <w:i/>
          <w:iCs/>
          <w:noProof/>
          <w:sz w:val="24"/>
        </w:rPr>
        <w:t>et al.</w:t>
      </w:r>
      <w:r w:rsidRPr="008A016F">
        <w:rPr>
          <w:rFonts w:ascii="Cambria" w:hAnsi="Cambria"/>
          <w:noProof/>
          <w:sz w:val="24"/>
        </w:rPr>
        <w:t xml:space="preserve"> Extensive variation and low heritability of DNA methylation identified in a twin study. </w:t>
      </w:r>
      <w:r w:rsidRPr="008A016F">
        <w:rPr>
          <w:rFonts w:ascii="Cambria" w:hAnsi="Cambria"/>
          <w:i/>
          <w:iCs/>
          <w:noProof/>
          <w:sz w:val="24"/>
        </w:rPr>
        <w:t>Genome Res.</w:t>
      </w:r>
      <w:r w:rsidRPr="008A016F">
        <w:rPr>
          <w:rFonts w:ascii="Cambria" w:hAnsi="Cambria"/>
          <w:noProof/>
          <w:sz w:val="24"/>
        </w:rPr>
        <w:t xml:space="preserve"> </w:t>
      </w:r>
      <w:r w:rsidRPr="008A016F">
        <w:rPr>
          <w:rFonts w:ascii="Cambria" w:hAnsi="Cambria"/>
          <w:b/>
          <w:bCs/>
          <w:noProof/>
          <w:sz w:val="24"/>
        </w:rPr>
        <w:t>21,</w:t>
      </w:r>
      <w:r w:rsidRPr="008A016F">
        <w:rPr>
          <w:rFonts w:ascii="Cambria" w:hAnsi="Cambria"/>
          <w:noProof/>
          <w:sz w:val="24"/>
        </w:rPr>
        <w:t xml:space="preserve"> 1813–21 (2011).</w:t>
      </w:r>
    </w:p>
    <w:p w14:paraId="40F19D7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4.</w:t>
      </w:r>
      <w:r w:rsidRPr="008A016F">
        <w:rPr>
          <w:rFonts w:ascii="Cambria" w:hAnsi="Cambria"/>
          <w:noProof/>
          <w:sz w:val="24"/>
        </w:rPr>
        <w:tab/>
        <w:t xml:space="preserve">Purcell, S. M. </w:t>
      </w:r>
      <w:r w:rsidRPr="008A016F">
        <w:rPr>
          <w:rFonts w:ascii="Cambria" w:hAnsi="Cambria"/>
          <w:i/>
          <w:iCs/>
          <w:noProof/>
          <w:sz w:val="24"/>
        </w:rPr>
        <w:t>et al.</w:t>
      </w:r>
      <w:r w:rsidRPr="008A016F">
        <w:rPr>
          <w:rFonts w:ascii="Cambria" w:hAnsi="Cambria"/>
          <w:noProof/>
          <w:sz w:val="24"/>
        </w:rPr>
        <w:t xml:space="preserve"> Common polygenic variation contributes to risk of schizophrenia and bipolar disorder. </w:t>
      </w:r>
      <w:r w:rsidRPr="008A016F">
        <w:rPr>
          <w:rFonts w:ascii="Cambria" w:hAnsi="Cambria"/>
          <w:i/>
          <w:iCs/>
          <w:noProof/>
          <w:sz w:val="24"/>
        </w:rPr>
        <w:t>Nature</w:t>
      </w:r>
      <w:r w:rsidRPr="008A016F">
        <w:rPr>
          <w:rFonts w:ascii="Cambria" w:hAnsi="Cambria"/>
          <w:noProof/>
          <w:sz w:val="24"/>
        </w:rPr>
        <w:t xml:space="preserve"> </w:t>
      </w:r>
      <w:r w:rsidRPr="008A016F">
        <w:rPr>
          <w:rFonts w:ascii="Cambria" w:hAnsi="Cambria"/>
          <w:b/>
          <w:bCs/>
          <w:noProof/>
          <w:sz w:val="24"/>
        </w:rPr>
        <w:t>460,</w:t>
      </w:r>
      <w:r w:rsidRPr="008A016F">
        <w:rPr>
          <w:rFonts w:ascii="Cambria" w:hAnsi="Cambria"/>
          <w:noProof/>
          <w:sz w:val="24"/>
        </w:rPr>
        <w:t xml:space="preserve"> 748–752 (2009).</w:t>
      </w:r>
    </w:p>
    <w:p w14:paraId="1033AFB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5.</w:t>
      </w:r>
      <w:r w:rsidRPr="008A016F">
        <w:rPr>
          <w:rFonts w:ascii="Cambria" w:hAnsi="Cambria"/>
          <w:noProof/>
          <w:sz w:val="24"/>
        </w:rPr>
        <w:tab/>
        <w:t xml:space="preserve">Wray, N. R. </w:t>
      </w:r>
      <w:r w:rsidRPr="008A016F">
        <w:rPr>
          <w:rFonts w:ascii="Cambria" w:hAnsi="Cambria"/>
          <w:i/>
          <w:iCs/>
          <w:noProof/>
          <w:sz w:val="24"/>
        </w:rPr>
        <w:t>et al.</w:t>
      </w:r>
      <w:r w:rsidRPr="008A016F">
        <w:rPr>
          <w:rFonts w:ascii="Cambria" w:hAnsi="Cambria"/>
          <w:noProof/>
          <w:sz w:val="24"/>
        </w:rPr>
        <w:t xml:space="preserve"> Pitfalls of predicting complex traits from SNPs. </w:t>
      </w:r>
      <w:r w:rsidRPr="008A016F">
        <w:rPr>
          <w:rFonts w:ascii="Cambria" w:hAnsi="Cambria"/>
          <w:i/>
          <w:iCs/>
          <w:noProof/>
          <w:sz w:val="24"/>
        </w:rPr>
        <w:t>Nat Rev Genet</w:t>
      </w:r>
      <w:r w:rsidRPr="008A016F">
        <w:rPr>
          <w:rFonts w:ascii="Cambria" w:hAnsi="Cambria"/>
          <w:noProof/>
          <w:sz w:val="24"/>
        </w:rPr>
        <w:t xml:space="preserve"> </w:t>
      </w:r>
      <w:r w:rsidRPr="008A016F">
        <w:rPr>
          <w:rFonts w:ascii="Cambria" w:hAnsi="Cambria"/>
          <w:b/>
          <w:bCs/>
          <w:noProof/>
          <w:sz w:val="24"/>
        </w:rPr>
        <w:t>14,</w:t>
      </w:r>
      <w:r w:rsidRPr="008A016F">
        <w:rPr>
          <w:rFonts w:ascii="Cambria" w:hAnsi="Cambria"/>
          <w:noProof/>
          <w:sz w:val="24"/>
        </w:rPr>
        <w:t xml:space="preserve"> 507–515 (2013).</w:t>
      </w:r>
    </w:p>
    <w:p w14:paraId="29E8A7C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6.</w:t>
      </w:r>
      <w:r w:rsidRPr="008A016F">
        <w:rPr>
          <w:rFonts w:ascii="Cambria" w:hAnsi="Cambria"/>
          <w:noProof/>
          <w:sz w:val="24"/>
        </w:rPr>
        <w:tab/>
        <w:t xml:space="preserve">Zhou, X., Carbonetto, P. &amp; Stephens, M. Polygenic modeling with bayesian sparse linear mixed model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9,</w:t>
      </w:r>
      <w:r w:rsidRPr="008A016F">
        <w:rPr>
          <w:rFonts w:ascii="Cambria" w:hAnsi="Cambria"/>
          <w:noProof/>
          <w:sz w:val="24"/>
        </w:rPr>
        <w:t xml:space="preserve"> e1003264 (2013).</w:t>
      </w:r>
    </w:p>
    <w:p w14:paraId="5D79E5F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7.</w:t>
      </w:r>
      <w:r w:rsidRPr="008A016F">
        <w:rPr>
          <w:rFonts w:ascii="Cambria" w:hAnsi="Cambria"/>
          <w:noProof/>
          <w:sz w:val="24"/>
        </w:rPr>
        <w:tab/>
        <w:t xml:space="preserve">Becker, T., Herold, C., Meesters, C., Mattheisen, M. &amp; Baur, M. P. Significance levels in genome-wide interaction analysis (GWIA). </w:t>
      </w:r>
      <w:r w:rsidRPr="008A016F">
        <w:rPr>
          <w:rFonts w:ascii="Cambria" w:hAnsi="Cambria"/>
          <w:i/>
          <w:iCs/>
          <w:noProof/>
          <w:sz w:val="24"/>
        </w:rPr>
        <w:t>Ann. Hum. Genet.</w:t>
      </w:r>
      <w:r w:rsidRPr="008A016F">
        <w:rPr>
          <w:rFonts w:ascii="Cambria" w:hAnsi="Cambria"/>
          <w:noProof/>
          <w:sz w:val="24"/>
        </w:rPr>
        <w:t xml:space="preserve"> </w:t>
      </w:r>
      <w:r w:rsidRPr="008A016F">
        <w:rPr>
          <w:rFonts w:ascii="Cambria" w:hAnsi="Cambria"/>
          <w:b/>
          <w:bCs/>
          <w:noProof/>
          <w:sz w:val="24"/>
        </w:rPr>
        <w:t>75,</w:t>
      </w:r>
      <w:r w:rsidRPr="008A016F">
        <w:rPr>
          <w:rFonts w:ascii="Cambria" w:hAnsi="Cambria"/>
          <w:noProof/>
          <w:sz w:val="24"/>
        </w:rPr>
        <w:t xml:space="preserve"> 29–35 (2011).</w:t>
      </w:r>
    </w:p>
    <w:p w14:paraId="28774E88"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8.</w:t>
      </w:r>
      <w:r w:rsidRPr="008A016F">
        <w:rPr>
          <w:rFonts w:ascii="Cambria" w:hAnsi="Cambria"/>
          <w:noProof/>
          <w:sz w:val="24"/>
        </w:rPr>
        <w:tab/>
        <w:t xml:space="preserve">Carlborg, O., Jacobsson, L., Ahgren, P., Siegel, P. &amp; Andersson, L. Epistasis and the release of genetic variation during long-term selection. </w:t>
      </w:r>
      <w:r w:rsidRPr="008A016F">
        <w:rPr>
          <w:rFonts w:ascii="Cambria" w:hAnsi="Cambria"/>
          <w:i/>
          <w:iCs/>
          <w:noProof/>
          <w:sz w:val="24"/>
        </w:rPr>
        <w:t>Nat. Genet.</w:t>
      </w:r>
      <w:r w:rsidRPr="008A016F">
        <w:rPr>
          <w:rFonts w:ascii="Cambria" w:hAnsi="Cambria"/>
          <w:noProof/>
          <w:sz w:val="24"/>
        </w:rPr>
        <w:t xml:space="preserve"> </w:t>
      </w:r>
      <w:r w:rsidRPr="008A016F">
        <w:rPr>
          <w:rFonts w:ascii="Cambria" w:hAnsi="Cambria"/>
          <w:b/>
          <w:bCs/>
          <w:noProof/>
          <w:sz w:val="24"/>
        </w:rPr>
        <w:t>38,</w:t>
      </w:r>
      <w:r w:rsidRPr="008A016F">
        <w:rPr>
          <w:rFonts w:ascii="Cambria" w:hAnsi="Cambria"/>
          <w:noProof/>
          <w:sz w:val="24"/>
        </w:rPr>
        <w:t xml:space="preserve"> 418–420 (2006).</w:t>
      </w:r>
    </w:p>
    <w:p w14:paraId="040C742D"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39.</w:t>
      </w:r>
      <w:r w:rsidRPr="008A016F">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8A016F">
        <w:rPr>
          <w:rFonts w:ascii="Cambria" w:hAnsi="Cambria"/>
          <w:i/>
          <w:iCs/>
          <w:noProof/>
          <w:sz w:val="24"/>
        </w:rPr>
        <w:t>Genet. Res. (Camb).</w:t>
      </w:r>
      <w:r w:rsidRPr="008A016F">
        <w:rPr>
          <w:rFonts w:ascii="Cambria" w:hAnsi="Cambria"/>
          <w:noProof/>
          <w:sz w:val="24"/>
        </w:rPr>
        <w:t xml:space="preserve"> </w:t>
      </w:r>
      <w:r w:rsidRPr="008A016F">
        <w:rPr>
          <w:rFonts w:ascii="Cambria" w:hAnsi="Cambria"/>
          <w:b/>
          <w:bCs/>
          <w:noProof/>
          <w:sz w:val="24"/>
        </w:rPr>
        <w:t>94,</w:t>
      </w:r>
      <w:r w:rsidRPr="008A016F">
        <w:rPr>
          <w:rFonts w:ascii="Cambria" w:hAnsi="Cambria"/>
          <w:noProof/>
          <w:sz w:val="24"/>
        </w:rPr>
        <w:t xml:space="preserve"> 255–66 (2012).</w:t>
      </w:r>
    </w:p>
    <w:p w14:paraId="6CD1A1BC"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0.</w:t>
      </w:r>
      <w:r w:rsidRPr="008A016F">
        <w:rPr>
          <w:rFonts w:ascii="Cambria" w:hAnsi="Cambria"/>
          <w:noProof/>
          <w:sz w:val="24"/>
        </w:rPr>
        <w:tab/>
        <w:t xml:space="preserve">Wang, D. </w:t>
      </w:r>
      <w:r w:rsidRPr="008A016F">
        <w:rPr>
          <w:rFonts w:ascii="Cambria" w:hAnsi="Cambria"/>
          <w:i/>
          <w:iCs/>
          <w:noProof/>
          <w:sz w:val="24"/>
        </w:rPr>
        <w:t>et al.</w:t>
      </w:r>
      <w:r w:rsidRPr="008A016F">
        <w:rPr>
          <w:rFonts w:ascii="Cambria" w:hAnsi="Cambria"/>
          <w:noProof/>
          <w:sz w:val="24"/>
        </w:rPr>
        <w:t xml:space="preserve"> Prediction of genetic values of quantitative traits with epistatic effects in plant breeding populations. </w:t>
      </w:r>
      <w:r w:rsidRPr="008A016F">
        <w:rPr>
          <w:rFonts w:ascii="Cambria" w:hAnsi="Cambria"/>
          <w:i/>
          <w:iCs/>
          <w:noProof/>
          <w:sz w:val="24"/>
        </w:rPr>
        <w:t>Heredity (Edinb).</w:t>
      </w:r>
      <w:r w:rsidRPr="008A016F">
        <w:rPr>
          <w:rFonts w:ascii="Cambria" w:hAnsi="Cambria"/>
          <w:noProof/>
          <w:sz w:val="24"/>
        </w:rPr>
        <w:t xml:space="preserve"> </w:t>
      </w:r>
      <w:r w:rsidRPr="008A016F">
        <w:rPr>
          <w:rFonts w:ascii="Cambria" w:hAnsi="Cambria"/>
          <w:b/>
          <w:bCs/>
          <w:noProof/>
          <w:sz w:val="24"/>
        </w:rPr>
        <w:t>109,</w:t>
      </w:r>
      <w:r w:rsidRPr="008A016F">
        <w:rPr>
          <w:rFonts w:ascii="Cambria" w:hAnsi="Cambria"/>
          <w:noProof/>
          <w:sz w:val="24"/>
        </w:rPr>
        <w:t xml:space="preserve"> 313–9 (2012).</w:t>
      </w:r>
    </w:p>
    <w:p w14:paraId="41369CC3"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1.</w:t>
      </w:r>
      <w:r w:rsidRPr="008A016F">
        <w:rPr>
          <w:rFonts w:ascii="Cambria" w:hAnsi="Cambria"/>
          <w:noProof/>
          <w:sz w:val="24"/>
        </w:rPr>
        <w:tab/>
        <w:t xml:space="preserve">Dudley, J. W. &amp; Johnson, G. R. Epistatic Models Improve Prediction of Performance in Corn. </w:t>
      </w:r>
      <w:r w:rsidRPr="008A016F">
        <w:rPr>
          <w:rFonts w:ascii="Cambria" w:hAnsi="Cambria"/>
          <w:i/>
          <w:iCs/>
          <w:noProof/>
          <w:sz w:val="24"/>
        </w:rPr>
        <w:t>Crop Sci.</w:t>
      </w:r>
      <w:r w:rsidRPr="008A016F">
        <w:rPr>
          <w:rFonts w:ascii="Cambria" w:hAnsi="Cambria"/>
          <w:noProof/>
          <w:sz w:val="24"/>
        </w:rPr>
        <w:t xml:space="preserve"> </w:t>
      </w:r>
      <w:r w:rsidRPr="008A016F">
        <w:rPr>
          <w:rFonts w:ascii="Cambria" w:hAnsi="Cambria"/>
          <w:b/>
          <w:bCs/>
          <w:noProof/>
          <w:sz w:val="24"/>
        </w:rPr>
        <w:t>49,</w:t>
      </w:r>
      <w:r w:rsidRPr="008A016F">
        <w:rPr>
          <w:rFonts w:ascii="Cambria" w:hAnsi="Cambria"/>
          <w:noProof/>
          <w:sz w:val="24"/>
        </w:rPr>
        <w:t xml:space="preserve"> 763 (2009).</w:t>
      </w:r>
    </w:p>
    <w:p w14:paraId="6728BB3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2.</w:t>
      </w:r>
      <w:r w:rsidRPr="008A016F">
        <w:rPr>
          <w:rFonts w:ascii="Cambria" w:hAnsi="Cambria"/>
          <w:noProof/>
          <w:sz w:val="24"/>
        </w:rPr>
        <w:tab/>
        <w:t xml:space="preserve">Hu, Z. </w:t>
      </w:r>
      <w:r w:rsidRPr="008A016F">
        <w:rPr>
          <w:rFonts w:ascii="Cambria" w:hAnsi="Cambria"/>
          <w:i/>
          <w:iCs/>
          <w:noProof/>
          <w:sz w:val="24"/>
        </w:rPr>
        <w:t>et al.</w:t>
      </w:r>
      <w:r w:rsidRPr="008A016F">
        <w:rPr>
          <w:rFonts w:ascii="Cambria" w:hAnsi="Cambria"/>
          <w:noProof/>
          <w:sz w:val="24"/>
        </w:rPr>
        <w:t xml:space="preserve"> Genomic value prediction for quantitative traits under the epistatic model. </w:t>
      </w:r>
      <w:r w:rsidRPr="008A016F">
        <w:rPr>
          <w:rFonts w:ascii="Cambria" w:hAnsi="Cambria"/>
          <w:i/>
          <w:iCs/>
          <w:noProof/>
          <w:sz w:val="24"/>
        </w:rPr>
        <w:t>BMC Genet.</w:t>
      </w:r>
      <w:r w:rsidRPr="008A016F">
        <w:rPr>
          <w:rFonts w:ascii="Cambria" w:hAnsi="Cambria"/>
          <w:noProof/>
          <w:sz w:val="24"/>
        </w:rPr>
        <w:t xml:space="preserve"> </w:t>
      </w:r>
      <w:r w:rsidRPr="008A016F">
        <w:rPr>
          <w:rFonts w:ascii="Cambria" w:hAnsi="Cambria"/>
          <w:b/>
          <w:bCs/>
          <w:noProof/>
          <w:sz w:val="24"/>
        </w:rPr>
        <w:t>12,</w:t>
      </w:r>
      <w:r w:rsidRPr="008A016F">
        <w:rPr>
          <w:rFonts w:ascii="Cambria" w:hAnsi="Cambria"/>
          <w:noProof/>
          <w:sz w:val="24"/>
        </w:rPr>
        <w:t xml:space="preserve"> 15 (2011).</w:t>
      </w:r>
    </w:p>
    <w:p w14:paraId="20A3B0D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3.</w:t>
      </w:r>
      <w:r w:rsidRPr="008A016F">
        <w:rPr>
          <w:rFonts w:ascii="Cambria" w:hAnsi="Cambria"/>
          <w:noProof/>
          <w:sz w:val="24"/>
        </w:rPr>
        <w:tab/>
        <w:t xml:space="preserve">González-Camacho, J. M. </w:t>
      </w:r>
      <w:r w:rsidRPr="008A016F">
        <w:rPr>
          <w:rFonts w:ascii="Cambria" w:hAnsi="Cambria"/>
          <w:i/>
          <w:iCs/>
          <w:noProof/>
          <w:sz w:val="24"/>
        </w:rPr>
        <w:t>et al.</w:t>
      </w:r>
      <w:r w:rsidRPr="008A016F">
        <w:rPr>
          <w:rFonts w:ascii="Cambria" w:hAnsi="Cambria"/>
          <w:noProof/>
          <w:sz w:val="24"/>
        </w:rPr>
        <w:t xml:space="preserve"> Genome-enabled prediction of genetic values using radial basis function neural networks. </w:t>
      </w:r>
      <w:r w:rsidRPr="008A016F">
        <w:rPr>
          <w:rFonts w:ascii="Cambria" w:hAnsi="Cambria"/>
          <w:i/>
          <w:iCs/>
          <w:noProof/>
          <w:sz w:val="24"/>
        </w:rPr>
        <w:t>Theor. Appl. Genet.</w:t>
      </w:r>
      <w:r w:rsidRPr="008A016F">
        <w:rPr>
          <w:rFonts w:ascii="Cambria" w:hAnsi="Cambria"/>
          <w:noProof/>
          <w:sz w:val="24"/>
        </w:rPr>
        <w:t xml:space="preserve"> (2012). doi:10.1007/s00122-012-1868-9</w:t>
      </w:r>
    </w:p>
    <w:p w14:paraId="42C3B285"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4.</w:t>
      </w:r>
      <w:r w:rsidRPr="008A016F">
        <w:rPr>
          <w:rFonts w:ascii="Cambria" w:hAnsi="Cambria"/>
          <w:noProof/>
          <w:sz w:val="24"/>
        </w:rPr>
        <w:tab/>
        <w:t xml:space="preserve">Buckler, E. S. </w:t>
      </w:r>
      <w:r w:rsidRPr="008A016F">
        <w:rPr>
          <w:rFonts w:ascii="Cambria" w:hAnsi="Cambria"/>
          <w:i/>
          <w:iCs/>
          <w:noProof/>
          <w:sz w:val="24"/>
        </w:rPr>
        <w:t>et al.</w:t>
      </w:r>
      <w:r w:rsidRPr="008A016F">
        <w:rPr>
          <w:rFonts w:ascii="Cambria" w:hAnsi="Cambria"/>
          <w:noProof/>
          <w:sz w:val="24"/>
        </w:rPr>
        <w:t xml:space="preserve"> The genetic architecture of maize flowering time. </w:t>
      </w:r>
      <w:r w:rsidRPr="008A016F">
        <w:rPr>
          <w:rFonts w:ascii="Cambria" w:hAnsi="Cambria"/>
          <w:i/>
          <w:iCs/>
          <w:noProof/>
          <w:sz w:val="24"/>
        </w:rPr>
        <w:t>Science</w:t>
      </w:r>
      <w:r w:rsidRPr="008A016F">
        <w:rPr>
          <w:rFonts w:ascii="Cambria" w:hAnsi="Cambria"/>
          <w:noProof/>
          <w:sz w:val="24"/>
        </w:rPr>
        <w:t xml:space="preserve"> </w:t>
      </w:r>
      <w:r w:rsidRPr="008A016F">
        <w:rPr>
          <w:rFonts w:ascii="Cambria" w:hAnsi="Cambria"/>
          <w:b/>
          <w:bCs/>
          <w:noProof/>
          <w:sz w:val="24"/>
        </w:rPr>
        <w:t>325,</w:t>
      </w:r>
      <w:r w:rsidRPr="008A016F">
        <w:rPr>
          <w:rFonts w:ascii="Cambria" w:hAnsi="Cambria"/>
          <w:noProof/>
          <w:sz w:val="24"/>
        </w:rPr>
        <w:t xml:space="preserve"> 714–8 (2009).</w:t>
      </w:r>
    </w:p>
    <w:p w14:paraId="68A47BA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5.</w:t>
      </w:r>
      <w:r w:rsidRPr="008A016F">
        <w:rPr>
          <w:rFonts w:ascii="Cambria" w:hAnsi="Cambria"/>
          <w:noProof/>
          <w:sz w:val="24"/>
        </w:rPr>
        <w:tab/>
        <w:t xml:space="preserve">Mackay, T. F. C. Epistasis and quantitative traits: Using model organisms to study gene-gene interactions. </w:t>
      </w:r>
      <w:r w:rsidRPr="008A016F">
        <w:rPr>
          <w:rFonts w:ascii="Cambria" w:hAnsi="Cambria"/>
          <w:i/>
          <w:iCs/>
          <w:noProof/>
          <w:sz w:val="24"/>
        </w:rPr>
        <w:t>Nat. Rev. Genet.</w:t>
      </w:r>
    </w:p>
    <w:p w14:paraId="092949C8" w14:textId="0922019E" w:rsidR="008A016F" w:rsidRPr="00DB6049" w:rsidRDefault="008A016F">
      <w:pPr>
        <w:pStyle w:val="NormalWeb"/>
        <w:ind w:left="640" w:hanging="640"/>
        <w:divId w:val="1301808323"/>
        <w:rPr>
          <w:rFonts w:ascii="Cambria" w:hAnsi="Cambria"/>
          <w:b/>
          <w:i/>
          <w:noProof/>
          <w:sz w:val="24"/>
          <w:rPrChange w:id="299" w:author="Gib Hemani" w:date="2014-06-27T01:54:00Z">
            <w:rPr>
              <w:rFonts w:ascii="Cambria" w:hAnsi="Cambria"/>
              <w:noProof/>
              <w:sz w:val="24"/>
            </w:rPr>
          </w:rPrChange>
        </w:rPr>
      </w:pPr>
      <w:r w:rsidRPr="008A016F">
        <w:rPr>
          <w:rFonts w:ascii="Cambria" w:hAnsi="Cambria"/>
          <w:noProof/>
          <w:sz w:val="24"/>
        </w:rPr>
        <w:t>146.</w:t>
      </w:r>
      <w:r w:rsidRPr="008A016F">
        <w:rPr>
          <w:rFonts w:ascii="Cambria" w:hAnsi="Cambria"/>
          <w:noProof/>
          <w:sz w:val="24"/>
        </w:rPr>
        <w:tab/>
        <w:t xml:space="preserve">Houle, D., Pélabon, C., Wagner, G. &amp; Hansen, T. Measurement and meaning in biology. </w:t>
      </w:r>
      <w:r w:rsidRPr="008A016F">
        <w:rPr>
          <w:rFonts w:ascii="Cambria" w:hAnsi="Cambria"/>
          <w:i/>
          <w:iCs/>
          <w:noProof/>
          <w:sz w:val="24"/>
        </w:rPr>
        <w:t>Q. Rev. Biol.</w:t>
      </w:r>
      <w:r w:rsidRPr="008A016F">
        <w:rPr>
          <w:rFonts w:ascii="Cambria" w:hAnsi="Cambria"/>
          <w:noProof/>
          <w:sz w:val="24"/>
        </w:rPr>
        <w:t xml:space="preserve"> </w:t>
      </w:r>
      <w:r w:rsidRPr="008A016F">
        <w:rPr>
          <w:rFonts w:ascii="Cambria" w:hAnsi="Cambria"/>
          <w:b/>
          <w:bCs/>
          <w:noProof/>
          <w:sz w:val="24"/>
        </w:rPr>
        <w:t>86,</w:t>
      </w:r>
      <w:r w:rsidRPr="008A016F">
        <w:rPr>
          <w:rFonts w:ascii="Cambria" w:hAnsi="Cambria"/>
          <w:noProof/>
          <w:sz w:val="24"/>
        </w:rPr>
        <w:t xml:space="preserve"> 3–34 (2011).</w:t>
      </w:r>
      <w:ins w:id="300" w:author="Gib Hemani" w:date="2014-06-27T01:54:00Z">
        <w:r w:rsidR="00DB6049">
          <w:rPr>
            <w:rFonts w:ascii="Cambria" w:hAnsi="Cambria"/>
            <w:noProof/>
            <w:sz w:val="24"/>
          </w:rPr>
          <w:t xml:space="preserve"> </w:t>
        </w:r>
        <w:r w:rsidR="00DB6049">
          <w:rPr>
            <w:rFonts w:ascii="Cambria" w:hAnsi="Cambria"/>
            <w:b/>
            <w:i/>
            <w:noProof/>
            <w:sz w:val="24"/>
          </w:rPr>
          <w:t>An interesting discussion on the science of measuring things, informative when thinking about scale effects that may underlie epistatic signals</w:t>
        </w:r>
      </w:ins>
    </w:p>
    <w:p w14:paraId="10003E6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7.</w:t>
      </w:r>
      <w:r w:rsidRPr="008A016F">
        <w:rPr>
          <w:rFonts w:ascii="Cambria" w:hAnsi="Cambria"/>
          <w:noProof/>
          <w:sz w:val="24"/>
        </w:rPr>
        <w:tab/>
        <w:t xml:space="preserve">Purcell, S. </w:t>
      </w:r>
      <w:r w:rsidRPr="008A016F">
        <w:rPr>
          <w:rFonts w:ascii="Cambria" w:hAnsi="Cambria"/>
          <w:i/>
          <w:iCs/>
          <w:noProof/>
          <w:sz w:val="24"/>
        </w:rPr>
        <w:t>et al.</w:t>
      </w:r>
      <w:r w:rsidRPr="008A016F">
        <w:rPr>
          <w:rFonts w:ascii="Cambria" w:hAnsi="Cambria"/>
          <w:noProof/>
          <w:sz w:val="24"/>
        </w:rPr>
        <w:t xml:space="preserve"> PLINK: A Tool Set for Whole-Genome Association and Population-Based Linkage Analyses. </w:t>
      </w:r>
      <w:r w:rsidRPr="008A016F">
        <w:rPr>
          <w:rFonts w:ascii="Cambria" w:hAnsi="Cambria"/>
          <w:i/>
          <w:iCs/>
          <w:noProof/>
          <w:sz w:val="24"/>
        </w:rPr>
        <w:t>Am. J. Hum. Genet.</w:t>
      </w:r>
      <w:r w:rsidRPr="008A016F">
        <w:rPr>
          <w:rFonts w:ascii="Cambria" w:hAnsi="Cambria"/>
          <w:noProof/>
          <w:sz w:val="24"/>
        </w:rPr>
        <w:t xml:space="preserve"> </w:t>
      </w:r>
      <w:r w:rsidRPr="008A016F">
        <w:rPr>
          <w:rFonts w:ascii="Cambria" w:hAnsi="Cambria"/>
          <w:b/>
          <w:bCs/>
          <w:noProof/>
          <w:sz w:val="24"/>
        </w:rPr>
        <w:t>81,</w:t>
      </w:r>
      <w:r w:rsidRPr="008A016F">
        <w:rPr>
          <w:rFonts w:ascii="Cambria" w:hAnsi="Cambria"/>
          <w:noProof/>
          <w:sz w:val="24"/>
        </w:rPr>
        <w:t xml:space="preserve"> 559–575 (2007).</w:t>
      </w:r>
    </w:p>
    <w:p w14:paraId="74668021"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8.</w:t>
      </w:r>
      <w:r w:rsidRPr="008A016F">
        <w:rPr>
          <w:rFonts w:ascii="Cambria" w:hAnsi="Cambria"/>
          <w:noProof/>
          <w:sz w:val="24"/>
        </w:rPr>
        <w:tab/>
        <w:t xml:space="preserve">Dinu, I. </w:t>
      </w:r>
      <w:r w:rsidRPr="008A016F">
        <w:rPr>
          <w:rFonts w:ascii="Cambria" w:hAnsi="Cambria"/>
          <w:i/>
          <w:iCs/>
          <w:noProof/>
          <w:sz w:val="24"/>
        </w:rPr>
        <w:t>et al.</w:t>
      </w:r>
      <w:r w:rsidRPr="008A016F">
        <w:rPr>
          <w:rFonts w:ascii="Cambria" w:hAnsi="Cambria"/>
          <w:noProof/>
          <w:sz w:val="24"/>
        </w:rPr>
        <w:t xml:space="preserve"> SNP-SNP interactions discovered by logic regression explain Crohn’s disease genetics. </w:t>
      </w:r>
      <w:r w:rsidRPr="008A016F">
        <w:rPr>
          <w:rFonts w:ascii="Cambria" w:hAnsi="Cambria"/>
          <w:i/>
          <w:iCs/>
          <w:noProof/>
          <w:sz w:val="24"/>
        </w:rPr>
        <w:t>PLoS One</w:t>
      </w:r>
      <w:r w:rsidRPr="008A016F">
        <w:rPr>
          <w:rFonts w:ascii="Cambria" w:hAnsi="Cambria"/>
          <w:noProof/>
          <w:sz w:val="24"/>
        </w:rPr>
        <w:t xml:space="preserve"> </w:t>
      </w:r>
      <w:r w:rsidRPr="008A016F">
        <w:rPr>
          <w:rFonts w:ascii="Cambria" w:hAnsi="Cambria"/>
          <w:b/>
          <w:bCs/>
          <w:noProof/>
          <w:sz w:val="24"/>
        </w:rPr>
        <w:t>7,</w:t>
      </w:r>
      <w:r w:rsidRPr="008A016F">
        <w:rPr>
          <w:rFonts w:ascii="Cambria" w:hAnsi="Cambria"/>
          <w:noProof/>
          <w:sz w:val="24"/>
        </w:rPr>
        <w:t xml:space="preserve"> e43035 (2012).</w:t>
      </w:r>
    </w:p>
    <w:p w14:paraId="1B4E7138"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49.</w:t>
      </w:r>
      <w:r w:rsidRPr="008A016F">
        <w:rPr>
          <w:rFonts w:ascii="Cambria" w:hAnsi="Cambria"/>
          <w:noProof/>
          <w:sz w:val="24"/>
        </w:rPr>
        <w:tab/>
        <w:t xml:space="preserve">Piriyapongsa, J. </w:t>
      </w:r>
      <w:r w:rsidRPr="008A016F">
        <w:rPr>
          <w:rFonts w:ascii="Cambria" w:hAnsi="Cambria"/>
          <w:i/>
          <w:iCs/>
          <w:noProof/>
          <w:sz w:val="24"/>
        </w:rPr>
        <w:t>et al.</w:t>
      </w:r>
      <w:r w:rsidRPr="008A016F">
        <w:rPr>
          <w:rFonts w:ascii="Cambria" w:hAnsi="Cambria"/>
          <w:noProof/>
          <w:sz w:val="24"/>
        </w:rPr>
        <w:t xml:space="preserve"> iLOCi: a SNP interaction prioritization technique for detecting epistasis in genome-wide association studies. </w:t>
      </w:r>
      <w:r w:rsidRPr="008A016F">
        <w:rPr>
          <w:rFonts w:ascii="Cambria" w:hAnsi="Cambria"/>
          <w:i/>
          <w:iCs/>
          <w:noProof/>
          <w:sz w:val="24"/>
        </w:rPr>
        <w:t>BMC Genomics</w:t>
      </w:r>
      <w:r w:rsidRPr="008A016F">
        <w:rPr>
          <w:rFonts w:ascii="Cambria" w:hAnsi="Cambria"/>
          <w:noProof/>
          <w:sz w:val="24"/>
        </w:rPr>
        <w:t xml:space="preserve"> </w:t>
      </w:r>
      <w:r w:rsidRPr="008A016F">
        <w:rPr>
          <w:rFonts w:ascii="Cambria" w:hAnsi="Cambria"/>
          <w:b/>
          <w:bCs/>
          <w:noProof/>
          <w:sz w:val="24"/>
        </w:rPr>
        <w:t>13 Suppl 7,</w:t>
      </w:r>
      <w:r w:rsidRPr="008A016F">
        <w:rPr>
          <w:rFonts w:ascii="Cambria" w:hAnsi="Cambria"/>
          <w:noProof/>
          <w:sz w:val="24"/>
        </w:rPr>
        <w:t xml:space="preserve"> S2 (2012).</w:t>
      </w:r>
    </w:p>
    <w:p w14:paraId="2B5A354E"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0.</w:t>
      </w:r>
      <w:r w:rsidRPr="008A016F">
        <w:rPr>
          <w:rFonts w:ascii="Cambria" w:hAnsi="Cambria"/>
          <w:noProof/>
          <w:sz w:val="24"/>
        </w:rPr>
        <w:tab/>
        <w:t xml:space="preserve">Hu, X. </w:t>
      </w:r>
      <w:r w:rsidRPr="008A016F">
        <w:rPr>
          <w:rFonts w:ascii="Cambria" w:hAnsi="Cambria"/>
          <w:i/>
          <w:iCs/>
          <w:noProof/>
          <w:sz w:val="24"/>
        </w:rPr>
        <w:t>et al.</w:t>
      </w:r>
      <w:r w:rsidRPr="008A016F">
        <w:rPr>
          <w:rFonts w:ascii="Cambria" w:hAnsi="Cambria"/>
          <w:noProof/>
          <w:sz w:val="24"/>
        </w:rPr>
        <w:t xml:space="preserve"> SHEsisEpi, a GPU-enhanced genome-wide SNP-SNP interaction scanning algorithm, efficiently reveals the risk genetic epistasis in bipolar disorder. </w:t>
      </w:r>
      <w:r w:rsidRPr="008A016F">
        <w:rPr>
          <w:rFonts w:ascii="Cambria" w:hAnsi="Cambria"/>
          <w:i/>
          <w:iCs/>
          <w:noProof/>
          <w:sz w:val="24"/>
        </w:rPr>
        <w:t>Cell Res.</w:t>
      </w:r>
      <w:r w:rsidRPr="008A016F">
        <w:rPr>
          <w:rFonts w:ascii="Cambria" w:hAnsi="Cambria"/>
          <w:noProof/>
          <w:sz w:val="24"/>
        </w:rPr>
        <w:t xml:space="preserve"> </w:t>
      </w:r>
      <w:r w:rsidRPr="008A016F">
        <w:rPr>
          <w:rFonts w:ascii="Cambria" w:hAnsi="Cambria"/>
          <w:b/>
          <w:bCs/>
          <w:noProof/>
          <w:sz w:val="24"/>
        </w:rPr>
        <w:t>20,</w:t>
      </w:r>
      <w:r w:rsidRPr="008A016F">
        <w:rPr>
          <w:rFonts w:ascii="Cambria" w:hAnsi="Cambria"/>
          <w:noProof/>
          <w:sz w:val="24"/>
        </w:rPr>
        <w:t xml:space="preserve"> 854–857 (2010).</w:t>
      </w:r>
    </w:p>
    <w:p w14:paraId="3EBBC182"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1.</w:t>
      </w:r>
      <w:r w:rsidRPr="008A016F">
        <w:rPr>
          <w:rFonts w:ascii="Cambria" w:hAnsi="Cambria"/>
          <w:noProof/>
          <w:sz w:val="24"/>
        </w:rPr>
        <w:tab/>
        <w:t xml:space="preserve">Wu, X. </w:t>
      </w:r>
      <w:r w:rsidRPr="008A016F">
        <w:rPr>
          <w:rFonts w:ascii="Cambria" w:hAnsi="Cambria"/>
          <w:i/>
          <w:iCs/>
          <w:noProof/>
          <w:sz w:val="24"/>
        </w:rPr>
        <w:t>et al.</w:t>
      </w:r>
      <w:r w:rsidRPr="008A016F">
        <w:rPr>
          <w:rFonts w:ascii="Cambria" w:hAnsi="Cambria"/>
          <w:noProof/>
          <w:sz w:val="24"/>
        </w:rPr>
        <w:t xml:space="preserve"> A novel statistic for genome-wide interaction analysi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6,</w:t>
      </w:r>
      <w:r w:rsidRPr="008A016F">
        <w:rPr>
          <w:rFonts w:ascii="Cambria" w:hAnsi="Cambria"/>
          <w:noProof/>
          <w:sz w:val="24"/>
        </w:rPr>
        <w:t xml:space="preserve"> (2010).</w:t>
      </w:r>
    </w:p>
    <w:p w14:paraId="43FB7FB4"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2.</w:t>
      </w:r>
      <w:r w:rsidRPr="008A016F">
        <w:rPr>
          <w:rFonts w:ascii="Cambria" w:hAnsi="Cambria"/>
          <w:noProof/>
          <w:sz w:val="24"/>
        </w:rPr>
        <w:tab/>
        <w:t xml:space="preserve">Emily, M. IndOR: a new statistical procedure to test for SNP-SNP epistasis in genome-wide association studies. </w:t>
      </w:r>
      <w:r w:rsidRPr="008A016F">
        <w:rPr>
          <w:rFonts w:ascii="Cambria" w:hAnsi="Cambria"/>
          <w:i/>
          <w:iCs/>
          <w:noProof/>
          <w:sz w:val="24"/>
        </w:rPr>
        <w:t>Stat Med</w:t>
      </w:r>
      <w:r w:rsidRPr="008A016F">
        <w:rPr>
          <w:rFonts w:ascii="Cambria" w:hAnsi="Cambria"/>
          <w:noProof/>
          <w:sz w:val="24"/>
        </w:rPr>
        <w:t xml:space="preserve"> </w:t>
      </w:r>
      <w:r w:rsidRPr="008A016F">
        <w:rPr>
          <w:rFonts w:ascii="Cambria" w:hAnsi="Cambria"/>
          <w:b/>
          <w:bCs/>
          <w:noProof/>
          <w:sz w:val="24"/>
        </w:rPr>
        <w:t>31,</w:t>
      </w:r>
      <w:r w:rsidRPr="008A016F">
        <w:rPr>
          <w:rFonts w:ascii="Cambria" w:hAnsi="Cambria"/>
          <w:noProof/>
          <w:sz w:val="24"/>
        </w:rPr>
        <w:t xml:space="preserve"> 2359–2373 (2012).</w:t>
      </w:r>
    </w:p>
    <w:p w14:paraId="225EF050"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3.</w:t>
      </w:r>
      <w:r w:rsidRPr="008A016F">
        <w:rPr>
          <w:rFonts w:ascii="Cambria" w:hAnsi="Cambria"/>
          <w:noProof/>
          <w:sz w:val="24"/>
        </w:rPr>
        <w:tab/>
        <w:t xml:space="preserve">Li, M., Romero, R., Fu, W. J. &amp; Cui, Y. Mapping haplotype-haplotype interactions with adaptive LASSO. </w:t>
      </w:r>
      <w:r w:rsidRPr="008A016F">
        <w:rPr>
          <w:rFonts w:ascii="Cambria" w:hAnsi="Cambria"/>
          <w:i/>
          <w:iCs/>
          <w:noProof/>
          <w:sz w:val="24"/>
        </w:rPr>
        <w:t>BMC Genet.</w:t>
      </w:r>
      <w:r w:rsidRPr="008A016F">
        <w:rPr>
          <w:rFonts w:ascii="Cambria" w:hAnsi="Cambria"/>
          <w:noProof/>
          <w:sz w:val="24"/>
        </w:rPr>
        <w:t xml:space="preserve"> </w:t>
      </w:r>
      <w:r w:rsidRPr="008A016F">
        <w:rPr>
          <w:rFonts w:ascii="Cambria" w:hAnsi="Cambria"/>
          <w:b/>
          <w:bCs/>
          <w:noProof/>
          <w:sz w:val="24"/>
        </w:rPr>
        <w:t>11,</w:t>
      </w:r>
      <w:r w:rsidRPr="008A016F">
        <w:rPr>
          <w:rFonts w:ascii="Cambria" w:hAnsi="Cambria"/>
          <w:noProof/>
          <w:sz w:val="24"/>
        </w:rPr>
        <w:t xml:space="preserve"> 79 (2010).</w:t>
      </w:r>
    </w:p>
    <w:p w14:paraId="2F35F153"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4.</w:t>
      </w:r>
      <w:r w:rsidRPr="008A016F">
        <w:rPr>
          <w:rFonts w:ascii="Cambria" w:hAnsi="Cambria"/>
          <w:noProof/>
          <w:sz w:val="24"/>
        </w:rPr>
        <w:tab/>
        <w:t xml:space="preserve">Yi, N., Liu, N., Zhi, D. &amp; Li, J. Hierarchical generalized linear models for multiple groups of rare and common variants: jointly estimating group and individual-variant effects. </w:t>
      </w:r>
      <w:r w:rsidRPr="008A016F">
        <w:rPr>
          <w:rFonts w:ascii="Cambria" w:hAnsi="Cambria"/>
          <w:i/>
          <w:iCs/>
          <w:noProof/>
          <w:sz w:val="24"/>
        </w:rPr>
        <w:t>PLoS Genet</w:t>
      </w:r>
      <w:r w:rsidRPr="008A016F">
        <w:rPr>
          <w:rFonts w:ascii="Cambria" w:hAnsi="Cambria"/>
          <w:noProof/>
          <w:sz w:val="24"/>
        </w:rPr>
        <w:t xml:space="preserve"> </w:t>
      </w:r>
      <w:r w:rsidRPr="008A016F">
        <w:rPr>
          <w:rFonts w:ascii="Cambria" w:hAnsi="Cambria"/>
          <w:b/>
          <w:bCs/>
          <w:noProof/>
          <w:sz w:val="24"/>
        </w:rPr>
        <w:t>7,</w:t>
      </w:r>
      <w:r w:rsidRPr="008A016F">
        <w:rPr>
          <w:rFonts w:ascii="Cambria" w:hAnsi="Cambria"/>
          <w:noProof/>
          <w:sz w:val="24"/>
        </w:rPr>
        <w:t xml:space="preserve"> e1002382 (2011).</w:t>
      </w:r>
    </w:p>
    <w:p w14:paraId="4377C2D6"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5.</w:t>
      </w:r>
      <w:r w:rsidRPr="008A016F">
        <w:rPr>
          <w:rFonts w:ascii="Cambria" w:hAnsi="Cambria"/>
          <w:noProof/>
          <w:sz w:val="24"/>
        </w:rPr>
        <w:tab/>
        <w:t xml:space="preserve">Winham, S. J. &amp; Motsinger-Reif, A. A. An R package implementation of multifactor dimensionality reduction. </w:t>
      </w:r>
      <w:r w:rsidRPr="008A016F">
        <w:rPr>
          <w:rFonts w:ascii="Cambria" w:hAnsi="Cambria"/>
          <w:i/>
          <w:iCs/>
          <w:noProof/>
          <w:sz w:val="24"/>
        </w:rPr>
        <w:t>BioData Min</w:t>
      </w:r>
      <w:r w:rsidRPr="008A016F">
        <w:rPr>
          <w:rFonts w:ascii="Cambria" w:hAnsi="Cambria"/>
          <w:noProof/>
          <w:sz w:val="24"/>
        </w:rPr>
        <w:t xml:space="preserve"> </w:t>
      </w:r>
      <w:r w:rsidRPr="008A016F">
        <w:rPr>
          <w:rFonts w:ascii="Cambria" w:hAnsi="Cambria"/>
          <w:b/>
          <w:bCs/>
          <w:noProof/>
          <w:sz w:val="24"/>
        </w:rPr>
        <w:t>4,</w:t>
      </w:r>
      <w:r w:rsidRPr="008A016F">
        <w:rPr>
          <w:rFonts w:ascii="Cambria" w:hAnsi="Cambria"/>
          <w:noProof/>
          <w:sz w:val="24"/>
        </w:rPr>
        <w:t xml:space="preserve"> 24 (2011).</w:t>
      </w:r>
    </w:p>
    <w:p w14:paraId="647A62BB"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6.</w:t>
      </w:r>
      <w:r w:rsidRPr="008A016F">
        <w:rPr>
          <w:rFonts w:ascii="Cambria" w:hAnsi="Cambria"/>
          <w:noProof/>
          <w:sz w:val="24"/>
        </w:rPr>
        <w:tab/>
        <w:t xml:space="preserve">Yang, P., Ho, J. W., Yang, Y. H. &amp; Zhou, B. B. Gene-gene interaction filtering with ensemble of filters. </w:t>
      </w:r>
      <w:r w:rsidRPr="008A016F">
        <w:rPr>
          <w:rFonts w:ascii="Cambria" w:hAnsi="Cambria"/>
          <w:i/>
          <w:iCs/>
          <w:noProof/>
          <w:sz w:val="24"/>
        </w:rPr>
        <w:t>BMC Bioinformatics</w:t>
      </w:r>
      <w:r w:rsidRPr="008A016F">
        <w:rPr>
          <w:rFonts w:ascii="Cambria" w:hAnsi="Cambria"/>
          <w:noProof/>
          <w:sz w:val="24"/>
        </w:rPr>
        <w:t xml:space="preserve"> </w:t>
      </w:r>
      <w:r w:rsidRPr="008A016F">
        <w:rPr>
          <w:rFonts w:ascii="Cambria" w:hAnsi="Cambria"/>
          <w:b/>
          <w:bCs/>
          <w:noProof/>
          <w:sz w:val="24"/>
        </w:rPr>
        <w:t>12 Suppl 1,</w:t>
      </w:r>
      <w:r w:rsidRPr="008A016F">
        <w:rPr>
          <w:rFonts w:ascii="Cambria" w:hAnsi="Cambria"/>
          <w:noProof/>
          <w:sz w:val="24"/>
        </w:rPr>
        <w:t xml:space="preserve"> S10 (2011).</w:t>
      </w:r>
    </w:p>
    <w:p w14:paraId="462A9BB7"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7.</w:t>
      </w:r>
      <w:r w:rsidRPr="008A016F">
        <w:rPr>
          <w:rFonts w:ascii="Cambria" w:hAnsi="Cambria"/>
          <w:noProof/>
          <w:sz w:val="24"/>
        </w:rPr>
        <w:tab/>
        <w:t xml:space="preserve">Wan, X. </w:t>
      </w:r>
      <w:r w:rsidRPr="008A016F">
        <w:rPr>
          <w:rFonts w:ascii="Cambria" w:hAnsi="Cambria"/>
          <w:i/>
          <w:iCs/>
          <w:noProof/>
          <w:sz w:val="24"/>
        </w:rPr>
        <w:t>et al.</w:t>
      </w:r>
      <w:r w:rsidRPr="008A016F">
        <w:rPr>
          <w:rFonts w:ascii="Cambria" w:hAnsi="Cambria"/>
          <w:noProof/>
          <w:sz w:val="24"/>
        </w:rPr>
        <w:t xml:space="preserve"> Predictive rule inference for epistatic interaction detection in genome-wide association studies. </w:t>
      </w:r>
      <w:r w:rsidRPr="008A016F">
        <w:rPr>
          <w:rFonts w:ascii="Cambria" w:hAnsi="Cambria"/>
          <w:i/>
          <w:iCs/>
          <w:noProof/>
          <w:sz w:val="24"/>
        </w:rPr>
        <w:t>Bioinformatics</w:t>
      </w:r>
      <w:r w:rsidRPr="008A016F">
        <w:rPr>
          <w:rFonts w:ascii="Cambria" w:hAnsi="Cambria"/>
          <w:noProof/>
          <w:sz w:val="24"/>
        </w:rPr>
        <w:t xml:space="preserve"> </w:t>
      </w:r>
      <w:r w:rsidRPr="008A016F">
        <w:rPr>
          <w:rFonts w:ascii="Cambria" w:hAnsi="Cambria"/>
          <w:b/>
          <w:bCs/>
          <w:noProof/>
          <w:sz w:val="24"/>
        </w:rPr>
        <w:t>26,</w:t>
      </w:r>
      <w:r w:rsidRPr="008A016F">
        <w:rPr>
          <w:rFonts w:ascii="Cambria" w:hAnsi="Cambria"/>
          <w:noProof/>
          <w:sz w:val="24"/>
        </w:rPr>
        <w:t xml:space="preserve"> 30–37 (2010).</w:t>
      </w:r>
    </w:p>
    <w:p w14:paraId="6BA49804" w14:textId="77777777" w:rsidR="008A016F" w:rsidRPr="008A016F" w:rsidRDefault="008A016F">
      <w:pPr>
        <w:pStyle w:val="NormalWeb"/>
        <w:ind w:left="640" w:hanging="640"/>
        <w:divId w:val="1301808323"/>
        <w:rPr>
          <w:rFonts w:ascii="Cambria" w:hAnsi="Cambria"/>
          <w:noProof/>
          <w:sz w:val="24"/>
        </w:rPr>
      </w:pPr>
      <w:r w:rsidRPr="008A016F">
        <w:rPr>
          <w:rFonts w:ascii="Cambria" w:hAnsi="Cambria"/>
          <w:noProof/>
          <w:sz w:val="24"/>
        </w:rPr>
        <w:t>158.</w:t>
      </w:r>
      <w:r w:rsidRPr="008A016F">
        <w:rPr>
          <w:rFonts w:ascii="Cambria" w:hAnsi="Cambria"/>
          <w:noProof/>
          <w:sz w:val="24"/>
        </w:rPr>
        <w:tab/>
        <w:t xml:space="preserve">Winham, S. J. </w:t>
      </w:r>
      <w:r w:rsidRPr="008A016F">
        <w:rPr>
          <w:rFonts w:ascii="Cambria" w:hAnsi="Cambria"/>
          <w:i/>
          <w:iCs/>
          <w:noProof/>
          <w:sz w:val="24"/>
        </w:rPr>
        <w:t>et al.</w:t>
      </w:r>
      <w:r w:rsidRPr="008A016F">
        <w:rPr>
          <w:rFonts w:ascii="Cambria" w:hAnsi="Cambria"/>
          <w:noProof/>
          <w:sz w:val="24"/>
        </w:rPr>
        <w:t xml:space="preserve"> SNP interaction detection with Random Forests in high-dimensional genetic data. </w:t>
      </w:r>
      <w:r w:rsidRPr="008A016F">
        <w:rPr>
          <w:rFonts w:ascii="Cambria" w:hAnsi="Cambria"/>
          <w:i/>
          <w:iCs/>
          <w:noProof/>
          <w:sz w:val="24"/>
        </w:rPr>
        <w:t>BMC Bioinformatics</w:t>
      </w:r>
      <w:r w:rsidRPr="008A016F">
        <w:rPr>
          <w:rFonts w:ascii="Cambria" w:hAnsi="Cambria"/>
          <w:noProof/>
          <w:sz w:val="24"/>
        </w:rPr>
        <w:t xml:space="preserve"> </w:t>
      </w:r>
      <w:r w:rsidRPr="008A016F">
        <w:rPr>
          <w:rFonts w:ascii="Cambria" w:hAnsi="Cambria"/>
          <w:b/>
          <w:bCs/>
          <w:noProof/>
          <w:sz w:val="24"/>
        </w:rPr>
        <w:t>13,</w:t>
      </w:r>
      <w:r w:rsidRPr="008A016F">
        <w:rPr>
          <w:rFonts w:ascii="Cambria" w:hAnsi="Cambria"/>
          <w:noProof/>
          <w:sz w:val="24"/>
        </w:rPr>
        <w:t xml:space="preserve"> 164 (2012). </w:t>
      </w:r>
    </w:p>
    <w:p w14:paraId="354B62D4" w14:textId="417BE2A8" w:rsidR="005F0E2F" w:rsidRPr="00890F9C" w:rsidRDefault="004D073D" w:rsidP="008A016F">
      <w:pPr>
        <w:pStyle w:val="NormalWeb"/>
        <w:ind w:left="640" w:hanging="640"/>
        <w:divId w:val="881864873"/>
        <w:rPr>
          <w:lang w:val="en-US"/>
        </w:rPr>
      </w:pPr>
      <w:r w:rsidRPr="00890F9C">
        <w:rPr>
          <w:lang w:val="en-US"/>
        </w:rPr>
        <w:fldChar w:fldCharType="end"/>
      </w:r>
    </w:p>
    <w:sectPr w:rsidR="005F0E2F" w:rsidRPr="00890F9C" w:rsidSect="000244F8">
      <w:type w:val="continuous"/>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rren Burgess" w:date="2014-04-17T17:06:00Z" w:initials="DJB">
    <w:p w14:paraId="59CFBEA5" w14:textId="7944C480" w:rsidR="00DB6049" w:rsidRDefault="00DB6049">
      <w:pPr>
        <w:pStyle w:val="CommentText"/>
      </w:pPr>
      <w:r>
        <w:rPr>
          <w:rStyle w:val="CommentReference"/>
        </w:rPr>
        <w:annotationRef/>
      </w:r>
      <w:r>
        <w:t>5,454 words, 4B, 1F, 1T, 145 refs</w:t>
      </w:r>
    </w:p>
  </w:comment>
  <w:comment w:id="52" w:author="Darren Burgess" w:date="2014-04-17T16:54:00Z" w:initials="DJB">
    <w:p w14:paraId="00C0AFB9" w14:textId="729B5B4D" w:rsidR="00DB6049" w:rsidRDefault="00DB6049">
      <w:pPr>
        <w:pStyle w:val="CommentText"/>
      </w:pPr>
      <w:r>
        <w:rPr>
          <w:rStyle w:val="CommentReference"/>
        </w:rPr>
        <w:annotationRef/>
      </w:r>
      <w:r>
        <w:t xml:space="preserve">I suggest a bit of rewording here, adding an extra sentence if helpful.  My understanding is that the loci do show LD/co-occurrence, but that this is through </w:t>
      </w:r>
      <w:proofErr w:type="spellStart"/>
      <w:r>
        <w:t>epistatic</w:t>
      </w:r>
      <w:proofErr w:type="spellEnd"/>
      <w:r>
        <w:t xml:space="preserve"> interactions rather than through genomic proximity. Currently it says here that the loci don’t have LD but next that they are identified by signatures of LD.</w:t>
      </w:r>
    </w:p>
  </w:comment>
  <w:comment w:id="56" w:author="Darren Burgess" w:date="2014-04-17T16:54:00Z" w:initials="DJB">
    <w:p w14:paraId="3009FB19" w14:textId="41DE1B0E" w:rsidR="00DB6049" w:rsidRDefault="00DB6049">
      <w:pPr>
        <w:pStyle w:val="CommentText"/>
      </w:pPr>
      <w:r>
        <w:rPr>
          <w:rStyle w:val="CommentReference"/>
        </w:rPr>
        <w:annotationRef/>
      </w:r>
      <w:r>
        <w:t>OK?</w:t>
      </w:r>
    </w:p>
  </w:comment>
  <w:comment w:id="70" w:author="Darren Burgess" w:date="2014-04-17T16:54:00Z" w:initials="DJB">
    <w:p w14:paraId="216B793B" w14:textId="489F519B" w:rsidR="00DB6049" w:rsidRDefault="00DB6049">
      <w:pPr>
        <w:pStyle w:val="CommentText"/>
      </w:pPr>
      <w:r>
        <w:rPr>
          <w:rStyle w:val="CommentReference"/>
        </w:rPr>
        <w:annotationRef/>
      </w:r>
      <w:r>
        <w:t>This would benefit from a glossary definition</w:t>
      </w:r>
    </w:p>
  </w:comment>
  <w:comment w:id="115" w:author="Darren Burgess" w:date="2014-04-17T16:54:00Z" w:initials="DJB">
    <w:p w14:paraId="70558188" w14:textId="6B0A0123" w:rsidR="00DB6049" w:rsidRDefault="00DB6049">
      <w:pPr>
        <w:pStyle w:val="CommentText"/>
      </w:pPr>
      <w:r>
        <w:rPr>
          <w:rStyle w:val="CommentReference"/>
        </w:rPr>
        <w:annotationRef/>
      </w:r>
      <w:r>
        <w:t>I’m probably misunderstanding something here, but I thought the effect had to be non-additive to be epistasis (or if referring to HLA-B27 alone, I don’t understand how a single locus can be described as additive). Please could you clarify the wording?</w:t>
      </w:r>
    </w:p>
  </w:comment>
  <w:comment w:id="148" w:author="Darren Burgess" w:date="2014-04-17T16:54:00Z" w:initials="DJB">
    <w:p w14:paraId="5B1FE009" w14:textId="3F1B6BE1" w:rsidR="00DB6049" w:rsidRDefault="00DB6049">
      <w:pPr>
        <w:pStyle w:val="CommentText"/>
      </w:pPr>
      <w:r>
        <w:rPr>
          <w:rStyle w:val="CommentReference"/>
        </w:rPr>
        <w:annotationRef/>
      </w:r>
      <w:r>
        <w:t>430 words</w:t>
      </w:r>
    </w:p>
  </w:comment>
  <w:comment w:id="151" w:author="Darren Burgess" w:date="2014-04-17T16:54:00Z" w:initials="DJB">
    <w:p w14:paraId="391FEE19" w14:textId="2A8AB953" w:rsidR="00DB6049" w:rsidRDefault="00DB6049">
      <w:pPr>
        <w:pStyle w:val="CommentText"/>
      </w:pPr>
      <w:r>
        <w:rPr>
          <w:rStyle w:val="CommentReference"/>
        </w:rPr>
        <w:annotationRef/>
      </w:r>
      <w:r>
        <w:t>Note that nowhere is missing heritability defined – this will need introducing somewhere (either here, or where this box is referred to in the main text). Also it would be helpful if the language in this box as tightened up to more clearly emphasize how the discussions fit into the concept of missing heritability</w:t>
      </w:r>
    </w:p>
  </w:comment>
  <w:comment w:id="169" w:author="Darren Burgess" w:date="2014-04-17T16:54:00Z" w:initials="DJB">
    <w:p w14:paraId="1A066AE3" w14:textId="2B84C563" w:rsidR="00DB6049" w:rsidRDefault="00DB6049">
      <w:pPr>
        <w:pStyle w:val="CommentText"/>
      </w:pPr>
      <w:r>
        <w:rPr>
          <w:rStyle w:val="CommentReference"/>
        </w:rPr>
        <w:annotationRef/>
      </w:r>
      <w:r>
        <w:t>500 words</w:t>
      </w:r>
    </w:p>
  </w:comment>
  <w:comment w:id="181" w:author="Darren Burgess" w:date="2014-04-17T17:03:00Z" w:initials="DJB">
    <w:p w14:paraId="4F920AC0" w14:textId="4B2A99E9" w:rsidR="00DB6049" w:rsidRDefault="00DB6049" w:rsidP="00920248">
      <w:pPr>
        <w:pStyle w:val="CommentText"/>
      </w:pPr>
      <w:r>
        <w:rPr>
          <w:rStyle w:val="CommentReference"/>
        </w:rPr>
        <w:annotationRef/>
      </w:r>
      <w:r>
        <w:t>727 words – may need to condense</w:t>
      </w:r>
    </w:p>
  </w:comment>
  <w:comment w:id="187" w:author="Darren Burgess" w:date="2014-04-17T17:02:00Z" w:initials="DJB">
    <w:p w14:paraId="30B344AA" w14:textId="77777777" w:rsidR="00DB6049" w:rsidRDefault="00DB6049" w:rsidP="00920248">
      <w:pPr>
        <w:pStyle w:val="CommentText"/>
      </w:pPr>
      <w:r>
        <w:rPr>
          <w:rStyle w:val="CommentReference"/>
        </w:rPr>
        <w:annotationRef/>
      </w:r>
      <w:r>
        <w:t>322 wor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A54D58" w14:textId="77777777" w:rsidR="00DB6049" w:rsidRDefault="00DB6049" w:rsidP="003D4CE6">
      <w:r>
        <w:separator/>
      </w:r>
    </w:p>
  </w:endnote>
  <w:endnote w:type="continuationSeparator" w:id="0">
    <w:p w14:paraId="24F691CB" w14:textId="77777777" w:rsidR="00DB6049" w:rsidRDefault="00DB6049"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57A95144" w14:textId="77777777" w:rsidR="00DB6049" w:rsidRDefault="00DB6049">
        <w:pPr>
          <w:pStyle w:val="Footer"/>
          <w:jc w:val="center"/>
        </w:pPr>
        <w:r>
          <w:fldChar w:fldCharType="begin"/>
        </w:r>
        <w:r w:rsidRPr="003D4CE6">
          <w:instrText xml:space="preserve"> PAGE   \* MERGEFORMAT </w:instrText>
        </w:r>
        <w:r>
          <w:fldChar w:fldCharType="separate"/>
        </w:r>
        <w:r w:rsidR="003A4306">
          <w:rPr>
            <w:noProof/>
          </w:rPr>
          <w:t>24</w:t>
        </w:r>
        <w:r>
          <w:rPr>
            <w:noProof/>
          </w:rPr>
          <w:fldChar w:fldCharType="end"/>
        </w:r>
      </w:p>
    </w:sdtContent>
  </w:sdt>
  <w:p w14:paraId="159F7CA4" w14:textId="77777777" w:rsidR="00DB6049" w:rsidRDefault="00DB60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E164CF" w14:textId="77777777" w:rsidR="00DB6049" w:rsidRDefault="00DB6049" w:rsidP="003D4CE6">
      <w:r>
        <w:separator/>
      </w:r>
    </w:p>
  </w:footnote>
  <w:footnote w:type="continuationSeparator" w:id="0">
    <w:p w14:paraId="5E58D973" w14:textId="77777777" w:rsidR="00DB6049" w:rsidRDefault="00DB6049"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7101B6"/>
    <w:multiLevelType w:val="hybridMultilevel"/>
    <w:tmpl w:val="F9DE7514"/>
    <w:lvl w:ilvl="0" w:tplc="4C54C30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33ED"/>
    <w:rsid w:val="00003E4B"/>
    <w:rsid w:val="000040B2"/>
    <w:rsid w:val="00006D57"/>
    <w:rsid w:val="00010C4A"/>
    <w:rsid w:val="0001262B"/>
    <w:rsid w:val="0001329D"/>
    <w:rsid w:val="0001352C"/>
    <w:rsid w:val="0002070A"/>
    <w:rsid w:val="000244F8"/>
    <w:rsid w:val="00025FB1"/>
    <w:rsid w:val="00031874"/>
    <w:rsid w:val="00032E7E"/>
    <w:rsid w:val="00034E34"/>
    <w:rsid w:val="000362FB"/>
    <w:rsid w:val="00036D18"/>
    <w:rsid w:val="00040AD5"/>
    <w:rsid w:val="0004117E"/>
    <w:rsid w:val="000429D1"/>
    <w:rsid w:val="00043E87"/>
    <w:rsid w:val="000458D9"/>
    <w:rsid w:val="00046AA7"/>
    <w:rsid w:val="00046E3E"/>
    <w:rsid w:val="00047CE4"/>
    <w:rsid w:val="00056D7D"/>
    <w:rsid w:val="00057688"/>
    <w:rsid w:val="00062334"/>
    <w:rsid w:val="00063B21"/>
    <w:rsid w:val="00064679"/>
    <w:rsid w:val="00065100"/>
    <w:rsid w:val="000674F7"/>
    <w:rsid w:val="00071483"/>
    <w:rsid w:val="00073242"/>
    <w:rsid w:val="000762B0"/>
    <w:rsid w:val="000833A8"/>
    <w:rsid w:val="000919EA"/>
    <w:rsid w:val="00093DD5"/>
    <w:rsid w:val="00094601"/>
    <w:rsid w:val="000949EE"/>
    <w:rsid w:val="000969B4"/>
    <w:rsid w:val="00097ACC"/>
    <w:rsid w:val="000A17A2"/>
    <w:rsid w:val="000A4650"/>
    <w:rsid w:val="000A53A2"/>
    <w:rsid w:val="000A76BD"/>
    <w:rsid w:val="000B1E2C"/>
    <w:rsid w:val="000C4398"/>
    <w:rsid w:val="000C557A"/>
    <w:rsid w:val="000C6C0B"/>
    <w:rsid w:val="000C73CA"/>
    <w:rsid w:val="000D16DD"/>
    <w:rsid w:val="000D5A68"/>
    <w:rsid w:val="000E082D"/>
    <w:rsid w:val="000E2F36"/>
    <w:rsid w:val="000E7CDA"/>
    <w:rsid w:val="000F04C4"/>
    <w:rsid w:val="000F0643"/>
    <w:rsid w:val="000F3061"/>
    <w:rsid w:val="00100E74"/>
    <w:rsid w:val="00113BE5"/>
    <w:rsid w:val="00115C0F"/>
    <w:rsid w:val="00116E10"/>
    <w:rsid w:val="00123E9C"/>
    <w:rsid w:val="00125D3D"/>
    <w:rsid w:val="00125ED8"/>
    <w:rsid w:val="001263D3"/>
    <w:rsid w:val="00126CFE"/>
    <w:rsid w:val="00131A4B"/>
    <w:rsid w:val="00136786"/>
    <w:rsid w:val="00140F5F"/>
    <w:rsid w:val="00141FF8"/>
    <w:rsid w:val="00147B5F"/>
    <w:rsid w:val="00152EF7"/>
    <w:rsid w:val="001548F0"/>
    <w:rsid w:val="00157D39"/>
    <w:rsid w:val="00160424"/>
    <w:rsid w:val="00164009"/>
    <w:rsid w:val="00164D17"/>
    <w:rsid w:val="00171362"/>
    <w:rsid w:val="001732DD"/>
    <w:rsid w:val="00176A74"/>
    <w:rsid w:val="0018408C"/>
    <w:rsid w:val="0018420F"/>
    <w:rsid w:val="00184751"/>
    <w:rsid w:val="001905B5"/>
    <w:rsid w:val="001963F9"/>
    <w:rsid w:val="00196F1A"/>
    <w:rsid w:val="0019739A"/>
    <w:rsid w:val="001A6E24"/>
    <w:rsid w:val="001B02F2"/>
    <w:rsid w:val="001B53BC"/>
    <w:rsid w:val="001B5BFD"/>
    <w:rsid w:val="001B6CD9"/>
    <w:rsid w:val="001B7BA8"/>
    <w:rsid w:val="001C078A"/>
    <w:rsid w:val="001C1CB7"/>
    <w:rsid w:val="001C27C5"/>
    <w:rsid w:val="001D1E90"/>
    <w:rsid w:val="001D2804"/>
    <w:rsid w:val="001D2FB3"/>
    <w:rsid w:val="001D40E0"/>
    <w:rsid w:val="001D5233"/>
    <w:rsid w:val="001E05D5"/>
    <w:rsid w:val="001E144C"/>
    <w:rsid w:val="001E3446"/>
    <w:rsid w:val="001E44F9"/>
    <w:rsid w:val="001E716B"/>
    <w:rsid w:val="001F2B34"/>
    <w:rsid w:val="001F3F6F"/>
    <w:rsid w:val="001F5C9E"/>
    <w:rsid w:val="00200E7E"/>
    <w:rsid w:val="0020470E"/>
    <w:rsid w:val="0020630C"/>
    <w:rsid w:val="002065A9"/>
    <w:rsid w:val="00206D07"/>
    <w:rsid w:val="00207BF6"/>
    <w:rsid w:val="00210FFB"/>
    <w:rsid w:val="002150F1"/>
    <w:rsid w:val="00215620"/>
    <w:rsid w:val="00216B88"/>
    <w:rsid w:val="0022063C"/>
    <w:rsid w:val="00222A0C"/>
    <w:rsid w:val="00226CA5"/>
    <w:rsid w:val="00232E65"/>
    <w:rsid w:val="002330CC"/>
    <w:rsid w:val="0023332E"/>
    <w:rsid w:val="002343C7"/>
    <w:rsid w:val="0023481E"/>
    <w:rsid w:val="00235592"/>
    <w:rsid w:val="00235BDE"/>
    <w:rsid w:val="00241701"/>
    <w:rsid w:val="00244B52"/>
    <w:rsid w:val="002450CF"/>
    <w:rsid w:val="00246538"/>
    <w:rsid w:val="00246851"/>
    <w:rsid w:val="00253FCF"/>
    <w:rsid w:val="002545FF"/>
    <w:rsid w:val="002565D5"/>
    <w:rsid w:val="00264002"/>
    <w:rsid w:val="0026553E"/>
    <w:rsid w:val="00265DDF"/>
    <w:rsid w:val="002673D7"/>
    <w:rsid w:val="00267FCA"/>
    <w:rsid w:val="00271461"/>
    <w:rsid w:val="002717CC"/>
    <w:rsid w:val="00273440"/>
    <w:rsid w:val="002807C6"/>
    <w:rsid w:val="00287769"/>
    <w:rsid w:val="00290D53"/>
    <w:rsid w:val="00292CD0"/>
    <w:rsid w:val="00292EDD"/>
    <w:rsid w:val="002A07D0"/>
    <w:rsid w:val="002A4330"/>
    <w:rsid w:val="002A5B1E"/>
    <w:rsid w:val="002B4056"/>
    <w:rsid w:val="002B427A"/>
    <w:rsid w:val="002B428B"/>
    <w:rsid w:val="002B489D"/>
    <w:rsid w:val="002B55F5"/>
    <w:rsid w:val="002D001C"/>
    <w:rsid w:val="002D0573"/>
    <w:rsid w:val="002D20A9"/>
    <w:rsid w:val="002D432C"/>
    <w:rsid w:val="002D481D"/>
    <w:rsid w:val="002D7917"/>
    <w:rsid w:val="002E3E28"/>
    <w:rsid w:val="002E6926"/>
    <w:rsid w:val="002F479C"/>
    <w:rsid w:val="002F5827"/>
    <w:rsid w:val="002F7C96"/>
    <w:rsid w:val="00300EA8"/>
    <w:rsid w:val="0030167C"/>
    <w:rsid w:val="00301FFB"/>
    <w:rsid w:val="003027D7"/>
    <w:rsid w:val="00305603"/>
    <w:rsid w:val="003074DB"/>
    <w:rsid w:val="0032398A"/>
    <w:rsid w:val="003408C0"/>
    <w:rsid w:val="003409E3"/>
    <w:rsid w:val="00342637"/>
    <w:rsid w:val="003432DF"/>
    <w:rsid w:val="003461E8"/>
    <w:rsid w:val="00346E84"/>
    <w:rsid w:val="00352C4B"/>
    <w:rsid w:val="00362320"/>
    <w:rsid w:val="003645E5"/>
    <w:rsid w:val="003657D7"/>
    <w:rsid w:val="00365FA7"/>
    <w:rsid w:val="003709DC"/>
    <w:rsid w:val="003749F7"/>
    <w:rsid w:val="00376DE1"/>
    <w:rsid w:val="00376EDB"/>
    <w:rsid w:val="00376FFC"/>
    <w:rsid w:val="0038293E"/>
    <w:rsid w:val="00383AFB"/>
    <w:rsid w:val="00385CEB"/>
    <w:rsid w:val="00386EBA"/>
    <w:rsid w:val="00392250"/>
    <w:rsid w:val="00392477"/>
    <w:rsid w:val="00392ACB"/>
    <w:rsid w:val="003A0B12"/>
    <w:rsid w:val="003A18B3"/>
    <w:rsid w:val="003A31ED"/>
    <w:rsid w:val="003A4306"/>
    <w:rsid w:val="003A7693"/>
    <w:rsid w:val="003B25E2"/>
    <w:rsid w:val="003B2D3F"/>
    <w:rsid w:val="003C015E"/>
    <w:rsid w:val="003C0DC8"/>
    <w:rsid w:val="003C1861"/>
    <w:rsid w:val="003C3192"/>
    <w:rsid w:val="003C3827"/>
    <w:rsid w:val="003C5C29"/>
    <w:rsid w:val="003C645C"/>
    <w:rsid w:val="003C6B1F"/>
    <w:rsid w:val="003D35FF"/>
    <w:rsid w:val="003D3F14"/>
    <w:rsid w:val="003D4851"/>
    <w:rsid w:val="003D4C3E"/>
    <w:rsid w:val="003D4CE6"/>
    <w:rsid w:val="003D571D"/>
    <w:rsid w:val="003D7D19"/>
    <w:rsid w:val="003E2684"/>
    <w:rsid w:val="003E5517"/>
    <w:rsid w:val="003F09BD"/>
    <w:rsid w:val="003F23E0"/>
    <w:rsid w:val="003F311E"/>
    <w:rsid w:val="003F34F4"/>
    <w:rsid w:val="003F6F22"/>
    <w:rsid w:val="00401EC2"/>
    <w:rsid w:val="00405DA0"/>
    <w:rsid w:val="00406A0E"/>
    <w:rsid w:val="00411257"/>
    <w:rsid w:val="0041266B"/>
    <w:rsid w:val="0041283E"/>
    <w:rsid w:val="0041761D"/>
    <w:rsid w:val="00421503"/>
    <w:rsid w:val="004234FE"/>
    <w:rsid w:val="004270AF"/>
    <w:rsid w:val="00430C63"/>
    <w:rsid w:val="004314F3"/>
    <w:rsid w:val="00432182"/>
    <w:rsid w:val="00432AB6"/>
    <w:rsid w:val="00433DAA"/>
    <w:rsid w:val="00434A2E"/>
    <w:rsid w:val="0043515A"/>
    <w:rsid w:val="004362CB"/>
    <w:rsid w:val="0043684A"/>
    <w:rsid w:val="004369DE"/>
    <w:rsid w:val="00445026"/>
    <w:rsid w:val="004461ED"/>
    <w:rsid w:val="00446590"/>
    <w:rsid w:val="004470CF"/>
    <w:rsid w:val="004542F0"/>
    <w:rsid w:val="004553BE"/>
    <w:rsid w:val="00456AF8"/>
    <w:rsid w:val="00463980"/>
    <w:rsid w:val="0047038C"/>
    <w:rsid w:val="00472611"/>
    <w:rsid w:val="0047338A"/>
    <w:rsid w:val="00473FA2"/>
    <w:rsid w:val="004822FF"/>
    <w:rsid w:val="004842DC"/>
    <w:rsid w:val="004845C3"/>
    <w:rsid w:val="0048723E"/>
    <w:rsid w:val="00491AFE"/>
    <w:rsid w:val="00494E92"/>
    <w:rsid w:val="004957D6"/>
    <w:rsid w:val="004A02F5"/>
    <w:rsid w:val="004A0CCA"/>
    <w:rsid w:val="004A156A"/>
    <w:rsid w:val="004A7352"/>
    <w:rsid w:val="004B0854"/>
    <w:rsid w:val="004B3B17"/>
    <w:rsid w:val="004B55A7"/>
    <w:rsid w:val="004B5A6F"/>
    <w:rsid w:val="004B689C"/>
    <w:rsid w:val="004C066D"/>
    <w:rsid w:val="004C1EA2"/>
    <w:rsid w:val="004C6283"/>
    <w:rsid w:val="004C6BFC"/>
    <w:rsid w:val="004D073D"/>
    <w:rsid w:val="004D1E47"/>
    <w:rsid w:val="004D61D5"/>
    <w:rsid w:val="004D6DE2"/>
    <w:rsid w:val="004E054F"/>
    <w:rsid w:val="004E1BF4"/>
    <w:rsid w:val="004E1D34"/>
    <w:rsid w:val="004E67C9"/>
    <w:rsid w:val="004E6E66"/>
    <w:rsid w:val="004E7875"/>
    <w:rsid w:val="004E7D28"/>
    <w:rsid w:val="004F0505"/>
    <w:rsid w:val="004F204B"/>
    <w:rsid w:val="004F3D2F"/>
    <w:rsid w:val="004F6E42"/>
    <w:rsid w:val="00501945"/>
    <w:rsid w:val="00503815"/>
    <w:rsid w:val="00504D5B"/>
    <w:rsid w:val="00507911"/>
    <w:rsid w:val="00514C18"/>
    <w:rsid w:val="00523C89"/>
    <w:rsid w:val="00523F45"/>
    <w:rsid w:val="00524626"/>
    <w:rsid w:val="005274E1"/>
    <w:rsid w:val="005307E3"/>
    <w:rsid w:val="005313C8"/>
    <w:rsid w:val="0053198D"/>
    <w:rsid w:val="00531ED9"/>
    <w:rsid w:val="0053274F"/>
    <w:rsid w:val="00533DA5"/>
    <w:rsid w:val="00536061"/>
    <w:rsid w:val="00551016"/>
    <w:rsid w:val="00552073"/>
    <w:rsid w:val="00554E91"/>
    <w:rsid w:val="00560DD9"/>
    <w:rsid w:val="005616B6"/>
    <w:rsid w:val="00561DFE"/>
    <w:rsid w:val="005622CB"/>
    <w:rsid w:val="00570AEB"/>
    <w:rsid w:val="0057342A"/>
    <w:rsid w:val="00573D3E"/>
    <w:rsid w:val="00576A41"/>
    <w:rsid w:val="005800D7"/>
    <w:rsid w:val="005807E6"/>
    <w:rsid w:val="00580BFB"/>
    <w:rsid w:val="00581B7D"/>
    <w:rsid w:val="0058428F"/>
    <w:rsid w:val="00585176"/>
    <w:rsid w:val="005874F4"/>
    <w:rsid w:val="005925FA"/>
    <w:rsid w:val="00595F5D"/>
    <w:rsid w:val="005A62FD"/>
    <w:rsid w:val="005B0447"/>
    <w:rsid w:val="005C1EBA"/>
    <w:rsid w:val="005C3C69"/>
    <w:rsid w:val="005C48AB"/>
    <w:rsid w:val="005C7EAE"/>
    <w:rsid w:val="005D2A7F"/>
    <w:rsid w:val="005D760C"/>
    <w:rsid w:val="005E097A"/>
    <w:rsid w:val="005E14B4"/>
    <w:rsid w:val="005E296F"/>
    <w:rsid w:val="005E31E8"/>
    <w:rsid w:val="005E3E2C"/>
    <w:rsid w:val="005F06D1"/>
    <w:rsid w:val="005F0E2F"/>
    <w:rsid w:val="005F29C0"/>
    <w:rsid w:val="005F2DF4"/>
    <w:rsid w:val="005F6B2C"/>
    <w:rsid w:val="0060125F"/>
    <w:rsid w:val="00603BE7"/>
    <w:rsid w:val="00604275"/>
    <w:rsid w:val="00604D54"/>
    <w:rsid w:val="00605E09"/>
    <w:rsid w:val="0060638D"/>
    <w:rsid w:val="00607A3F"/>
    <w:rsid w:val="00612B33"/>
    <w:rsid w:val="00614E94"/>
    <w:rsid w:val="0062180E"/>
    <w:rsid w:val="00622B86"/>
    <w:rsid w:val="006236CA"/>
    <w:rsid w:val="00625071"/>
    <w:rsid w:val="00625898"/>
    <w:rsid w:val="00627121"/>
    <w:rsid w:val="00631D8D"/>
    <w:rsid w:val="00640BC9"/>
    <w:rsid w:val="006456E1"/>
    <w:rsid w:val="006466C7"/>
    <w:rsid w:val="00651585"/>
    <w:rsid w:val="006547D0"/>
    <w:rsid w:val="00656477"/>
    <w:rsid w:val="0066519C"/>
    <w:rsid w:val="00670342"/>
    <w:rsid w:val="006716B9"/>
    <w:rsid w:val="00671CFD"/>
    <w:rsid w:val="00674823"/>
    <w:rsid w:val="00676A22"/>
    <w:rsid w:val="006833BC"/>
    <w:rsid w:val="00683B0B"/>
    <w:rsid w:val="00685144"/>
    <w:rsid w:val="006911B3"/>
    <w:rsid w:val="00691C3F"/>
    <w:rsid w:val="006935DE"/>
    <w:rsid w:val="00693D8A"/>
    <w:rsid w:val="00697506"/>
    <w:rsid w:val="0069758D"/>
    <w:rsid w:val="00697CFC"/>
    <w:rsid w:val="006A46D8"/>
    <w:rsid w:val="006A5D1B"/>
    <w:rsid w:val="006B24F9"/>
    <w:rsid w:val="006B33F7"/>
    <w:rsid w:val="006B5703"/>
    <w:rsid w:val="006C0BEF"/>
    <w:rsid w:val="006C17F7"/>
    <w:rsid w:val="006C3C92"/>
    <w:rsid w:val="006C44C9"/>
    <w:rsid w:val="006C4E90"/>
    <w:rsid w:val="006C592F"/>
    <w:rsid w:val="006C78E7"/>
    <w:rsid w:val="006D22C4"/>
    <w:rsid w:val="006D3067"/>
    <w:rsid w:val="006D6DD9"/>
    <w:rsid w:val="006D7C9F"/>
    <w:rsid w:val="006D7F0D"/>
    <w:rsid w:val="006E33EA"/>
    <w:rsid w:val="006E53E5"/>
    <w:rsid w:val="006E7247"/>
    <w:rsid w:val="006E732B"/>
    <w:rsid w:val="006F04BE"/>
    <w:rsid w:val="006F0825"/>
    <w:rsid w:val="006F44CC"/>
    <w:rsid w:val="006F45FF"/>
    <w:rsid w:val="007025C2"/>
    <w:rsid w:val="007103AB"/>
    <w:rsid w:val="0071211A"/>
    <w:rsid w:val="00712632"/>
    <w:rsid w:val="00714103"/>
    <w:rsid w:val="007147F5"/>
    <w:rsid w:val="0071694C"/>
    <w:rsid w:val="00717FA7"/>
    <w:rsid w:val="00722251"/>
    <w:rsid w:val="00723599"/>
    <w:rsid w:val="00723801"/>
    <w:rsid w:val="007238C0"/>
    <w:rsid w:val="00727629"/>
    <w:rsid w:val="00727CD6"/>
    <w:rsid w:val="007304F4"/>
    <w:rsid w:val="007340E8"/>
    <w:rsid w:val="007361F2"/>
    <w:rsid w:val="00745629"/>
    <w:rsid w:val="00746DF8"/>
    <w:rsid w:val="00757829"/>
    <w:rsid w:val="00767261"/>
    <w:rsid w:val="007731A4"/>
    <w:rsid w:val="00775FD3"/>
    <w:rsid w:val="007853DF"/>
    <w:rsid w:val="00785B06"/>
    <w:rsid w:val="00786209"/>
    <w:rsid w:val="007941BC"/>
    <w:rsid w:val="00795E72"/>
    <w:rsid w:val="007966C2"/>
    <w:rsid w:val="00796F56"/>
    <w:rsid w:val="007A025B"/>
    <w:rsid w:val="007A1BC9"/>
    <w:rsid w:val="007A5719"/>
    <w:rsid w:val="007A7808"/>
    <w:rsid w:val="007B09FE"/>
    <w:rsid w:val="007B3D76"/>
    <w:rsid w:val="007B52CF"/>
    <w:rsid w:val="007B7E2F"/>
    <w:rsid w:val="007C043F"/>
    <w:rsid w:val="007C07F0"/>
    <w:rsid w:val="007C1704"/>
    <w:rsid w:val="007C1B0F"/>
    <w:rsid w:val="007D3D8C"/>
    <w:rsid w:val="007E0831"/>
    <w:rsid w:val="007E3B56"/>
    <w:rsid w:val="007E4A56"/>
    <w:rsid w:val="007E7D62"/>
    <w:rsid w:val="007F29C8"/>
    <w:rsid w:val="007F3F05"/>
    <w:rsid w:val="007F4B35"/>
    <w:rsid w:val="007F561C"/>
    <w:rsid w:val="007F7B89"/>
    <w:rsid w:val="0080211C"/>
    <w:rsid w:val="00802C87"/>
    <w:rsid w:val="008031A1"/>
    <w:rsid w:val="00804B2C"/>
    <w:rsid w:val="00804D46"/>
    <w:rsid w:val="0080670E"/>
    <w:rsid w:val="008079FC"/>
    <w:rsid w:val="0081223D"/>
    <w:rsid w:val="00813BAE"/>
    <w:rsid w:val="008210D4"/>
    <w:rsid w:val="00825D6A"/>
    <w:rsid w:val="00833B6E"/>
    <w:rsid w:val="00835108"/>
    <w:rsid w:val="00835AB4"/>
    <w:rsid w:val="00836BD7"/>
    <w:rsid w:val="00843121"/>
    <w:rsid w:val="00843326"/>
    <w:rsid w:val="00844829"/>
    <w:rsid w:val="00845497"/>
    <w:rsid w:val="00845C7C"/>
    <w:rsid w:val="00851C34"/>
    <w:rsid w:val="008532AE"/>
    <w:rsid w:val="00853DF6"/>
    <w:rsid w:val="0085713A"/>
    <w:rsid w:val="00861036"/>
    <w:rsid w:val="00861F8D"/>
    <w:rsid w:val="0086446D"/>
    <w:rsid w:val="0087271A"/>
    <w:rsid w:val="008727DF"/>
    <w:rsid w:val="00874306"/>
    <w:rsid w:val="00874978"/>
    <w:rsid w:val="00883C53"/>
    <w:rsid w:val="00886087"/>
    <w:rsid w:val="00886CCB"/>
    <w:rsid w:val="0089033D"/>
    <w:rsid w:val="008903CE"/>
    <w:rsid w:val="00890F9C"/>
    <w:rsid w:val="00894474"/>
    <w:rsid w:val="0089598B"/>
    <w:rsid w:val="008A016F"/>
    <w:rsid w:val="008A14B3"/>
    <w:rsid w:val="008A1625"/>
    <w:rsid w:val="008A4225"/>
    <w:rsid w:val="008B1E1C"/>
    <w:rsid w:val="008B212C"/>
    <w:rsid w:val="008B2A28"/>
    <w:rsid w:val="008B35FB"/>
    <w:rsid w:val="008C121B"/>
    <w:rsid w:val="008C2102"/>
    <w:rsid w:val="008C4C51"/>
    <w:rsid w:val="008D2065"/>
    <w:rsid w:val="008D5599"/>
    <w:rsid w:val="008D5C84"/>
    <w:rsid w:val="008E158D"/>
    <w:rsid w:val="008E1D30"/>
    <w:rsid w:val="008E202F"/>
    <w:rsid w:val="008E3D83"/>
    <w:rsid w:val="008F4DAE"/>
    <w:rsid w:val="008F58BC"/>
    <w:rsid w:val="008F662D"/>
    <w:rsid w:val="00900287"/>
    <w:rsid w:val="009041DF"/>
    <w:rsid w:val="00904432"/>
    <w:rsid w:val="009101EB"/>
    <w:rsid w:val="0091244A"/>
    <w:rsid w:val="00915CD1"/>
    <w:rsid w:val="00916B3B"/>
    <w:rsid w:val="00920248"/>
    <w:rsid w:val="00922F89"/>
    <w:rsid w:val="00923754"/>
    <w:rsid w:val="00924116"/>
    <w:rsid w:val="009251FC"/>
    <w:rsid w:val="0092788E"/>
    <w:rsid w:val="00930A9C"/>
    <w:rsid w:val="0093274B"/>
    <w:rsid w:val="00934CAB"/>
    <w:rsid w:val="00937224"/>
    <w:rsid w:val="009561D0"/>
    <w:rsid w:val="00956FF9"/>
    <w:rsid w:val="00961ADA"/>
    <w:rsid w:val="00971F79"/>
    <w:rsid w:val="00972FD0"/>
    <w:rsid w:val="00974E77"/>
    <w:rsid w:val="009807E6"/>
    <w:rsid w:val="009809A1"/>
    <w:rsid w:val="00982DCD"/>
    <w:rsid w:val="00987A5D"/>
    <w:rsid w:val="009A1AAC"/>
    <w:rsid w:val="009A31FB"/>
    <w:rsid w:val="009A32AA"/>
    <w:rsid w:val="009A7DD8"/>
    <w:rsid w:val="009B1534"/>
    <w:rsid w:val="009B1615"/>
    <w:rsid w:val="009C19EB"/>
    <w:rsid w:val="009C2A2A"/>
    <w:rsid w:val="009C71A6"/>
    <w:rsid w:val="009C7E4A"/>
    <w:rsid w:val="009D0A85"/>
    <w:rsid w:val="009D14BF"/>
    <w:rsid w:val="009D201D"/>
    <w:rsid w:val="009D308D"/>
    <w:rsid w:val="009D42A5"/>
    <w:rsid w:val="009D7D2C"/>
    <w:rsid w:val="009E00D5"/>
    <w:rsid w:val="009E0F78"/>
    <w:rsid w:val="009E62A7"/>
    <w:rsid w:val="009E6779"/>
    <w:rsid w:val="009F4786"/>
    <w:rsid w:val="009F59DA"/>
    <w:rsid w:val="009F7282"/>
    <w:rsid w:val="009F7DDF"/>
    <w:rsid w:val="00A00065"/>
    <w:rsid w:val="00A0127C"/>
    <w:rsid w:val="00A0259B"/>
    <w:rsid w:val="00A04447"/>
    <w:rsid w:val="00A06791"/>
    <w:rsid w:val="00A153E9"/>
    <w:rsid w:val="00A16529"/>
    <w:rsid w:val="00A1726A"/>
    <w:rsid w:val="00A20015"/>
    <w:rsid w:val="00A21605"/>
    <w:rsid w:val="00A25BF5"/>
    <w:rsid w:val="00A26A80"/>
    <w:rsid w:val="00A33CDF"/>
    <w:rsid w:val="00A4413A"/>
    <w:rsid w:val="00A471D8"/>
    <w:rsid w:val="00A50698"/>
    <w:rsid w:val="00A50C05"/>
    <w:rsid w:val="00A528D6"/>
    <w:rsid w:val="00A60E90"/>
    <w:rsid w:val="00A61222"/>
    <w:rsid w:val="00A663BF"/>
    <w:rsid w:val="00A70065"/>
    <w:rsid w:val="00A720A1"/>
    <w:rsid w:val="00A751C2"/>
    <w:rsid w:val="00A76474"/>
    <w:rsid w:val="00A766BD"/>
    <w:rsid w:val="00A82127"/>
    <w:rsid w:val="00A834EC"/>
    <w:rsid w:val="00A854A6"/>
    <w:rsid w:val="00A85E52"/>
    <w:rsid w:val="00A87BDC"/>
    <w:rsid w:val="00A91A05"/>
    <w:rsid w:val="00A93188"/>
    <w:rsid w:val="00AA07BA"/>
    <w:rsid w:val="00AA462F"/>
    <w:rsid w:val="00AA4B34"/>
    <w:rsid w:val="00AA5B9D"/>
    <w:rsid w:val="00AA5D74"/>
    <w:rsid w:val="00AB352B"/>
    <w:rsid w:val="00AB3532"/>
    <w:rsid w:val="00AB4678"/>
    <w:rsid w:val="00AB79AF"/>
    <w:rsid w:val="00AC012F"/>
    <w:rsid w:val="00AC1B23"/>
    <w:rsid w:val="00AC27A7"/>
    <w:rsid w:val="00AC4078"/>
    <w:rsid w:val="00AC5E43"/>
    <w:rsid w:val="00AC5FC6"/>
    <w:rsid w:val="00AC7FC2"/>
    <w:rsid w:val="00AD1426"/>
    <w:rsid w:val="00AD2FC8"/>
    <w:rsid w:val="00AD3ED3"/>
    <w:rsid w:val="00AD6DC9"/>
    <w:rsid w:val="00AD6F8B"/>
    <w:rsid w:val="00AE0150"/>
    <w:rsid w:val="00AE1A5C"/>
    <w:rsid w:val="00AE1FC1"/>
    <w:rsid w:val="00AE237F"/>
    <w:rsid w:val="00AE28D2"/>
    <w:rsid w:val="00AE2A66"/>
    <w:rsid w:val="00AE6A71"/>
    <w:rsid w:val="00AF3973"/>
    <w:rsid w:val="00AF3B3B"/>
    <w:rsid w:val="00AF3C05"/>
    <w:rsid w:val="00AF5552"/>
    <w:rsid w:val="00AF719A"/>
    <w:rsid w:val="00B0404A"/>
    <w:rsid w:val="00B04B9A"/>
    <w:rsid w:val="00B054AA"/>
    <w:rsid w:val="00B05E21"/>
    <w:rsid w:val="00B06472"/>
    <w:rsid w:val="00B23835"/>
    <w:rsid w:val="00B255B5"/>
    <w:rsid w:val="00B30225"/>
    <w:rsid w:val="00B324E0"/>
    <w:rsid w:val="00B33788"/>
    <w:rsid w:val="00B36043"/>
    <w:rsid w:val="00B362A2"/>
    <w:rsid w:val="00B36A95"/>
    <w:rsid w:val="00B40835"/>
    <w:rsid w:val="00B4112F"/>
    <w:rsid w:val="00B51D06"/>
    <w:rsid w:val="00B56953"/>
    <w:rsid w:val="00B619E0"/>
    <w:rsid w:val="00B64A3E"/>
    <w:rsid w:val="00B651FE"/>
    <w:rsid w:val="00B66C23"/>
    <w:rsid w:val="00B71CD9"/>
    <w:rsid w:val="00B73E1E"/>
    <w:rsid w:val="00B7465A"/>
    <w:rsid w:val="00B754CD"/>
    <w:rsid w:val="00B75C28"/>
    <w:rsid w:val="00B80D15"/>
    <w:rsid w:val="00B812C7"/>
    <w:rsid w:val="00B823C0"/>
    <w:rsid w:val="00B839FF"/>
    <w:rsid w:val="00B85558"/>
    <w:rsid w:val="00B864FB"/>
    <w:rsid w:val="00B87FE3"/>
    <w:rsid w:val="00B91C24"/>
    <w:rsid w:val="00B93A74"/>
    <w:rsid w:val="00B95E93"/>
    <w:rsid w:val="00B96F82"/>
    <w:rsid w:val="00B97251"/>
    <w:rsid w:val="00BA0C66"/>
    <w:rsid w:val="00BA123C"/>
    <w:rsid w:val="00BB158B"/>
    <w:rsid w:val="00BB3CF2"/>
    <w:rsid w:val="00BB48ED"/>
    <w:rsid w:val="00BB4E1A"/>
    <w:rsid w:val="00BB79B5"/>
    <w:rsid w:val="00BC1EAD"/>
    <w:rsid w:val="00BC2F4B"/>
    <w:rsid w:val="00BC3FA4"/>
    <w:rsid w:val="00BC51BD"/>
    <w:rsid w:val="00BC7E67"/>
    <w:rsid w:val="00BC7F6F"/>
    <w:rsid w:val="00BD1106"/>
    <w:rsid w:val="00BD201D"/>
    <w:rsid w:val="00BD5AD4"/>
    <w:rsid w:val="00BD7015"/>
    <w:rsid w:val="00BE000D"/>
    <w:rsid w:val="00BE0345"/>
    <w:rsid w:val="00BF2372"/>
    <w:rsid w:val="00BF2C73"/>
    <w:rsid w:val="00BF3ADD"/>
    <w:rsid w:val="00BF5801"/>
    <w:rsid w:val="00BF69D4"/>
    <w:rsid w:val="00C01BA3"/>
    <w:rsid w:val="00C01E5B"/>
    <w:rsid w:val="00C06391"/>
    <w:rsid w:val="00C135E3"/>
    <w:rsid w:val="00C136FA"/>
    <w:rsid w:val="00C14F44"/>
    <w:rsid w:val="00C20E66"/>
    <w:rsid w:val="00C21038"/>
    <w:rsid w:val="00C24DA7"/>
    <w:rsid w:val="00C26187"/>
    <w:rsid w:val="00C3297F"/>
    <w:rsid w:val="00C35F4A"/>
    <w:rsid w:val="00C361A7"/>
    <w:rsid w:val="00C4057C"/>
    <w:rsid w:val="00C411C3"/>
    <w:rsid w:val="00C50B28"/>
    <w:rsid w:val="00C5363E"/>
    <w:rsid w:val="00C5664E"/>
    <w:rsid w:val="00C57355"/>
    <w:rsid w:val="00C604D6"/>
    <w:rsid w:val="00C634A5"/>
    <w:rsid w:val="00C651DF"/>
    <w:rsid w:val="00C66A4D"/>
    <w:rsid w:val="00C67C70"/>
    <w:rsid w:val="00C71934"/>
    <w:rsid w:val="00C727E9"/>
    <w:rsid w:val="00C74D54"/>
    <w:rsid w:val="00C75170"/>
    <w:rsid w:val="00C80F51"/>
    <w:rsid w:val="00C81B32"/>
    <w:rsid w:val="00C93790"/>
    <w:rsid w:val="00C9386C"/>
    <w:rsid w:val="00C94014"/>
    <w:rsid w:val="00C940E8"/>
    <w:rsid w:val="00C94B53"/>
    <w:rsid w:val="00C96263"/>
    <w:rsid w:val="00C97C54"/>
    <w:rsid w:val="00CA1BF8"/>
    <w:rsid w:val="00CA39FE"/>
    <w:rsid w:val="00CA498E"/>
    <w:rsid w:val="00CA7BC3"/>
    <w:rsid w:val="00CB21AF"/>
    <w:rsid w:val="00CB36FF"/>
    <w:rsid w:val="00CC78E1"/>
    <w:rsid w:val="00CD083F"/>
    <w:rsid w:val="00CD1DAF"/>
    <w:rsid w:val="00CD1F5C"/>
    <w:rsid w:val="00CD7240"/>
    <w:rsid w:val="00CE0A65"/>
    <w:rsid w:val="00CE25C9"/>
    <w:rsid w:val="00CE6A88"/>
    <w:rsid w:val="00CE7CE6"/>
    <w:rsid w:val="00CF2C0C"/>
    <w:rsid w:val="00CF55D4"/>
    <w:rsid w:val="00D00C5E"/>
    <w:rsid w:val="00D051F0"/>
    <w:rsid w:val="00D05224"/>
    <w:rsid w:val="00D15443"/>
    <w:rsid w:val="00D155DC"/>
    <w:rsid w:val="00D1666E"/>
    <w:rsid w:val="00D252C0"/>
    <w:rsid w:val="00D26090"/>
    <w:rsid w:val="00D3659D"/>
    <w:rsid w:val="00D366CD"/>
    <w:rsid w:val="00D4034C"/>
    <w:rsid w:val="00D44982"/>
    <w:rsid w:val="00D51C4B"/>
    <w:rsid w:val="00D52912"/>
    <w:rsid w:val="00D542C5"/>
    <w:rsid w:val="00D55FA0"/>
    <w:rsid w:val="00D5600C"/>
    <w:rsid w:val="00D61686"/>
    <w:rsid w:val="00D6181A"/>
    <w:rsid w:val="00D62122"/>
    <w:rsid w:val="00D62F87"/>
    <w:rsid w:val="00D6573E"/>
    <w:rsid w:val="00D679A1"/>
    <w:rsid w:val="00D70492"/>
    <w:rsid w:val="00D70D6B"/>
    <w:rsid w:val="00D719EF"/>
    <w:rsid w:val="00D749C1"/>
    <w:rsid w:val="00D76F30"/>
    <w:rsid w:val="00D805F5"/>
    <w:rsid w:val="00D8191D"/>
    <w:rsid w:val="00D81E16"/>
    <w:rsid w:val="00D82906"/>
    <w:rsid w:val="00D843FB"/>
    <w:rsid w:val="00D84B37"/>
    <w:rsid w:val="00D949F9"/>
    <w:rsid w:val="00D95BF8"/>
    <w:rsid w:val="00D964E7"/>
    <w:rsid w:val="00D978E3"/>
    <w:rsid w:val="00D97EC7"/>
    <w:rsid w:val="00DA183D"/>
    <w:rsid w:val="00DB16E3"/>
    <w:rsid w:val="00DB32A1"/>
    <w:rsid w:val="00DB3D53"/>
    <w:rsid w:val="00DB532A"/>
    <w:rsid w:val="00DB5441"/>
    <w:rsid w:val="00DB591C"/>
    <w:rsid w:val="00DB6049"/>
    <w:rsid w:val="00DB632E"/>
    <w:rsid w:val="00DC1027"/>
    <w:rsid w:val="00DC228A"/>
    <w:rsid w:val="00DC5C13"/>
    <w:rsid w:val="00DD098D"/>
    <w:rsid w:val="00DD0CCD"/>
    <w:rsid w:val="00DD1307"/>
    <w:rsid w:val="00DD25BE"/>
    <w:rsid w:val="00DD3347"/>
    <w:rsid w:val="00DD6648"/>
    <w:rsid w:val="00DD73EC"/>
    <w:rsid w:val="00DD7D12"/>
    <w:rsid w:val="00DE1E9D"/>
    <w:rsid w:val="00DE2A77"/>
    <w:rsid w:val="00DE4406"/>
    <w:rsid w:val="00DE4436"/>
    <w:rsid w:val="00DE5603"/>
    <w:rsid w:val="00DE6248"/>
    <w:rsid w:val="00DE64AE"/>
    <w:rsid w:val="00DE74DC"/>
    <w:rsid w:val="00DF056F"/>
    <w:rsid w:val="00DF2DC4"/>
    <w:rsid w:val="00E009DD"/>
    <w:rsid w:val="00E03666"/>
    <w:rsid w:val="00E1023F"/>
    <w:rsid w:val="00E14178"/>
    <w:rsid w:val="00E14477"/>
    <w:rsid w:val="00E14D9F"/>
    <w:rsid w:val="00E14F69"/>
    <w:rsid w:val="00E15DF5"/>
    <w:rsid w:val="00E16099"/>
    <w:rsid w:val="00E169E0"/>
    <w:rsid w:val="00E20D94"/>
    <w:rsid w:val="00E24341"/>
    <w:rsid w:val="00E267D5"/>
    <w:rsid w:val="00E3125B"/>
    <w:rsid w:val="00E327B2"/>
    <w:rsid w:val="00E34E0C"/>
    <w:rsid w:val="00E44449"/>
    <w:rsid w:val="00E46A48"/>
    <w:rsid w:val="00E548EE"/>
    <w:rsid w:val="00E616FA"/>
    <w:rsid w:val="00E627CF"/>
    <w:rsid w:val="00E636FE"/>
    <w:rsid w:val="00E6685E"/>
    <w:rsid w:val="00E67A99"/>
    <w:rsid w:val="00E73431"/>
    <w:rsid w:val="00E74F60"/>
    <w:rsid w:val="00E760C2"/>
    <w:rsid w:val="00E77E9B"/>
    <w:rsid w:val="00E77EFF"/>
    <w:rsid w:val="00E81562"/>
    <w:rsid w:val="00E871DC"/>
    <w:rsid w:val="00E90ED2"/>
    <w:rsid w:val="00E91A73"/>
    <w:rsid w:val="00E9674C"/>
    <w:rsid w:val="00EA1F3A"/>
    <w:rsid w:val="00EA2CE1"/>
    <w:rsid w:val="00EA505B"/>
    <w:rsid w:val="00EB0DDD"/>
    <w:rsid w:val="00EB102C"/>
    <w:rsid w:val="00EB7062"/>
    <w:rsid w:val="00EC6340"/>
    <w:rsid w:val="00ED0FB1"/>
    <w:rsid w:val="00ED561D"/>
    <w:rsid w:val="00EE2F4F"/>
    <w:rsid w:val="00EE31B6"/>
    <w:rsid w:val="00EE36DF"/>
    <w:rsid w:val="00EE5ED1"/>
    <w:rsid w:val="00EE77A2"/>
    <w:rsid w:val="00EF02FE"/>
    <w:rsid w:val="00EF054F"/>
    <w:rsid w:val="00EF11E5"/>
    <w:rsid w:val="00EF3B3D"/>
    <w:rsid w:val="00EF4D8A"/>
    <w:rsid w:val="00EF5DC1"/>
    <w:rsid w:val="00F0011C"/>
    <w:rsid w:val="00F01428"/>
    <w:rsid w:val="00F047C3"/>
    <w:rsid w:val="00F0731A"/>
    <w:rsid w:val="00F151ED"/>
    <w:rsid w:val="00F1732A"/>
    <w:rsid w:val="00F20622"/>
    <w:rsid w:val="00F22FDF"/>
    <w:rsid w:val="00F26832"/>
    <w:rsid w:val="00F27F5F"/>
    <w:rsid w:val="00F30758"/>
    <w:rsid w:val="00F309D0"/>
    <w:rsid w:val="00F30BC7"/>
    <w:rsid w:val="00F321F1"/>
    <w:rsid w:val="00F33A6C"/>
    <w:rsid w:val="00F341DC"/>
    <w:rsid w:val="00F36CD6"/>
    <w:rsid w:val="00F37DF2"/>
    <w:rsid w:val="00F471BB"/>
    <w:rsid w:val="00F50DB7"/>
    <w:rsid w:val="00F51BF9"/>
    <w:rsid w:val="00F51F30"/>
    <w:rsid w:val="00F55504"/>
    <w:rsid w:val="00F7347D"/>
    <w:rsid w:val="00F77140"/>
    <w:rsid w:val="00F77EC4"/>
    <w:rsid w:val="00F85271"/>
    <w:rsid w:val="00F862CE"/>
    <w:rsid w:val="00F916FA"/>
    <w:rsid w:val="00F92310"/>
    <w:rsid w:val="00F92F2F"/>
    <w:rsid w:val="00F949DB"/>
    <w:rsid w:val="00FA018B"/>
    <w:rsid w:val="00FA12C7"/>
    <w:rsid w:val="00FA28DE"/>
    <w:rsid w:val="00FB20EF"/>
    <w:rsid w:val="00FB726E"/>
    <w:rsid w:val="00FC0E5C"/>
    <w:rsid w:val="00FC2C73"/>
    <w:rsid w:val="00FC5DCA"/>
    <w:rsid w:val="00FC5F15"/>
    <w:rsid w:val="00FD5699"/>
    <w:rsid w:val="00FD5701"/>
    <w:rsid w:val="00FD7854"/>
    <w:rsid w:val="00FE3F75"/>
    <w:rsid w:val="00FE4A8F"/>
    <w:rsid w:val="00FE4B6D"/>
    <w:rsid w:val="00FE5098"/>
    <w:rsid w:val="00FE6E00"/>
    <w:rsid w:val="00FE7D80"/>
    <w:rsid w:val="00FF09B0"/>
    <w:rsid w:val="00FF261F"/>
    <w:rsid w:val="00FF269E"/>
    <w:rsid w:val="00FF313D"/>
    <w:rsid w:val="00FF4B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F42B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unhideWhenUsed/>
    <w:rsid w:val="00EA1F3A"/>
    <w:rPr>
      <w:sz w:val="20"/>
      <w:szCs w:val="20"/>
    </w:rPr>
  </w:style>
  <w:style w:type="character" w:customStyle="1" w:styleId="CommentTextChar">
    <w:name w:val="Comment Text Char"/>
    <w:basedOn w:val="DefaultParagraphFont"/>
    <w:link w:val="CommentText"/>
    <w:uiPriority w:val="99"/>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 w:type="character" w:styleId="FollowedHyperlink">
    <w:name w:val="FollowedHyperlink"/>
    <w:basedOn w:val="DefaultParagraphFont"/>
    <w:uiPriority w:val="99"/>
    <w:semiHidden/>
    <w:unhideWhenUsed/>
    <w:rsid w:val="00392250"/>
    <w:rPr>
      <w:color w:val="800080" w:themeColor="followedHyperlink"/>
      <w:u w:val="single"/>
    </w:rPr>
  </w:style>
  <w:style w:type="character" w:styleId="LineNumber">
    <w:name w:val="line number"/>
    <w:basedOn w:val="DefaultParagraphFont"/>
    <w:uiPriority w:val="99"/>
    <w:semiHidden/>
    <w:unhideWhenUsed/>
    <w:rsid w:val="000244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0611">
      <w:bodyDiv w:val="1"/>
      <w:marLeft w:val="0"/>
      <w:marRight w:val="0"/>
      <w:marTop w:val="0"/>
      <w:marBottom w:val="0"/>
      <w:divBdr>
        <w:top w:val="none" w:sz="0" w:space="0" w:color="auto"/>
        <w:left w:val="none" w:sz="0" w:space="0" w:color="auto"/>
        <w:bottom w:val="none" w:sz="0" w:space="0" w:color="auto"/>
        <w:right w:val="none" w:sz="0" w:space="0" w:color="auto"/>
      </w:divBdr>
      <w:divsChild>
        <w:div w:id="867529943">
          <w:marLeft w:val="0"/>
          <w:marRight w:val="1"/>
          <w:marTop w:val="0"/>
          <w:marBottom w:val="0"/>
          <w:divBdr>
            <w:top w:val="none" w:sz="0" w:space="0" w:color="auto"/>
            <w:left w:val="none" w:sz="0" w:space="0" w:color="auto"/>
            <w:bottom w:val="none" w:sz="0" w:space="0" w:color="auto"/>
            <w:right w:val="none" w:sz="0" w:space="0" w:color="auto"/>
          </w:divBdr>
          <w:divsChild>
            <w:div w:id="1639414814">
              <w:marLeft w:val="0"/>
              <w:marRight w:val="0"/>
              <w:marTop w:val="0"/>
              <w:marBottom w:val="0"/>
              <w:divBdr>
                <w:top w:val="none" w:sz="0" w:space="0" w:color="auto"/>
                <w:left w:val="none" w:sz="0" w:space="0" w:color="auto"/>
                <w:bottom w:val="none" w:sz="0" w:space="0" w:color="auto"/>
                <w:right w:val="none" w:sz="0" w:space="0" w:color="auto"/>
              </w:divBdr>
              <w:divsChild>
                <w:div w:id="1789161169">
                  <w:marLeft w:val="0"/>
                  <w:marRight w:val="1"/>
                  <w:marTop w:val="0"/>
                  <w:marBottom w:val="0"/>
                  <w:divBdr>
                    <w:top w:val="none" w:sz="0" w:space="0" w:color="auto"/>
                    <w:left w:val="none" w:sz="0" w:space="0" w:color="auto"/>
                    <w:bottom w:val="none" w:sz="0" w:space="0" w:color="auto"/>
                    <w:right w:val="none" w:sz="0" w:space="0" w:color="auto"/>
                  </w:divBdr>
                  <w:divsChild>
                    <w:div w:id="2106801165">
                      <w:marLeft w:val="0"/>
                      <w:marRight w:val="0"/>
                      <w:marTop w:val="0"/>
                      <w:marBottom w:val="0"/>
                      <w:divBdr>
                        <w:top w:val="none" w:sz="0" w:space="0" w:color="auto"/>
                        <w:left w:val="none" w:sz="0" w:space="0" w:color="auto"/>
                        <w:bottom w:val="none" w:sz="0" w:space="0" w:color="auto"/>
                        <w:right w:val="none" w:sz="0" w:space="0" w:color="auto"/>
                      </w:divBdr>
                      <w:divsChild>
                        <w:div w:id="199246903">
                          <w:marLeft w:val="0"/>
                          <w:marRight w:val="0"/>
                          <w:marTop w:val="0"/>
                          <w:marBottom w:val="0"/>
                          <w:divBdr>
                            <w:top w:val="none" w:sz="0" w:space="0" w:color="auto"/>
                            <w:left w:val="none" w:sz="0" w:space="0" w:color="auto"/>
                            <w:bottom w:val="none" w:sz="0" w:space="0" w:color="auto"/>
                            <w:right w:val="none" w:sz="0" w:space="0" w:color="auto"/>
                          </w:divBdr>
                          <w:divsChild>
                            <w:div w:id="947347396">
                              <w:marLeft w:val="0"/>
                              <w:marRight w:val="0"/>
                              <w:marTop w:val="120"/>
                              <w:marBottom w:val="360"/>
                              <w:divBdr>
                                <w:top w:val="none" w:sz="0" w:space="0" w:color="auto"/>
                                <w:left w:val="none" w:sz="0" w:space="0" w:color="auto"/>
                                <w:bottom w:val="none" w:sz="0" w:space="0" w:color="auto"/>
                                <w:right w:val="none" w:sz="0" w:space="0" w:color="auto"/>
                              </w:divBdr>
                              <w:divsChild>
                                <w:div w:id="1816406894">
                                  <w:marLeft w:val="420"/>
                                  <w:marRight w:val="0"/>
                                  <w:marTop w:val="0"/>
                                  <w:marBottom w:val="0"/>
                                  <w:divBdr>
                                    <w:top w:val="none" w:sz="0" w:space="0" w:color="auto"/>
                                    <w:left w:val="none" w:sz="0" w:space="0" w:color="auto"/>
                                    <w:bottom w:val="none" w:sz="0" w:space="0" w:color="auto"/>
                                    <w:right w:val="none" w:sz="0" w:space="0" w:color="auto"/>
                                  </w:divBdr>
                                  <w:divsChild>
                                    <w:div w:id="113915260">
                                      <w:marLeft w:val="0"/>
                                      <w:marRight w:val="0"/>
                                      <w:marTop w:val="0"/>
                                      <w:marBottom w:val="0"/>
                                      <w:divBdr>
                                        <w:top w:val="none" w:sz="0" w:space="0" w:color="auto"/>
                                        <w:left w:val="none" w:sz="0" w:space="0" w:color="auto"/>
                                        <w:bottom w:val="none" w:sz="0" w:space="0" w:color="auto"/>
                                        <w:right w:val="none" w:sz="0" w:space="0" w:color="auto"/>
                                      </w:divBdr>
                                      <w:divsChild>
                                        <w:div w:id="188181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sChild>
                                                                                                                                                                                                                                                                                                                                                                                                        <w:div w:id="2060669124">
                                                                                                                                                                                                                                                                                                                                                                                                          <w:marLeft w:val="0"/>
                                                                                                                                                                                                                                                                                                                                                                                                          <w:marRight w:val="0"/>
                                                                                                                                                                                                                                                                                                                                                                                                          <w:marTop w:val="0"/>
                                                                                                                                                                                                                                                                                                                                                                                                          <w:marBottom w:val="0"/>
                                                                                                                                                                                                                                                                                                                                                                                                          <w:divBdr>
                                                                                                                                                                                                                                                                                                                                                                                                            <w:top w:val="none" w:sz="0" w:space="0" w:color="auto"/>
                                                                                                                                                                                                                                                                                                                                                                                                            <w:left w:val="none" w:sz="0" w:space="0" w:color="auto"/>
                                                                                                                                                                                                                                                                                                                                                                                                            <w:bottom w:val="none" w:sz="0" w:space="0" w:color="auto"/>
                                                                                                                                                                                                                                                                                                                                                                                                            <w:right w:val="none" w:sz="0" w:space="0" w:color="auto"/>
                                                                                                                                                                                                                                                                                                                                                                                                          </w:divBdr>
                                                                                                                                                                                                                                                                                                                                                                                                          <w:divsChild>
                                                                                                                                                                                                                                                                                                                                                                                                            <w:div w:id="1072582257">
                                                                                                                                                                                                                                                                                                                                                                                                              <w:marLeft w:val="0"/>
                                                                                                                                                                                                                                                                                                                                                                                                              <w:marRight w:val="0"/>
                                                                                                                                                                                                                                                                                                                                                                                                              <w:marTop w:val="0"/>
                                                                                                                                                                                                                                                                                                                                                                                                              <w:marBottom w:val="0"/>
                                                                                                                                                                                                                                                                                                                                                                                                              <w:divBdr>
                                                                                                                                                                                                                                                                                                                                                                                                                <w:top w:val="none" w:sz="0" w:space="0" w:color="auto"/>
                                                                                                                                                                                                                                                                                                                                                                                                                <w:left w:val="none" w:sz="0" w:space="0" w:color="auto"/>
                                                                                                                                                                                                                                                                                                                                                                                                                <w:bottom w:val="none" w:sz="0" w:space="0" w:color="auto"/>
                                                                                                                                                                                                                                                                                                                                                                                                                <w:right w:val="none" w:sz="0" w:space="0" w:color="auto"/>
                                                                                                                                                                                                                                                                                                                                                                                                              </w:divBdr>
                                                                                                                                                                                                                                                                                                                                                                                                              <w:divsChild>
                                                                                                                                                                                                                                                                                                                                                                                                                <w:div w:id="1545563219">
                                                                                                                                                                                                                                                                                                                                                                                                                  <w:marLeft w:val="0"/>
                                                                                                                                                                                                                                                                                                                                                                                                                  <w:marRight w:val="0"/>
                                                                                                                                                                                                                                                                                                                                                                                                                  <w:marTop w:val="0"/>
                                                                                                                                                                                                                                                                                                                                                                                                                  <w:marBottom w:val="0"/>
                                                                                                                                                                                                                                                                                                                                                                                                                  <w:divBdr>
                                                                                                                                                                                                                                                                                                                                                                                                                    <w:top w:val="none" w:sz="0" w:space="0" w:color="auto"/>
                                                                                                                                                                                                                                                                                                                                                                                                                    <w:left w:val="none" w:sz="0" w:space="0" w:color="auto"/>
                                                                                                                                                                                                                                                                                                                                                                                                                    <w:bottom w:val="none" w:sz="0" w:space="0" w:color="auto"/>
                                                                                                                                                                                                                                                                                                                                                                                                                    <w:right w:val="none" w:sz="0" w:space="0" w:color="auto"/>
                                                                                                                                                                                                                                                                                                                                                                                                                  </w:divBdr>
                                                                                                                                                                                                                                                                                                                                                                                                                  <w:divsChild>
                                                                                                                                                                                                                                                                                                                                                                                                                    <w:div w:id="1979456605">
                                                                                                                                                                                                                                                                                                                                                                                                                      <w:marLeft w:val="0"/>
                                                                                                                                                                                                                                                                                                                                                                                                                      <w:marRight w:val="0"/>
                                                                                                                                                                                                                                                                                                                                                                                                                      <w:marTop w:val="0"/>
                                                                                                                                                                                                                                                                                                                                                                                                                      <w:marBottom w:val="0"/>
                                                                                                                                                                                                                                                                                                                                                                                                                      <w:divBdr>
                                                                                                                                                                                                                                                                                                                                                                                                                        <w:top w:val="none" w:sz="0" w:space="0" w:color="auto"/>
                                                                                                                                                                                                                                                                                                                                                                                                                        <w:left w:val="none" w:sz="0" w:space="0" w:color="auto"/>
                                                                                                                                                                                                                                                                                                                                                                                                                        <w:bottom w:val="none" w:sz="0" w:space="0" w:color="auto"/>
                                                                                                                                                                                                                                                                                                                                                                                                                        <w:right w:val="none" w:sz="0" w:space="0" w:color="auto"/>
                                                                                                                                                                                                                                                                                                                                                                                                                      </w:divBdr>
                                                                                                                                                                                                                                                                                                                                                                                                                      <w:divsChild>
                                                                                                                                                                                                                                                                                                                                                                                                                        <w:div w:id="445344281">
                                                                                                                                                                                                                                                                                                                                                                                                                          <w:marLeft w:val="0"/>
                                                                                                                                                                                                                                                                                                                                                                                                                          <w:marRight w:val="0"/>
                                                                                                                                                                                                                                                                                                                                                                                                                          <w:marTop w:val="0"/>
                                                                                                                                                                                                                                                                                                                                                                                                                          <w:marBottom w:val="0"/>
                                                                                                                                                                                                                                                                                                                                                                                                                          <w:divBdr>
                                                                                                                                                                                                                                                                                                                                                                                                                            <w:top w:val="none" w:sz="0" w:space="0" w:color="auto"/>
                                                                                                                                                                                                                                                                                                                                                                                                                            <w:left w:val="none" w:sz="0" w:space="0" w:color="auto"/>
                                                                                                                                                                                                                                                                                                                                                                                                                            <w:bottom w:val="none" w:sz="0" w:space="0" w:color="auto"/>
                                                                                                                                                                                                                                                                                                                                                                                                                            <w:right w:val="none" w:sz="0" w:space="0" w:color="auto"/>
                                                                                                                                                                                                                                                                                                                                                                                                                          </w:divBdr>
                                                                                                                                                                                                                                                                                                                                                                                                                          <w:divsChild>
                                                                                                                                                                                                                                                                                                                                                                                                                            <w:div w:id="41751157">
                                                                                                                                                                                                                                                                                                                                                                                                                              <w:marLeft w:val="0"/>
                                                                                                                                                                                                                                                                                                                                                                                                                              <w:marRight w:val="0"/>
                                                                                                                                                                                                                                                                                                                                                                                                                              <w:marTop w:val="0"/>
                                                                                                                                                                                                                                                                                                                                                                                                                              <w:marBottom w:val="0"/>
                                                                                                                                                                                                                                                                                                                                                                                                                              <w:divBdr>
                                                                                                                                                                                                                                                                                                                                                                                                                                <w:top w:val="none" w:sz="0" w:space="0" w:color="auto"/>
                                                                                                                                                                                                                                                                                                                                                                                                                                <w:left w:val="none" w:sz="0" w:space="0" w:color="auto"/>
                                                                                                                                                                                                                                                                                                                                                                                                                                <w:bottom w:val="none" w:sz="0" w:space="0" w:color="auto"/>
                                                                                                                                                                                                                                                                                                                                                                                                                                <w:right w:val="none" w:sz="0" w:space="0" w:color="auto"/>
                                                                                                                                                                                                                                                                                                                                                                                                                              </w:divBdr>
                                                                                                                                                                                                                                                                                                                                                                                                                            </w:div>
                                                                                                                                                                                                                                                                                                                                                                                                                            <w:div w:id="238028688">
                                                                                                                                                                                                                                                                                                                                                                                                                              <w:marLeft w:val="0"/>
                                                                                                                                                                                                                                                                                                                                                                                                                              <w:marRight w:val="0"/>
                                                                                                                                                                                                                                                                                                                                                                                                                              <w:marTop w:val="0"/>
                                                                                                                                                                                                                                                                                                                                                                                                                              <w:marBottom w:val="0"/>
                                                                                                                                                                                                                                                                                                                                                                                                                              <w:divBdr>
                                                                                                                                                                                                                                                                                                                                                                                                                                <w:top w:val="none" w:sz="0" w:space="0" w:color="auto"/>
                                                                                                                                                                                                                                                                                                                                                                                                                                <w:left w:val="none" w:sz="0" w:space="0" w:color="auto"/>
                                                                                                                                                                                                                                                                                                                                                                                                                                <w:bottom w:val="none" w:sz="0" w:space="0" w:color="auto"/>
                                                                                                                                                                                                                                                                                                                                                                                                                                <w:right w:val="none" w:sz="0" w:space="0" w:color="auto"/>
                                                                                                                                                                                                                                                                                                                                                                                                                              </w:divBdr>
                                                                                                                                                                                                                                                                                                                                                                                                                              <w:divsChild>
                                                                                                                                                                                                                                                                                                                                                                                                                                <w:div w:id="892153287">
                                                                                                                                                                                                                                                                                                                                                                                                                                  <w:marLeft w:val="0"/>
                                                                                                                                                                                                                                                                                                                                                                                                                                  <w:marRight w:val="0"/>
                                                                                                                                                                                                                                                                                                                                                                                                                                  <w:marTop w:val="0"/>
                                                                                                                                                                                                                                                                                                                                                                                                                                  <w:marBottom w:val="0"/>
                                                                                                                                                                                                                                                                                                                                                                                                                                  <w:divBdr>
                                                                                                                                                                                                                                                                                                                                                                                                                                    <w:top w:val="none" w:sz="0" w:space="0" w:color="auto"/>
                                                                                                                                                                                                                                                                                                                                                                                                                                    <w:left w:val="none" w:sz="0" w:space="0" w:color="auto"/>
                                                                                                                                                                                                                                                                                                                                                                                                                                    <w:bottom w:val="none" w:sz="0" w:space="0" w:color="auto"/>
                                                                                                                                                                                                                                                                                                                                                                                                                                    <w:right w:val="none" w:sz="0" w:space="0" w:color="auto"/>
                                                                                                                                                                                                                                                                                                                                                                                                                                  </w:divBdr>
                                                                                                                                                                                                                                                                                                                                                                                                                                  <w:divsChild>
                                                                                                                                                                                                                                                                                                                                                                                                                                    <w:div w:id="918900917">
                                                                                                                                                                                                                                                                                                                                                                                                                                      <w:marLeft w:val="0"/>
                                                                                                                                                                                                                                                                                                                                                                                                                                      <w:marRight w:val="0"/>
                                                                                                                                                                                                                                                                                                                                                                                                                                      <w:marTop w:val="0"/>
                                                                                                                                                                                                                                                                                                                                                                                                                                      <w:marBottom w:val="0"/>
                                                                                                                                                                                                                                                                                                                                                                                                                                      <w:divBdr>
                                                                                                                                                                                                                                                                                                                                                                                                                                        <w:top w:val="none" w:sz="0" w:space="0" w:color="auto"/>
                                                                                                                                                                                                                                                                                                                                                                                                                                        <w:left w:val="none" w:sz="0" w:space="0" w:color="auto"/>
                                                                                                                                                                                                                                                                                                                                                                                                                                        <w:bottom w:val="none" w:sz="0" w:space="0" w:color="auto"/>
                                                                                                                                                                                                                                                                                                                                                                                                                                        <w:right w:val="none" w:sz="0" w:space="0" w:color="auto"/>
                                                                                                                                                                                                                                                                                                                                                                                                                                      </w:divBdr>
                                                                                                                                                                                                                                                                                                                                                                                                                                      <w:divsChild>
                                                                                                                                                                                                                                                                                                                                                                                                                                        <w:div w:id="1691450953">
                                                                                                                                                                                                                                                                                                                                                                                                                                          <w:marLeft w:val="0"/>
                                                                                                                                                                                                                                                                                                                                                                                                                                          <w:marRight w:val="0"/>
                                                                                                                                                                                                                                                                                                                                                                                                                                          <w:marTop w:val="0"/>
                                                                                                                                                                                                                                                                                                                                                                                                                                          <w:marBottom w:val="0"/>
                                                                                                                                                                                                                                                                                                                                                                                                                                          <w:divBdr>
                                                                                                                                                                                                                                                                                                                                                                                                                                            <w:top w:val="none" w:sz="0" w:space="0" w:color="auto"/>
                                                                                                                                                                                                                                                                                                                                                                                                                                            <w:left w:val="none" w:sz="0" w:space="0" w:color="auto"/>
                                                                                                                                                                                                                                                                                                                                                                                                                                            <w:bottom w:val="none" w:sz="0" w:space="0" w:color="auto"/>
                                                                                                                                                                                                                                                                                                                                                                                                                                            <w:right w:val="none" w:sz="0" w:space="0" w:color="auto"/>
                                                                                                                                                                                                                                                                                                                                                                                                                                          </w:divBdr>
                                                                                                                                                                                                                                                                                                                                                                                                                                          <w:divsChild>
                                                                                                                                                                                                                                                                                                                                                                                                                                            <w:div w:id="2091194990">
                                                                                                                                                                                                                                                                                                                                                                                                                                              <w:marLeft w:val="0"/>
                                                                                                                                                                                                                                                                                                                                                                                                                                              <w:marRight w:val="0"/>
                                                                                                                                                                                                                                                                                                                                                                                                                                              <w:marTop w:val="0"/>
                                                                                                                                                                                                                                                                                                                                                                                                                                              <w:marBottom w:val="0"/>
                                                                                                                                                                                                                                                                                                                                                                                                                                              <w:divBdr>
                                                                                                                                                                                                                                                                                                                                                                                                                                                <w:top w:val="none" w:sz="0" w:space="0" w:color="auto"/>
                                                                                                                                                                                                                                                                                                                                                                                                                                                <w:left w:val="none" w:sz="0" w:space="0" w:color="auto"/>
                                                                                                                                                                                                                                                                                                                                                                                                                                                <w:bottom w:val="none" w:sz="0" w:space="0" w:color="auto"/>
                                                                                                                                                                                                                                                                                                                                                                                                                                                <w:right w:val="none" w:sz="0" w:space="0" w:color="auto"/>
                                                                                                                                                                                                                                                                                                                                                                                                                                              </w:divBdr>
                                                                                                                                                                                                                                                                                                                                                                                                                                              <w:divsChild>
                                                                                                                                                                                                                                                                                                                                                                                                                                                <w:div w:id="572280547">
                                                                                                                                                                                                                                                                                                                                                                                                                                                  <w:marLeft w:val="0"/>
                                                                                                                                                                                                                                                                                                                                                                                                                                                  <w:marRight w:val="0"/>
                                                                                                                                                                                                                                                                                                                                                                                                                                                  <w:marTop w:val="0"/>
                                                                                                                                                                                                                                                                                                                                                                                                                                                  <w:marBottom w:val="0"/>
                                                                                                                                                                                                                                                                                                                                                                                                                                                  <w:divBdr>
                                                                                                                                                                                                                                                                                                                                                                                                                                                    <w:top w:val="none" w:sz="0" w:space="0" w:color="auto"/>
                                                                                                                                                                                                                                                                                                                                                                                                                                                    <w:left w:val="none" w:sz="0" w:space="0" w:color="auto"/>
                                                                                                                                                                                                                                                                                                                                                                                                                                                    <w:bottom w:val="none" w:sz="0" w:space="0" w:color="auto"/>
                                                                                                                                                                                                                                                                                                                                                                                                                                                    <w:right w:val="none" w:sz="0" w:space="0" w:color="auto"/>
                                                                                                                                                                                                                                                                                                                                                                                                                                                  </w:divBdr>
                                                                                                                                                                                                                                                                                                                                                                                                                                                  <w:divsChild>
                                                                                                                                                                                                                                                                                                                                                                                                                                                    <w:div w:id="1519156625">
                                                                                                                                                                                                                                                                                                                                                                                                                                                      <w:marLeft w:val="0"/>
                                                                                                                                                                                                                                                                                                                                                                                                                                                      <w:marRight w:val="0"/>
                                                                                                                                                                                                                                                                                                                                                                                                                                                      <w:marTop w:val="0"/>
                                                                                                                                                                                                                                                                                                                                                                                                                                                      <w:marBottom w:val="0"/>
                                                                                                                                                                                                                                                                                                                                                                                                                                                      <w:divBdr>
                                                                                                                                                                                                                                                                                                                                                                                                                                                        <w:top w:val="none" w:sz="0" w:space="0" w:color="auto"/>
                                                                                                                                                                                                                                                                                                                                                                                                                                                        <w:left w:val="none" w:sz="0" w:space="0" w:color="auto"/>
                                                                                                                                                                                                                                                                                                                                                                                                                                                        <w:bottom w:val="none" w:sz="0" w:space="0" w:color="auto"/>
                                                                                                                                                                                                                                                                                                                                                                                                                                                        <w:right w:val="none" w:sz="0" w:space="0" w:color="auto"/>
                                                                                                                                                                                                                                                                                                                                                                                                                                                      </w:divBdr>
                                                                                                                                                                                                                                                                                                                                                                                                                                                      <w:divsChild>
                                                                                                                                                                                                                                                                                                                                                                                                                                                        <w:div w:id="141167039">
                                                                                                                                                                                                                                                                                                                                                                                                                                                          <w:marLeft w:val="0"/>
                                                                                                                                                                                                                                                                                                                                                                                                                                                          <w:marRight w:val="0"/>
                                                                                                                                                                                                                                                                                                                                                                                                                                                          <w:marTop w:val="0"/>
                                                                                                                                                                                                                                                                                                                                                                                                                                                          <w:marBottom w:val="0"/>
                                                                                                                                                                                                                                                                                                                                                                                                                                                          <w:divBdr>
                                                                                                                                                                                                                                                                                                                                                                                                                                                            <w:top w:val="none" w:sz="0" w:space="0" w:color="auto"/>
                                                                                                                                                                                                                                                                                                                                                                                                                                                            <w:left w:val="none" w:sz="0" w:space="0" w:color="auto"/>
                                                                                                                                                                                                                                                                                                                                                                                                                                                            <w:bottom w:val="none" w:sz="0" w:space="0" w:color="auto"/>
                                                                                                                                                                                                                                                                                                                                                                                                                                                            <w:right w:val="none" w:sz="0" w:space="0" w:color="auto"/>
                                                                                                                                                                                                                                                                                                                                                                                                                                                          </w:divBdr>
                                                                                                                                                                                                                                                                                                                                                                                                                                                          <w:divsChild>
                                                                                                                                                                                                                                                                                                                                                                                                                                                            <w:div w:id="635599461">
                                                                                                                                                                                                                                                                                                                                                                                                                                                              <w:marLeft w:val="0"/>
                                                                                                                                                                                                                                                                                                                                                                                                                                                              <w:marRight w:val="0"/>
                                                                                                                                                                                                                                                                                                                                                                                                                                                              <w:marTop w:val="0"/>
                                                                                                                                                                                                                                                                                                                                                                                                                                                              <w:marBottom w:val="0"/>
                                                                                                                                                                                                                                                                                                                                                                                                                                                              <w:divBdr>
                                                                                                                                                                                                                                                                                                                                                                                                                                                                <w:top w:val="none" w:sz="0" w:space="0" w:color="auto"/>
                                                                                                                                                                                                                                                                                                                                                                                                                                                                <w:left w:val="none" w:sz="0" w:space="0" w:color="auto"/>
                                                                                                                                                                                                                                                                                                                                                                                                                                                                <w:bottom w:val="none" w:sz="0" w:space="0" w:color="auto"/>
                                                                                                                                                                                                                                                                                                                                                                                                                                                                <w:right w:val="none" w:sz="0" w:space="0" w:color="auto"/>
                                                                                                                                                                                                                                                                                                                                                                                                                                                              </w:divBdr>
                                                                                                                                                                                                                                                                                                                                                                                                                                                              <w:divsChild>
                                                                                                                                                                                                                                                                                                                                                                                                                                                                <w:div w:id="2143190465">
                                                                                                                                                                                                                                                                                                                                                                                                                                                                  <w:marLeft w:val="0"/>
                                                                                                                                                                                                                                                                                                                                                                                                                                                                  <w:marRight w:val="0"/>
                                                                                                                                                                                                                                                                                                                                                                                                                                                                  <w:marTop w:val="0"/>
                                                                                                                                                                                                                                                                                                                                                                                                                                                                  <w:marBottom w:val="0"/>
                                                                                                                                                                                                                                                                                                                                                                                                                                                                  <w:divBdr>
                                                                                                                                                                                                                                                                                                                                                                                                                                                                    <w:top w:val="none" w:sz="0" w:space="0" w:color="auto"/>
                                                                                                                                                                                                                                                                                                                                                                                                                                                                    <w:left w:val="none" w:sz="0" w:space="0" w:color="auto"/>
                                                                                                                                                                                                                                                                                                                                                                                                                                                                    <w:bottom w:val="none" w:sz="0" w:space="0" w:color="auto"/>
                                                                                                                                                                                                                                                                                                                                                                                                                                                                    <w:right w:val="none" w:sz="0" w:space="0" w:color="auto"/>
                                                                                                                                                                                                                                                                                                                                                                                                                                                                  </w:divBdr>
                                                                                                                                                                                                                                                                                                                                                                                                                                                                  <w:divsChild>
                                                                                                                                                                                                                                                                                                                                                                                                                                                                    <w:div w:id="1326132102">
                                                                                                                                                                                                                                                                                                                                                                                                                                                                      <w:marLeft w:val="0"/>
                                                                                                                                                                                                                                                                                                                                                                                                                                                                      <w:marRight w:val="0"/>
                                                                                                                                                                                                                                                                                                                                                                                                                                                                      <w:marTop w:val="0"/>
                                                                                                                                                                                                                                                                                                                                                                                                                                                                      <w:marBottom w:val="0"/>
                                                                                                                                                                                                                                                                                                                                                                                                                                                                      <w:divBdr>
                                                                                                                                                                                                                                                                                                                                                                                                                                                                        <w:top w:val="none" w:sz="0" w:space="0" w:color="auto"/>
                                                                                                                                                                                                                                                                                                                                                                                                                                                                        <w:left w:val="none" w:sz="0" w:space="0" w:color="auto"/>
                                                                                                                                                                                                                                                                                                                                                                                                                                                                        <w:bottom w:val="none" w:sz="0" w:space="0" w:color="auto"/>
                                                                                                                                                                                                                                                                                                                                                                                                                                                                        <w:right w:val="none" w:sz="0" w:space="0" w:color="auto"/>
                                                                                                                                                                                                                                                                                                                                                                                                                                                                      </w:divBdr>
                                                                                                                                                                                                                                                                                                                                                                                                                                                                      <w:divsChild>
                                                                                                                                                                                                                                                                                                                                                                                                                                                                        <w:div w:id="1575696581">
                                                                                                                                                                                                                                                                                                                                                                                                                                                                          <w:marLeft w:val="0"/>
                                                                                                                                                                                                                                                                                                                                                                                                                                                                          <w:marRight w:val="0"/>
                                                                                                                                                                                                                                                                                                                                                                                                                                                                          <w:marTop w:val="0"/>
                                                                                                                                                                                                                                                                                                                                                                                                                                                                          <w:marBottom w:val="0"/>
                                                                                                                                                                                                                                                                                                                                                                                                                                                                          <w:divBdr>
                                                                                                                                                                                                                                                                                                                                                                                                                                                                            <w:top w:val="none" w:sz="0" w:space="0" w:color="auto"/>
                                                                                                                                                                                                                                                                                                                                                                                                                                                                            <w:left w:val="none" w:sz="0" w:space="0" w:color="auto"/>
                                                                                                                                                                                                                                                                                                                                                                                                                                                                            <w:bottom w:val="none" w:sz="0" w:space="0" w:color="auto"/>
                                                                                                                                                                                                                                                                                                                                                                                                                                                                            <w:right w:val="none" w:sz="0" w:space="0" w:color="auto"/>
                                                                                                                                                                                                                                                                                                                                                                                                                                                                          </w:divBdr>
                                                                                                                                                                                                                                                                                                                                                                                                                                                                          <w:divsChild>
                                                                                                                                                                                                                                                                                                                                                                                                                                                                            <w:div w:id="1496797438">
                                                                                                                                                                                                                                                                                                                                                                                                                                                                              <w:marLeft w:val="0"/>
                                                                                                                                                                                                                                                                                                                                                                                                                                                                              <w:marRight w:val="0"/>
                                                                                                                                                                                                                                                                                                                                                                                                                                                                              <w:marTop w:val="0"/>
                                                                                                                                                                                                                                                                                                                                                                                                                                                                              <w:marBottom w:val="0"/>
                                                                                                                                                                                                                                                                                                                                                                                                                                                                              <w:divBdr>
                                                                                                                                                                                                                                                                                                                                                                                                                                                                                <w:top w:val="none" w:sz="0" w:space="0" w:color="auto"/>
                                                                                                                                                                                                                                                                                                                                                                                                                                                                                <w:left w:val="none" w:sz="0" w:space="0" w:color="auto"/>
                                                                                                                                                                                                                                                                                                                                                                                                                                                                                <w:bottom w:val="none" w:sz="0" w:space="0" w:color="auto"/>
                                                                                                                                                                                                                                                                                                                                                                                                                                                                                <w:right w:val="none" w:sz="0" w:space="0" w:color="auto"/>
                                                                                                                                                                                                                                                                                                                                                                                                                                                                              </w:divBdr>
                                                                                                                                                                                                                                                                                                                                                                                                                                                                              <w:divsChild>
                                                                                                                                                                                                                                                                                                                                                                                                                                                                                <w:div w:id="258297868">
                                                                                                                                                                                                                                                                                                                                                                                                                                                                                  <w:marLeft w:val="0"/>
                                                                                                                                                                                                                                                                                                                                                                                                                                                                                  <w:marRight w:val="0"/>
                                                                                                                                                                                                                                                                                                                                                                                                                                                                                  <w:marTop w:val="0"/>
                                                                                                                                                                                                                                                                                                                                                                                                                                                                                  <w:marBottom w:val="0"/>
                                                                                                                                                                                                                                                                                                                                                                                                                                                                                  <w:divBdr>
                                                                                                                                                                                                                                                                                                                                                                                                                                                                                    <w:top w:val="none" w:sz="0" w:space="0" w:color="auto"/>
                                                                                                                                                                                                                                                                                                                                                                                                                                                                                    <w:left w:val="none" w:sz="0" w:space="0" w:color="auto"/>
                                                                                                                                                                                                                                                                                                                                                                                                                                                                                    <w:bottom w:val="none" w:sz="0" w:space="0" w:color="auto"/>
                                                                                                                                                                                                                                                                                                                                                                                                                                                                                    <w:right w:val="none" w:sz="0" w:space="0" w:color="auto"/>
                                                                                                                                                                                                                                                                                                                                                                                                                                                                                  </w:divBdr>
                                                                                                                                                                                                                                                                                                                                                                                                                                                                                  <w:divsChild>
                                                                                                                                                                                                                                                                                                                                                                                                                                                                                    <w:div w:id="1086076989">
                                                                                                                                                                                                                                                                                                                                                                                                                                                                                      <w:marLeft w:val="0"/>
                                                                                                                                                                                                                                                                                                                                                                                                                                                                                      <w:marRight w:val="0"/>
                                                                                                                                                                                                                                                                                                                                                                                                                                                                                      <w:marTop w:val="0"/>
                                                                                                                                                                                                                                                                                                                                                                                                                                                                                      <w:marBottom w:val="0"/>
                                                                                                                                                                                                                                                                                                                                                                                                                                                                                      <w:divBdr>
                                                                                                                                                                                                                                                                                                                                                                                                                                                                                        <w:top w:val="none" w:sz="0" w:space="0" w:color="auto"/>
                                                                                                                                                                                                                                                                                                                                                                                                                                                                                        <w:left w:val="none" w:sz="0" w:space="0" w:color="auto"/>
                                                                                                                                                                                                                                                                                                                                                                                                                                                                                        <w:bottom w:val="none" w:sz="0" w:space="0" w:color="auto"/>
                                                                                                                                                                                                                                                                                                                                                                                                                                                                                        <w:right w:val="none" w:sz="0" w:space="0" w:color="auto"/>
                                                                                                                                                                                                                                                                                                                                                                                                                                                                                      </w:divBdr>
                                                                                                                                                                                                                                                                                                                                                                                                                                                                                      <w:divsChild>
                                                                                                                                                                                                                                                                                                                                                                                                                                                                                        <w:div w:id="1511598777">
                                                                                                                                                                                                                                                                                                                                                                                                                                                                                          <w:marLeft w:val="0"/>
                                                                                                                                                                                                                                                                                                                                                                                                                                                                                          <w:marRight w:val="0"/>
                                                                                                                                                                                                                                                                                                                                                                                                                                                                                          <w:marTop w:val="0"/>
                                                                                                                                                                                                                                                                                                                                                                                                                                                                                          <w:marBottom w:val="0"/>
                                                                                                                                                                                                                                                                                                                                                                                                                                                                                          <w:divBdr>
                                                                                                                                                                                                                                                                                                                                                                                                                                                                                            <w:top w:val="none" w:sz="0" w:space="0" w:color="auto"/>
                                                                                                                                                                                                                                                                                                                                                                                                                                                                                            <w:left w:val="none" w:sz="0" w:space="0" w:color="auto"/>
                                                                                                                                                                                                                                                                                                                                                                                                                                                                                            <w:bottom w:val="none" w:sz="0" w:space="0" w:color="auto"/>
                                                                                                                                                                                                                                                                                                                                                                                                                                                                                            <w:right w:val="none" w:sz="0" w:space="0" w:color="auto"/>
                                                                                                                                                                                                                                                                                                                                                                                                                                                                                          </w:divBdr>
                                                                                                                                                                                                                                                                                                                                                                                                                                                                                          <w:divsChild>
                                                                                                                                                                                                                                                                                                                                                                                                                                                                                            <w:div w:id="1231619716">
                                                                                                                                                                                                                                                                                                                                                                                                                                                                                              <w:marLeft w:val="0"/>
                                                                                                                                                                                                                                                                                                                                                                                                                                                                                              <w:marRight w:val="0"/>
                                                                                                                                                                                                                                                                                                                                                                                                                                                                                              <w:marTop w:val="0"/>
                                                                                                                                                                                                                                                                                                                                                                                                                                                                                              <w:marBottom w:val="0"/>
                                                                                                                                                                                                                                                                                                                                                                                                                                                                                              <w:divBdr>
                                                                                                                                                                                                                                                                                                                                                                                                                                                                                                <w:top w:val="none" w:sz="0" w:space="0" w:color="auto"/>
                                                                                                                                                                                                                                                                                                                                                                                                                                                                                                <w:left w:val="none" w:sz="0" w:space="0" w:color="auto"/>
                                                                                                                                                                                                                                                                                                                                                                                                                                                                                                <w:bottom w:val="none" w:sz="0" w:space="0" w:color="auto"/>
                                                                                                                                                                                                                                                                                                                                                                                                                                                                                                <w:right w:val="none" w:sz="0" w:space="0" w:color="auto"/>
                                                                                                                                                                                                                                                                                                                                                                                                                                                                                              </w:divBdr>
                                                                                                                                                                                                                                                                                                                                                                                                                                                                                              <w:divsChild>
                                                                                                                                                                                                                                                                                                                                                                                                                                                                                                <w:div w:id="1218518250">
                                                                                                                                                                                                                                                                                                                                                                                                                                                                                                  <w:marLeft w:val="0"/>
                                                                                                                                                                                                                                                                                                                                                                                                                                                                                                  <w:marRight w:val="0"/>
                                                                                                                                                                                                                                                                                                                                                                                                                                                                                                  <w:marTop w:val="0"/>
                                                                                                                                                                                                                                                                                                                                                                                                                                                                                                  <w:marBottom w:val="0"/>
                                                                                                                                                                                                                                                                                                                                                                                                                                                                                                  <w:divBdr>
                                                                                                                                                                                                                                                                                                                                                                                                                                                                                                    <w:top w:val="none" w:sz="0" w:space="0" w:color="auto"/>
                                                                                                                                                                                                                                                                                                                                                                                                                                                                                                    <w:left w:val="none" w:sz="0" w:space="0" w:color="auto"/>
                                                                                                                                                                                                                                                                                                                                                                                                                                                                                                    <w:bottom w:val="none" w:sz="0" w:space="0" w:color="auto"/>
                                                                                                                                                                                                                                                                                                                                                                                                                                                                                                    <w:right w:val="none" w:sz="0" w:space="0" w:color="auto"/>
                                                                                                                                                                                                                                                                                                                                                                                                                                                                                                  </w:divBdr>
                                                                                                                                                                                                                                                                                                                                                                                                                                                                                                  <w:divsChild>
                                                                                                                                                                                                                                                                                                                                                                                                                                                                                                    <w:div w:id="371611516">
                                                                                                                                                                                                                                                                                                                                                                                                                                                                                                      <w:marLeft w:val="0"/>
                                                                                                                                                                                                                                                                                                                                                                                                                                                                                                      <w:marRight w:val="0"/>
                                                                                                                                                                                                                                                                                                                                                                                                                                                                                                      <w:marTop w:val="0"/>
                                                                                                                                                                                                                                                                                                                                                                                                                                                                                                      <w:marBottom w:val="0"/>
                                                                                                                                                                                                                                                                                                                                                                                                                                                                                                      <w:divBdr>
                                                                                                                                                                                                                                                                                                                                                                                                                                                                                                        <w:top w:val="none" w:sz="0" w:space="0" w:color="auto"/>
                                                                                                                                                                                                                                                                                                                                                                                                                                                                                                        <w:left w:val="none" w:sz="0" w:space="0" w:color="auto"/>
                                                                                                                                                                                                                                                                                                                                                                                                                                                                                                        <w:bottom w:val="none" w:sz="0" w:space="0" w:color="auto"/>
                                                                                                                                                                                                                                                                                                                                                                                                                                                                                                        <w:right w:val="none" w:sz="0" w:space="0" w:color="auto"/>
                                                                                                                                                                                                                                                                                                                                                                                                                                                                                                      </w:divBdr>
                                                                                                                                                                                                                                                                                                                                                                                                                                                                                                      <w:divsChild>
                                                                                                                                                                                                                                                                                                                                                                                                                                                                                                        <w:div w:id="35014316">
                                                                                                                                                                                                                                                                                                                                                                                                                                                                                                          <w:marLeft w:val="0"/>
                                                                                                                                                                                                                                                                                                                                                                                                                                                                                                          <w:marRight w:val="0"/>
                                                                                                                                                                                                                                                                                                                                                                                                                                                                                                          <w:marTop w:val="0"/>
                                                                                                                                                                                                                                                                                                                                                                                                                                                                                                          <w:marBottom w:val="0"/>
                                                                                                                                                                                                                                                                                                                                                                                                                                                                                                          <w:divBdr>
                                                                                                                                                                                                                                                                                                                                                                                                                                                                                                            <w:top w:val="none" w:sz="0" w:space="0" w:color="auto"/>
                                                                                                                                                                                                                                                                                                                                                                                                                                                                                                            <w:left w:val="none" w:sz="0" w:space="0" w:color="auto"/>
                                                                                                                                                                                                                                                                                                                                                                                                                                                                                                            <w:bottom w:val="none" w:sz="0" w:space="0" w:color="auto"/>
                                                                                                                                                                                                                                                                                                                                                                                                                                                                                                            <w:right w:val="none" w:sz="0" w:space="0" w:color="auto"/>
                                                                                                                                                                                                                                                                                                                                                                                                                                                                                                          </w:divBdr>
                                                                                                                                                                                                                                                                                                                                                                                                                                                                                                          <w:divsChild>
                                                                                                                                                                                                                                                                                                                                                                                                                                                                                                            <w:div w:id="1415469780">
                                                                                                                                                                                                                                                                                                                                                                                                                                                                                                              <w:marLeft w:val="0"/>
                                                                                                                                                                                                                                                                                                                                                                                                                                                                                                              <w:marRight w:val="0"/>
                                                                                                                                                                                                                                                                                                                                                                                                                                                                                                              <w:marTop w:val="0"/>
                                                                                                                                                                                                                                                                                                                                                                                                                                                                                                              <w:marBottom w:val="0"/>
                                                                                                                                                                                                                                                                                                                                                                                                                                                                                                              <w:divBdr>
                                                                                                                                                                                                                                                                                                                                                                                                                                                                                                                <w:top w:val="none" w:sz="0" w:space="0" w:color="auto"/>
                                                                                                                                                                                                                                                                                                                                                                                                                                                                                                                <w:left w:val="none" w:sz="0" w:space="0" w:color="auto"/>
                                                                                                                                                                                                                                                                                                                                                                                                                                                                                                                <w:bottom w:val="none" w:sz="0" w:space="0" w:color="auto"/>
                                                                                                                                                                                                                                                                                                                                                                                                                                                                                                                <w:right w:val="none" w:sz="0" w:space="0" w:color="auto"/>
                                                                                                                                                                                                                                                                                                                                                                                                                                                                                                              </w:divBdr>
                                                                                                                                                                                                                                                                                                                                                                                                                                                                                                              <w:divsChild>
                                                                                                                                                                                                                                                                                                                                                                                                                                                                                                                <w:div w:id="354818142">
                                                                                                                                                                                                                                                                                                                                                                                                                                                                                                                  <w:marLeft w:val="0"/>
                                                                                                                                                                                                                                                                                                                                                                                                                                                                                                                  <w:marRight w:val="0"/>
                                                                                                                                                                                                                                                                                                                                                                                                                                                                                                                  <w:marTop w:val="0"/>
                                                                                                                                                                                                                                                                                                                                                                                                                                                                                                                  <w:marBottom w:val="0"/>
                                                                                                                                                                                                                                                                                                                                                                                                                                                                                                                  <w:divBdr>
                                                                                                                                                                                                                                                                                                                                                                                                                                                                                                                    <w:top w:val="none" w:sz="0" w:space="0" w:color="auto"/>
                                                                                                                                                                                                                                                                                                                                                                                                                                                                                                                    <w:left w:val="none" w:sz="0" w:space="0" w:color="auto"/>
                                                                                                                                                                                                                                                                                                                                                                                                                                                                                                                    <w:bottom w:val="none" w:sz="0" w:space="0" w:color="auto"/>
                                                                                                                                                                                                                                                                                                                                                                                                                                                                                                                    <w:right w:val="none" w:sz="0" w:space="0" w:color="auto"/>
                                                                                                                                                                                                                                                                                                                                                                                                                                                                                                                  </w:divBdr>
                                                                                                                                                                                                                                                                                                                                                                                                                                                                                                                  <w:divsChild>
                                                                                                                                                                                                                                                                                                                                                                                                                                                                                                                    <w:div w:id="1961916066">
                                                                                                                                                                                                                                                                                                                                                                                                                                                                                                                      <w:marLeft w:val="0"/>
                                                                                                                                                                                                                                                                                                                                                                                                                                                                                                                      <w:marRight w:val="0"/>
                                                                                                                                                                                                                                                                                                                                                                                                                                                                                                                      <w:marTop w:val="0"/>
                                                                                                                                                                                                                                                                                                                                                                                                                                                                                                                      <w:marBottom w:val="0"/>
                                                                                                                                                                                                                                                                                                                                                                                                                                                                                                                      <w:divBdr>
                                                                                                                                                                                                                                                                                                                                                                                                                                                                                                                        <w:top w:val="none" w:sz="0" w:space="0" w:color="auto"/>
                                                                                                                                                                                                                                                                                                                                                                                                                                                                                                                        <w:left w:val="none" w:sz="0" w:space="0" w:color="auto"/>
                                                                                                                                                                                                                                                                                                                                                                                                                                                                                                                        <w:bottom w:val="none" w:sz="0" w:space="0" w:color="auto"/>
                                                                                                                                                                                                                                                                                                                                                                                                                                                                                                                        <w:right w:val="none" w:sz="0" w:space="0" w:color="auto"/>
                                                                                                                                                                                                                                                                                                                                                                                                                                                                                                                      </w:divBdr>
                                                                                                                                                                                                                                                                                                                                                                                                                                                                                                                      <w:divsChild>
                                                                                                                                                                                                                                                                                                                                                                                                                                                                                                                        <w:div w:id="1005673518">
                                                                                                                                                                                                                                                                                                                                                                                                                                                                                                                          <w:marLeft w:val="0"/>
                                                                                                                                                                                                                                                                                                                                                                                                                                                                                                                          <w:marRight w:val="0"/>
                                                                                                                                                                                                                                                                                                                                                                                                                                                                                                                          <w:marTop w:val="0"/>
                                                                                                                                                                                                                                                                                                                                                                                                                                                                                                                          <w:marBottom w:val="0"/>
                                                                                                                                                                                                                                                                                                                                                                                                                                                                                                                          <w:divBdr>
                                                                                                                                                                                                                                                                                                                                                                                                                                                                                                                            <w:top w:val="none" w:sz="0" w:space="0" w:color="auto"/>
                                                                                                                                                                                                                                                                                                                                                                                                                                                                                                                            <w:left w:val="none" w:sz="0" w:space="0" w:color="auto"/>
                                                                                                                                                                                                                                                                                                                                                                                                                                                                                                                            <w:bottom w:val="none" w:sz="0" w:space="0" w:color="auto"/>
                                                                                                                                                                                                                                                                                                                                                                                                                                                                                                                            <w:right w:val="none" w:sz="0" w:space="0" w:color="auto"/>
                                                                                                                                                                                                                                                                                                                                                                                                                                                                                                                          </w:divBdr>
                                                                                                                                                                                                                                                                                                                                                                                                                                                                                                                          <w:divsChild>
                                                                                                                                                                                                                                                                                                                                                                                                                                                                                                                            <w:div w:id="1038162892">
                                                                                                                                                                                                                                                                                                                                                                                                                                                                                                                              <w:marLeft w:val="0"/>
                                                                                                                                                                                                                                                                                                                                                                                                                                                                                                                              <w:marRight w:val="0"/>
                                                                                                                                                                                                                                                                                                                                                                                                                                                                                                                              <w:marTop w:val="0"/>
                                                                                                                                                                                                                                                                                                                                                                                                                                                                                                                              <w:marBottom w:val="0"/>
                                                                                                                                                                                                                                                                                                                                                                                                                                                                                                                              <w:divBdr>
                                                                                                                                                                                                                                                                                                                                                                                                                                                                                                                                <w:top w:val="none" w:sz="0" w:space="0" w:color="auto"/>
                                                                                                                                                                                                                                                                                                                                                                                                                                                                                                                                <w:left w:val="none" w:sz="0" w:space="0" w:color="auto"/>
                                                                                                                                                                                                                                                                                                                                                                                                                                                                                                                                <w:bottom w:val="none" w:sz="0" w:space="0" w:color="auto"/>
                                                                                                                                                                                                                                                                                                                                                                                                                                                                                                                                <w:right w:val="none" w:sz="0" w:space="0" w:color="auto"/>
                                                                                                                                                                                                                                                                                                                                                                                                                                                                                                                              </w:divBdr>
                                                                                                                                                                                                                                                                                                                                                                                                                                                                                                                              <w:divsChild>
                                                                                                                                                                                                                                                                                                                                                                                                                                                                                                                                <w:div w:id="281033303">
                                                                                                                                                                                                                                                                                                                                                                                                                                                                                                                                  <w:marLeft w:val="0"/>
                                                                                                                                                                                                                                                                                                                                                                                                                                                                                                                                  <w:marRight w:val="0"/>
                                                                                                                                                                                                                                                                                                                                                                                                                                                                                                                                  <w:marTop w:val="0"/>
                                                                                                                                                                                                                                                                                                                                                                                                                                                                                                                                  <w:marBottom w:val="0"/>
                                                                                                                                                                                                                                                                                                                                                                                                                                                                                                                                  <w:divBdr>
                                                                                                                                                                                                                                                                                                                                                                                                                                                                                                                                    <w:top w:val="none" w:sz="0" w:space="0" w:color="auto"/>
                                                                                                                                                                                                                                                                                                                                                                                                                                                                                                                                    <w:left w:val="none" w:sz="0" w:space="0" w:color="auto"/>
                                                                                                                                                                                                                                                                                                                                                                                                                                                                                                                                    <w:bottom w:val="none" w:sz="0" w:space="0" w:color="auto"/>
                                                                                                                                                                                                                                                                                                                                                                                                                                                                                                                                    <w:right w:val="none" w:sz="0" w:space="0" w:color="auto"/>
                                                                                                                                                                                                                                                                                                                                                                                                                                                                                                                                  </w:divBdr>
                                                                                                                                                                                                                                                                                                                                                                                                                                                                                                                                  <w:divsChild>
                                                                                                                                                                                                                                                                                                                                                                                                                                                                                                                                    <w:div w:id="1409645596">
                                                                                                                                                                                                                                                                                                                                                                                                                                                                                                                                      <w:marLeft w:val="0"/>
                                                                                                                                                                                                                                                                                                                                                                                                                                                                                                                                      <w:marRight w:val="0"/>
                                                                                                                                                                                                                                                                                                                                                                                                                                                                                                                                      <w:marTop w:val="0"/>
                                                                                                                                                                                                                                                                                                                                                                                                                                                                                                                                      <w:marBottom w:val="0"/>
                                                                                                                                                                                                                                                                                                                                                                                                                                                                                                                                      <w:divBdr>
                                                                                                                                                                                                                                                                                                                                                                                                                                                                                                                                        <w:top w:val="none" w:sz="0" w:space="0" w:color="auto"/>
                                                                                                                                                                                                                                                                                                                                                                                                                                                                                                                                        <w:left w:val="none" w:sz="0" w:space="0" w:color="auto"/>
                                                                                                                                                                                                                                                                                                                                                                                                                                                                                                                                        <w:bottom w:val="none" w:sz="0" w:space="0" w:color="auto"/>
                                                                                                                                                                                                                                                                                                                                                                                                                                                                                                                                        <w:right w:val="none" w:sz="0" w:space="0" w:color="auto"/>
                                                                                                                                                                                                                                                                                                                                                                                                                                                                                                                                      </w:divBdr>
                                                                                                                                                                                                                                                                                                                                                                                                                                                                                                                                      <w:divsChild>
                                                                                                                                                                                                                                                                                                                                                                                                                                                                                                                                        <w:div w:id="590087546">
                                                                                                                                                                                                                                                                                                                                                                                                                                                                                                                                          <w:marLeft w:val="0"/>
                                                                                                                                                                                                                                                                                                                                                                                                                                                                                                                                          <w:marRight w:val="0"/>
                                                                                                                                                                                                                                                                                                                                                                                                                                                                                                                                          <w:marTop w:val="0"/>
                                                                                                                                                                                                                                                                                                                                                                                                                                                                                                                                          <w:marBottom w:val="0"/>
                                                                                                                                                                                                                                                                                                                                                                                                                                                                                                                                          <w:divBdr>
                                                                                                                                                                                                                                                                                                                                                                                                                                                                                                                                            <w:top w:val="none" w:sz="0" w:space="0" w:color="auto"/>
                                                                                                                                                                                                                                                                                                                                                                                                                                                                                                                                            <w:left w:val="none" w:sz="0" w:space="0" w:color="auto"/>
                                                                                                                                                                                                                                                                                                                                                                                                                                                                                                                                            <w:bottom w:val="none" w:sz="0" w:space="0" w:color="auto"/>
                                                                                                                                                                                                                                                                                                                                                                                                                                                                                                                                            <w:right w:val="none" w:sz="0" w:space="0" w:color="auto"/>
                                                                                                                                                                                                                                                                                                                                                                                                                                                                                                                                          </w:divBdr>
                                                                                                                                                                                                                                                                                                                                                                                                                                                                                                                                          <w:divsChild>
                                                                                                                                                                                                                                                                                                                                                                                                                                                                                                                                            <w:div w:id="1557232317">
                                                                                                                                                                                                                                                                                                                                                                                                                                                                                                                                              <w:marLeft w:val="0"/>
                                                                                                                                                                                                                                                                                                                                                                                                                                                                                                                                              <w:marRight w:val="0"/>
                                                                                                                                                                                                                                                                                                                                                                                                                                                                                                                                              <w:marTop w:val="0"/>
                                                                                                                                                                                                                                                                                                                                                                                                                                                                                                                                              <w:marBottom w:val="0"/>
                                                                                                                                                                                                                                                                                                                                                                                                                                                                                                                                              <w:divBdr>
                                                                                                                                                                                                                                                                                                                                                                                                                                                                                                                                                <w:top w:val="none" w:sz="0" w:space="0" w:color="auto"/>
                                                                                                                                                                                                                                                                                                                                                                                                                                                                                                                                                <w:left w:val="none" w:sz="0" w:space="0" w:color="auto"/>
                                                                                                                                                                                                                                                                                                                                                                                                                                                                                                                                                <w:bottom w:val="none" w:sz="0" w:space="0" w:color="auto"/>
                                                                                                                                                                                                                                                                                                                                                                                                                                                                                                                                                <w:right w:val="none" w:sz="0" w:space="0" w:color="auto"/>
                                                                                                                                                                                                                                                                                                                                                                                                                                                                                                                                              </w:divBdr>
                                                                                                                                                                                                                                                                                                                                                                                                                                                                                                                                              <w:divsChild>
                                                                                                                                                                                                                                                                                                                                                                                                                                                                                                                                                <w:div w:id="124782767">
                                                                                                                                                                                                                                                                                                                                                                                                                                                                                                                                                  <w:marLeft w:val="0"/>
                                                                                                                                                                                                                                                                                                                                                                                                                                                                                                                                                  <w:marRight w:val="0"/>
                                                                                                                                                                                                                                                                                                                                                                                                                                                                                                                                                  <w:marTop w:val="0"/>
                                                                                                                                                                                                                                                                                                                                                                                                                                                                                                                                                  <w:marBottom w:val="0"/>
                                                                                                                                                                                                                                                                                                                                                                                                                                                                                                                                                  <w:divBdr>
                                                                                                                                                                                                                                                                                                                                                                                                                                                                                                                                                    <w:top w:val="none" w:sz="0" w:space="0" w:color="auto"/>
                                                                                                                                                                                                                                                                                                                                                                                                                                                                                                                                                    <w:left w:val="none" w:sz="0" w:space="0" w:color="auto"/>
                                                                                                                                                                                                                                                                                                                                                                                                                                                                                                                                                    <w:bottom w:val="none" w:sz="0" w:space="0" w:color="auto"/>
                                                                                                                                                                                                                                                                                                                                                                                                                                                                                                                                                    <w:right w:val="none" w:sz="0" w:space="0" w:color="auto"/>
                                                                                                                                                                                                                                                                                                                                                                                                                                                                                                                                                  </w:divBdr>
                                                                                                                                                                                                                                                                                                                                                                                                                                                                                                                                                  <w:divsChild>
                                                                                                                                                                                                                                                                                                                                                                                                                                                                                                                                                    <w:div w:id="561673903">
                                                                                                                                                                                                                                                                                                                                                                                                                                                                                                                                                      <w:marLeft w:val="0"/>
                                                                                                                                                                                                                                                                                                                                                                                                                                                                                                                                                      <w:marRight w:val="0"/>
                                                                                                                                                                                                                                                                                                                                                                                                                                                                                                                                                      <w:marTop w:val="0"/>
                                                                                                                                                                                                                                                                                                                                                                                                                                                                                                                                                      <w:marBottom w:val="0"/>
                                                                                                                                                                                                                                                                                                                                                                                                                                                                                                                                                      <w:divBdr>
                                                                                                                                                                                                                                                                                                                                                                                                                                                                                                                                                        <w:top w:val="none" w:sz="0" w:space="0" w:color="auto"/>
                                                                                                                                                                                                                                                                                                                                                                                                                                                                                                                                                        <w:left w:val="none" w:sz="0" w:space="0" w:color="auto"/>
                                                                                                                                                                                                                                                                                                                                                                                                                                                                                                                                                        <w:bottom w:val="none" w:sz="0" w:space="0" w:color="auto"/>
                                                                                                                                                                                                                                                                                                                                                                                                                                                                                                                                                        <w:right w:val="none" w:sz="0" w:space="0" w:color="auto"/>
                                                                                                                                                                                                                                                                                                                                                                                                                                                                                                                                                      </w:divBdr>
                                                                                                                                                                                                                                                                                                                                                                                                                                                                                                                                                      <w:divsChild>
                                                                                                                                                                                                                                                                                                                                                                                                                                                                                                                                                        <w:div w:id="795027023">
                                                                                                                                                                                                                                                                                                                                                                                                                                                                                                                                                          <w:marLeft w:val="0"/>
                                                                                                                                                                                                                                                                                                                                                                                                                                                                                                                                                          <w:marRight w:val="0"/>
                                                                                                                                                                                                                                                                                                                                                                                                                                                                                                                                                          <w:marTop w:val="0"/>
                                                                                                                                                                                                                                                                                                                                                                                                                                                                                                                                                          <w:marBottom w:val="0"/>
                                                                                                                                                                                                                                                                                                                                                                                                                                                                                                                                                          <w:divBdr>
                                                                                                                                                                                                                                                                                                                                                                                                                                                                                                                                                            <w:top w:val="none" w:sz="0" w:space="0" w:color="auto"/>
                                                                                                                                                                                                                                                                                                                                                                                                                                                                                                                                                            <w:left w:val="none" w:sz="0" w:space="0" w:color="auto"/>
                                                                                                                                                                                                                                                                                                                                                                                                                                                                                                                                                            <w:bottom w:val="none" w:sz="0" w:space="0" w:color="auto"/>
                                                                                                                                                                                                                                                                                                                                                                                                                                                                                                                                                            <w:right w:val="none" w:sz="0" w:space="0" w:color="auto"/>
                                                                                                                                                                                                                                                                                                                                                                                                                                                                                                                                                          </w:divBdr>
                                                                                                                                                                                                                                                                                                                                                                                                                                                                                                                                                          <w:divsChild>
                                                                                                                                                                                                                                                                                                                                                                                                                                                                                                                                                            <w:div w:id="1081214559">
                                                                                                                                                                                                                                                                                                                                                                                                                                                                                                                                                              <w:marLeft w:val="0"/>
                                                                                                                                                                                                                                                                                                                                                                                                                                                                                                                                                              <w:marRight w:val="0"/>
                                                                                                                                                                                                                                                                                                                                                                                                                                                                                                                                                              <w:marTop w:val="0"/>
                                                                                                                                                                                                                                                                                                                                                                                                                                                                                                                                                              <w:marBottom w:val="0"/>
                                                                                                                                                                                                                                                                                                                                                                                                                                                                                                                                                              <w:divBdr>
                                                                                                                                                                                                                                                                                                                                                                                                                                                                                                                                                                <w:top w:val="none" w:sz="0" w:space="0" w:color="auto"/>
                                                                                                                                                                                                                                                                                                                                                                                                                                                                                                                                                                <w:left w:val="none" w:sz="0" w:space="0" w:color="auto"/>
                                                                                                                                                                                                                                                                                                                                                                                                                                                                                                                                                                <w:bottom w:val="none" w:sz="0" w:space="0" w:color="auto"/>
                                                                                                                                                                                                                                                                                                                                                                                                                                                                                                                                                                <w:right w:val="none" w:sz="0" w:space="0" w:color="auto"/>
                                                                                                                                                                                                                                                                                                                                                                                                                                                                                                                                                              </w:divBdr>
                                                                                                                                                                                                                                                                                                                                                                                                                                                                                                                                                              <w:divsChild>
                                                                                                                                                                                                                                                                                                                                                                                                                                                                                                                                                                <w:div w:id="1786079809">
                                                                                                                                                                                                                                                                                                                                                                                                                                                                                                                                                                  <w:marLeft w:val="0"/>
                                                                                                                                                                                                                                                                                                                                                                                                                                                                                                                                                                  <w:marRight w:val="0"/>
                                                                                                                                                                                                                                                                                                                                                                                                                                                                                                                                                                  <w:marTop w:val="0"/>
                                                                                                                                                                                                                                                                                                                                                                                                                                                                                                                                                                  <w:marBottom w:val="0"/>
                                                                                                                                                                                                                                                                                                                                                                                                                                                                                                                                                                  <w:divBdr>
                                                                                                                                                                                                                                                                                                                                                                                                                                                                                                                                                                    <w:top w:val="none" w:sz="0" w:space="0" w:color="auto"/>
                                                                                                                                                                                                                                                                                                                                                                                                                                                                                                                                                                    <w:left w:val="none" w:sz="0" w:space="0" w:color="auto"/>
                                                                                                                                                                                                                                                                                                                                                                                                                                                                                                                                                                    <w:bottom w:val="none" w:sz="0" w:space="0" w:color="auto"/>
                                                                                                                                                                                                                                                                                                                                                                                                                                                                                                                                                                    <w:right w:val="none" w:sz="0" w:space="0" w:color="auto"/>
                                                                                                                                                                                                                                                                                                                                                                                                                                                                                                                                                                  </w:divBdr>
                                                                                                                                                                                                                                                                                                                                                                                                                                                                                                                                                                  <w:divsChild>
                                                                                                                                                                                                                                                                                                                                                                                                                                                                                                                                                                    <w:div w:id="1598368704">
                                                                                                                                                                                                                                                                                                                                                                                                                                                                                                                                                                      <w:marLeft w:val="0"/>
                                                                                                                                                                                                                                                                                                                                                                                                                                                                                                                                                                      <w:marRight w:val="0"/>
                                                                                                                                                                                                                                                                                                                                                                                                                                                                                                                                                                      <w:marTop w:val="0"/>
                                                                                                                                                                                                                                                                                                                                                                                                                                                                                                                                                                      <w:marBottom w:val="0"/>
                                                                                                                                                                                                                                                                                                                                                                                                                                                                                                                                                                      <w:divBdr>
                                                                                                                                                                                                                                                                                                                                                                                                                                                                                                                                                                        <w:top w:val="none" w:sz="0" w:space="0" w:color="auto"/>
                                                                                                                                                                                                                                                                                                                                                                                                                                                                                                                                                                        <w:left w:val="none" w:sz="0" w:space="0" w:color="auto"/>
                                                                                                                                                                                                                                                                                                                                                                                                                                                                                                                                                                        <w:bottom w:val="none" w:sz="0" w:space="0" w:color="auto"/>
                                                                                                                                                                                                                                                                                                                                                                                                                                                                                                                                                                        <w:right w:val="none" w:sz="0" w:space="0" w:color="auto"/>
                                                                                                                                                                                                                                                                                                                                                                                                                                                                                                                                                                      </w:divBdr>
                                                                                                                                                                                                                                                                                                                                                                                                                                                                                                                                                                      <w:divsChild>
                                                                                                                                                                                                                                                                                                                                                                                                                                                                                                                                                                        <w:div w:id="1613828018">
                                                                                                                                                                                                                                                                                                                                                                                                                                                                                                                                                                          <w:marLeft w:val="0"/>
                                                                                                                                                                                                                                                                                                                                                                                                                                                                                                                                                                          <w:marRight w:val="0"/>
                                                                                                                                                                                                                                                                                                                                                                                                                                                                                                                                                                          <w:marTop w:val="0"/>
                                                                                                                                                                                                                                                                                                                                                                                                                                                                                                                                                                          <w:marBottom w:val="0"/>
                                                                                                                                                                                                                                                                                                                                                                                                                                                                                                                                                                          <w:divBdr>
                                                                                                                                                                                                                                                                                                                                                                                                                                                                                                                                                                            <w:top w:val="none" w:sz="0" w:space="0" w:color="auto"/>
                                                                                                                                                                                                                                                                                                                                                                                                                                                                                                                                                                            <w:left w:val="none" w:sz="0" w:space="0" w:color="auto"/>
                                                                                                                                                                                                                                                                                                                                                                                                                                                                                                                                                                            <w:bottom w:val="none" w:sz="0" w:space="0" w:color="auto"/>
                                                                                                                                                                                                                                                                                                                                                                                                                                                                                                                                                                            <w:right w:val="none" w:sz="0" w:space="0" w:color="auto"/>
                                                                                                                                                                                                                                                                                                                                                                                                                                                                                                                                                                          </w:divBdr>
                                                                                                                                                                                                                                                                                                                                                                                                                                                                                                                                                                          <w:divsChild>
                                                                                                                                                                                                                                                                                                                                                                                                                                                                                                                                                                            <w:div w:id="119617329">
                                                                                                                                                                                                                                                                                                                                                                                                                                                                                                                                                                              <w:marLeft w:val="0"/>
                                                                                                                                                                                                                                                                                                                                                                                                                                                                                                                                                                              <w:marRight w:val="0"/>
                                                                                                                                                                                                                                                                                                                                                                                                                                                                                                                                                                              <w:marTop w:val="0"/>
                                                                                                                                                                                                                                                                                                                                                                                                                                                                                                                                                                              <w:marBottom w:val="0"/>
                                                                                                                                                                                                                                                                                                                                                                                                                                                                                                                                                                              <w:divBdr>
                                                                                                                                                                                                                                                                                                                                                                                                                                                                                                                                                                                <w:top w:val="none" w:sz="0" w:space="0" w:color="auto"/>
                                                                                                                                                                                                                                                                                                                                                                                                                                                                                                                                                                                <w:left w:val="none" w:sz="0" w:space="0" w:color="auto"/>
                                                                                                                                                                                                                                                                                                                                                                                                                                                                                                                                                                                <w:bottom w:val="none" w:sz="0" w:space="0" w:color="auto"/>
                                                                                                                                                                                                                                                                                                                                                                                                                                                                                                                                                                                <w:right w:val="none" w:sz="0" w:space="0" w:color="auto"/>
                                                                                                                                                                                                                                                                                                                                                                                                                                                                                                                                                                              </w:divBdr>
                                                                                                                                                                                                                                                                                                                                                                                                                                                                                                                                                                              <w:divsChild>
                                                                                                                                                                                                                                                                                                                                                                                                                                                                                                                                                                                <w:div w:id="237641014">
                                                                                                                                                                                                                                                                                                                                                                                                                                                                                                                                                                                  <w:marLeft w:val="0"/>
                                                                                                                                                                                                                                                                                                                                                                                                                                                                                                                                                                                  <w:marRight w:val="0"/>
                                                                                                                                                                                                                                                                                                                                                                                                                                                                                                                                                                                  <w:marTop w:val="0"/>
                                                                                                                                                                                                                                                                                                                                                                                                                                                                                                                                                                                  <w:marBottom w:val="0"/>
                                                                                                                                                                                                                                                                                                                                                                                                                                                                                                                                                                                  <w:divBdr>
                                                                                                                                                                                                                                                                                                                                                                                                                                                                                                                                                                                    <w:top w:val="none" w:sz="0" w:space="0" w:color="auto"/>
                                                                                                                                                                                                                                                                                                                                                                                                                                                                                                                                                                                    <w:left w:val="none" w:sz="0" w:space="0" w:color="auto"/>
                                                                                                                                                                                                                                                                                                                                                                                                                                                                                                                                                                                    <w:bottom w:val="none" w:sz="0" w:space="0" w:color="auto"/>
                                                                                                                                                                                                                                                                                                                                                                                                                                                                                                                                                                                    <w:right w:val="none" w:sz="0" w:space="0" w:color="auto"/>
                                                                                                                                                                                                                                                                                                                                                                                                                                                                                                                                                                                  </w:divBdr>
                                                                                                                                                                                                                                                                                                                                                                                                                                                                                                                                                                                  <w:divsChild>
                                                                                                                                                                                                                                                                                                                                                                                                                                                                                                                                                                                    <w:div w:id="971136925">
                                                                                                                                                                                                                                                                                                                                                                                                                                                                                                                                                                                      <w:marLeft w:val="0"/>
                                                                                                                                                                                                                                                                                                                                                                                                                                                                                                                                                                                      <w:marRight w:val="0"/>
                                                                                                                                                                                                                                                                                                                                                                                                                                                                                                                                                                                      <w:marTop w:val="0"/>
                                                                                                                                                                                                                                                                                                                                                                                                                                                                                                                                                                                      <w:marBottom w:val="0"/>
                                                                                                                                                                                                                                                                                                                                                                                                                                                                                                                                                                                      <w:divBdr>
                                                                                                                                                                                                                                                                                                                                                                                                                                                                                                                                                                                        <w:top w:val="none" w:sz="0" w:space="0" w:color="auto"/>
                                                                                                                                                                                                                                                                                                                                                                                                                                                                                                                                                                                        <w:left w:val="none" w:sz="0" w:space="0" w:color="auto"/>
                                                                                                                                                                                                                                                                                                                                                                                                                                                                                                                                                                                        <w:bottom w:val="none" w:sz="0" w:space="0" w:color="auto"/>
                                                                                                                                                                                                                                                                                                                                                                                                                                                                                                                                                                                        <w:right w:val="none" w:sz="0" w:space="0" w:color="auto"/>
                                                                                                                                                                                                                                                                                                                                                                                                                                                                                                                                                                                      </w:divBdr>
                                                                                                                                                                                                                                                                                                                                                                                                                                                                                                                                                                                      <w:divsChild>
                                                                                                                                                                                                                                                                                                                                                                                                                                                                                                                                                                                        <w:div w:id="552666300">
                                                                                                                                                                                                                                                                                                                                                                                                                                                                                                                                                                                          <w:marLeft w:val="0"/>
                                                                                                                                                                                                                                                                                                                                                                                                                                                                                                                                                                                          <w:marRight w:val="0"/>
                                                                                                                                                                                                                                                                                                                                                                                                                                                                                                                                                                                          <w:marTop w:val="0"/>
                                                                                                                                                                                                                                                                                                                                                                                                                                                                                                                                                                                          <w:marBottom w:val="0"/>
                                                                                                                                                                                                                                                                                                                                                                                                                                                                                                                                                                                          <w:divBdr>
                                                                                                                                                                                                                                                                                                                                                                                                                                                                                                                                                                                            <w:top w:val="none" w:sz="0" w:space="0" w:color="auto"/>
                                                                                                                                                                                                                                                                                                                                                                                                                                                                                                                                                                                            <w:left w:val="none" w:sz="0" w:space="0" w:color="auto"/>
                                                                                                                                                                                                                                                                                                                                                                                                                                                                                                                                                                                            <w:bottom w:val="none" w:sz="0" w:space="0" w:color="auto"/>
                                                                                                                                                                                                                                                                                                                                                                                                                                                                                                                                                                                            <w:right w:val="none" w:sz="0" w:space="0" w:color="auto"/>
                                                                                                                                                                                                                                                                                                                                                                                                                                                                                                                                                                                          </w:divBdr>
                                                                                                                                                                                                                                                                                                                                                                                                                                                                                                                                                                                          <w:divsChild>
                                                                                                                                                                                                                                                                                                                                                                                                                                                                                                                                                                                            <w:div w:id="344134984">
                                                                                                                                                                                                                                                                                                                                                                                                                                                                                                                                                                                              <w:marLeft w:val="0"/>
                                                                                                                                                                                                                                                                                                                                                                                                                                                                                                                                                                                              <w:marRight w:val="0"/>
                                                                                                                                                                                                                                                                                                                                                                                                                                                                                                                                                                                              <w:marTop w:val="0"/>
                                                                                                                                                                                                                                                                                                                                                                                                                                                                                                                                                                                              <w:marBottom w:val="0"/>
                                                                                                                                                                                                                                                                                                                                                                                                                                                                                                                                                                                              <w:divBdr>
                                                                                                                                                                                                                                                                                                                                                                                                                                                                                                                                                                                                <w:top w:val="none" w:sz="0" w:space="0" w:color="auto"/>
                                                                                                                                                                                                                                                                                                                                                                                                                                                                                                                                                                                                <w:left w:val="none" w:sz="0" w:space="0" w:color="auto"/>
                                                                                                                                                                                                                                                                                                                                                                                                                                                                                                                                                                                                <w:bottom w:val="none" w:sz="0" w:space="0" w:color="auto"/>
                                                                                                                                                                                                                                                                                                                                                                                                                                                                                                                                                                                                <w:right w:val="none" w:sz="0" w:space="0" w:color="auto"/>
                                                                                                                                                                                                                                                                                                                                                                                                                                                                                                                                                                                              </w:divBdr>
                                                                                                                                                                                                                                                                                                                                                                                                                                                                                                                                                                                              <w:divsChild>
                                                                                                                                                                                                                                                                                                                                                                                                                                                                                                                                                                                                <w:div w:id="920262204">
                                                                                                                                                                                                                                                                                                                                                                                                                                                                                                                                                                                                  <w:marLeft w:val="0"/>
                                                                                                                                                                                                                                                                                                                                                                                                                                                                                                                                                                                                  <w:marRight w:val="0"/>
                                                                                                                                                                                                                                                                                                                                                                                                                                                                                                                                                                                                  <w:marTop w:val="0"/>
                                                                                                                                                                                                                                                                                                                                                                                                                                                                                                                                                                                                  <w:marBottom w:val="0"/>
                                                                                                                                                                                                                                                                                                                                                                                                                                                                                                                                                                                                  <w:divBdr>
                                                                                                                                                                                                                                                                                                                                                                                                                                                                                                                                                                                                    <w:top w:val="none" w:sz="0" w:space="0" w:color="auto"/>
                                                                                                                                                                                                                                                                                                                                                                                                                                                                                                                                                                                                    <w:left w:val="none" w:sz="0" w:space="0" w:color="auto"/>
                                                                                                                                                                                                                                                                                                                                                                                                                                                                                                                                                                                                    <w:bottom w:val="none" w:sz="0" w:space="0" w:color="auto"/>
                                                                                                                                                                                                                                                                                                                                                                                                                                                                                                                                                                                                    <w:right w:val="none" w:sz="0" w:space="0" w:color="auto"/>
                                                                                                                                                                                                                                                                                                                                                                                                                                                                                                                                                                                                  </w:divBdr>
                                                                                                                                                                                                                                                                                                                                                                                                                                                                                                                                                                                                  <w:divsChild>
                                                                                                                                                                                                                                                                                                                                                                                                                                                                                                                                                                                                    <w:div w:id="1934775411">
                                                                                                                                                                                                                                                                                                                                                                                                                                                                                                                                                                                                      <w:marLeft w:val="0"/>
                                                                                                                                                                                                                                                                                                                                                                                                                                                                                                                                                                                                      <w:marRight w:val="0"/>
                                                                                                                                                                                                                                                                                                                                                                                                                                                                                                                                                                                                      <w:marTop w:val="0"/>
                                                                                                                                                                                                                                                                                                                                                                                                                                                                                                                                                                                                      <w:marBottom w:val="0"/>
                                                                                                                                                                                                                                                                                                                                                                                                                                                                                                                                                                                                      <w:divBdr>
                                                                                                                                                                                                                                                                                                                                                                                                                                                                                                                                                                                                        <w:top w:val="none" w:sz="0" w:space="0" w:color="auto"/>
                                                                                                                                                                                                                                                                                                                                                                                                                                                                                                                                                                                                        <w:left w:val="none" w:sz="0" w:space="0" w:color="auto"/>
                                                                                                                                                                                                                                                                                                                                                                                                                                                                                                                                                                                                        <w:bottom w:val="none" w:sz="0" w:space="0" w:color="auto"/>
                                                                                                                                                                                                                                                                                                                                                                                                                                                                                                                                                                                                        <w:right w:val="none" w:sz="0" w:space="0" w:color="auto"/>
                                                                                                                                                                                                                                                                                                                                                                                                                                                                                                                                                                                                      </w:divBdr>
                                                                                                                                                                                                                                                                                                                                                                                                                                                                                                                                                                                                      <w:divsChild>
                                                                                                                                                                                                                                                                                                                                                                                                                                                                                                                                                                                                        <w:div w:id="222568119">
                                                                                                                                                                                                                                                                                                                                                                                                                                                                                                                                                                                                          <w:marLeft w:val="0"/>
                                                                                                                                                                                                                                                                                                                                                                                                                                                                                                                                                                                                          <w:marRight w:val="0"/>
                                                                                                                                                                                                                                                                                                                                                                                                                                                                                                                                                                                                          <w:marTop w:val="0"/>
                                                                                                                                                                                                                                                                                                                                                                                                                                                                                                                                                                                                          <w:marBottom w:val="0"/>
                                                                                                                                                                                                                                                                                                                                                                                                                                                                                                                                                                                                          <w:divBdr>
                                                                                                                                                                                                                                                                                                                                                                                                                                                                                                                                                                                                            <w:top w:val="none" w:sz="0" w:space="0" w:color="auto"/>
                                                                                                                                                                                                                                                                                                                                                                                                                                                                                                                                                                                                            <w:left w:val="none" w:sz="0" w:space="0" w:color="auto"/>
                                                                                                                                                                                                                                                                                                                                                                                                                                                                                                                                                                                                            <w:bottom w:val="none" w:sz="0" w:space="0" w:color="auto"/>
                                                                                                                                                                                                                                                                                                                                                                                                                                                                                                                                                                                                            <w:right w:val="none" w:sz="0" w:space="0" w:color="auto"/>
                                                                                                                                                                                                                                                                                                                                                                                                                                                                                                                                                                                                          </w:divBdr>
                                                                                                                                                                                                                                                                                                                                                                                                                                                                                                                                                                                                          <w:divsChild>
                                                                                                                                                                                                                                                                                                                                                                                                                                                                                                                                                                                                            <w:div w:id="2119372724">
                                                                                                                                                                                                                                                                                                                                                                                                                                                                                                                                                                                                              <w:marLeft w:val="0"/>
                                                                                                                                                                                                                                                                                                                                                                                                                                                                                                                                                                                                              <w:marRight w:val="0"/>
                                                                                                                                                                                                                                                                                                                                                                                                                                                                                                                                                                                                              <w:marTop w:val="0"/>
                                                                                                                                                                                                                                                                                                                                                                                                                                                                                                                                                                                                              <w:marBottom w:val="0"/>
                                                                                                                                                                                                                                                                                                                                                                                                                                                                                                                                                                                                              <w:divBdr>
                                                                                                                                                                                                                                                                                                                                                                                                                                                                                                                                                                                                                <w:top w:val="none" w:sz="0" w:space="0" w:color="auto"/>
                                                                                                                                                                                                                                                                                                                                                                                                                                                                                                                                                                                                                <w:left w:val="none" w:sz="0" w:space="0" w:color="auto"/>
                                                                                                                                                                                                                                                                                                                                                                                                                                                                                                                                                                                                                <w:bottom w:val="none" w:sz="0" w:space="0" w:color="auto"/>
                                                                                                                                                                                                                                                                                                                                                                                                                                                                                                                                                                                                                <w:right w:val="none" w:sz="0" w:space="0" w:color="auto"/>
                                                                                                                                                                                                                                                                                                                                                                                                                                                                                                                                                                                                              </w:divBdr>
                                                                                                                                                                                                                                                                                                                                                                                                                                                                                                                                                                                                              <w:divsChild>
                                                                                                                                                                                                                                                                                                                                                                                                                                                                                                                                                                                                                <w:div w:id="881864873">
                                                                                                                                                                                                                                                                                                                                                                                                                                                                                                                                                                                                                  <w:marLeft w:val="0"/>
                                                                                                                                                                                                                                                                                                                                                                                                                                                                                                                                                                                                                  <w:marRight w:val="0"/>
                                                                                                                                                                                                                                                                                                                                                                                                                                                                                                                                                                                                                  <w:marTop w:val="0"/>
                                                                                                                                                                                                                                                                                                                                                                                                                                                                                                                                                                                                                  <w:marBottom w:val="0"/>
                                                                                                                                                                                                                                                                                                                                                                                                                                                                                                                                                                                                                  <w:divBdr>
                                                                                                                                                                                                                                                                                                                                                                                                                                                                                                                                                                                                                    <w:top w:val="none" w:sz="0" w:space="0" w:color="auto"/>
                                                                                                                                                                                                                                                                                                                                                                                                                                                                                                                                                                                                                    <w:left w:val="none" w:sz="0" w:space="0" w:color="auto"/>
                                                                                                                                                                                                                                                                                                                                                                                                                                                                                                                                                                                                                    <w:bottom w:val="none" w:sz="0" w:space="0" w:color="auto"/>
                                                                                                                                                                                                                                                                                                                                                                                                                                                                                                                                                                                                                    <w:right w:val="none" w:sz="0" w:space="0" w:color="auto"/>
                                                                                                                                                                                                                                                                                                                                                                                                                                                                                                                                                                                                                  </w:divBdr>
                                                                                                                                                                                                                                                                                                                                                                                                                                                                                                                                                                                                                  <w:divsChild>
                                                                                                                                                                                                                                                                                                                                                                                                                                                                                                                                                                                                                    <w:div w:id="130180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8243736">
      <w:bodyDiv w:val="1"/>
      <w:marLeft w:val="0"/>
      <w:marRight w:val="0"/>
      <w:marTop w:val="0"/>
      <w:marBottom w:val="0"/>
      <w:divBdr>
        <w:top w:val="none" w:sz="0" w:space="0" w:color="auto"/>
        <w:left w:val="none" w:sz="0" w:space="0" w:color="auto"/>
        <w:bottom w:val="none" w:sz="0" w:space="0" w:color="auto"/>
        <w:right w:val="none" w:sz="0" w:space="0" w:color="auto"/>
      </w:divBdr>
    </w:div>
    <w:div w:id="677579304">
      <w:bodyDiv w:val="1"/>
      <w:marLeft w:val="0"/>
      <w:marRight w:val="0"/>
      <w:marTop w:val="0"/>
      <w:marBottom w:val="0"/>
      <w:divBdr>
        <w:top w:val="none" w:sz="0" w:space="0" w:color="auto"/>
        <w:left w:val="none" w:sz="0" w:space="0" w:color="auto"/>
        <w:bottom w:val="none" w:sz="0" w:space="0" w:color="auto"/>
        <w:right w:val="none" w:sz="0" w:space="0" w:color="auto"/>
      </w:divBdr>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 w:id="1052116718">
      <w:bodyDiv w:val="1"/>
      <w:marLeft w:val="0"/>
      <w:marRight w:val="0"/>
      <w:marTop w:val="0"/>
      <w:marBottom w:val="0"/>
      <w:divBdr>
        <w:top w:val="none" w:sz="0" w:space="0" w:color="auto"/>
        <w:left w:val="none" w:sz="0" w:space="0" w:color="auto"/>
        <w:bottom w:val="none" w:sz="0" w:space="0" w:color="auto"/>
        <w:right w:val="none" w:sz="0" w:space="0" w:color="auto"/>
      </w:divBdr>
    </w:div>
    <w:div w:id="1160540462">
      <w:bodyDiv w:val="1"/>
      <w:marLeft w:val="0"/>
      <w:marRight w:val="0"/>
      <w:marTop w:val="0"/>
      <w:marBottom w:val="0"/>
      <w:divBdr>
        <w:top w:val="none" w:sz="0" w:space="0" w:color="auto"/>
        <w:left w:val="none" w:sz="0" w:space="0" w:color="auto"/>
        <w:bottom w:val="none" w:sz="0" w:space="0" w:color="auto"/>
        <w:right w:val="none" w:sz="0" w:space="0" w:color="auto"/>
      </w:divBdr>
    </w:div>
    <w:div w:id="1202942575">
      <w:bodyDiv w:val="1"/>
      <w:marLeft w:val="0"/>
      <w:marRight w:val="0"/>
      <w:marTop w:val="0"/>
      <w:marBottom w:val="0"/>
      <w:divBdr>
        <w:top w:val="none" w:sz="0" w:space="0" w:color="auto"/>
        <w:left w:val="none" w:sz="0" w:space="0" w:color="auto"/>
        <w:bottom w:val="none" w:sz="0" w:space="0" w:color="auto"/>
        <w:right w:val="none" w:sz="0" w:space="0" w:color="auto"/>
      </w:divBdr>
    </w:div>
    <w:div w:id="1394965592">
      <w:bodyDiv w:val="1"/>
      <w:marLeft w:val="0"/>
      <w:marRight w:val="0"/>
      <w:marTop w:val="0"/>
      <w:marBottom w:val="0"/>
      <w:divBdr>
        <w:top w:val="none" w:sz="0" w:space="0" w:color="auto"/>
        <w:left w:val="none" w:sz="0" w:space="0" w:color="auto"/>
        <w:bottom w:val="none" w:sz="0" w:space="0" w:color="auto"/>
        <w:right w:val="none" w:sz="0" w:space="0" w:color="auto"/>
      </w:divBdr>
    </w:div>
    <w:div w:id="15794420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www.multifactordimensionalityreduction.org/" TargetMode="External"/><Relationship Id="rId21" Type="http://schemas.openxmlformats.org/officeDocument/2006/relationships/hyperlink" Target="http://bix.ucsd.edu/projects/rapid" TargetMode="External"/><Relationship Id="rId22" Type="http://schemas.openxmlformats.org/officeDocument/2006/relationships/hyperlink" Target="http://www.csbio.unc.edu/epistasis/" TargetMode="External"/><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yperlink" Target="http://www.vital-it.ch/software/FastEpistasis/" TargetMode="External"/><Relationship Id="rId11" Type="http://schemas.openxmlformats.org/officeDocument/2006/relationships/hyperlink" Target="http://bioinformatics.ust.hk/BOOST.html" TargetMode="External"/><Relationship Id="rId12" Type="http://schemas.openxmlformats.org/officeDocument/2006/relationships/hyperlink" Target="http://sourceforge.net/projects/epigpu/" TargetMode="External"/><Relationship Id="rId13" Type="http://schemas.openxmlformats.org/officeDocument/2006/relationships/hyperlink" Target="http://www.ihs.ac.cn/xykong/PIAM.zip" TargetMode="External"/><Relationship Id="rId14" Type="http://schemas.openxmlformats.org/officeDocument/2006/relationships/hyperlink" Target="http://bioinfo.utu.fi/biforcetoolbox" TargetMode="External"/><Relationship Id="rId15" Type="http://schemas.openxmlformats.org/officeDocument/2006/relationships/hyperlink" Target="http://www.mpipsykl.mpg.de/en/epiblaster/index.html" TargetMode="External"/><Relationship Id="rId16" Type="http://schemas.openxmlformats.org/officeDocument/2006/relationships/hyperlink" Target="http://www.cs.columbia.edu/~snehitp/sixpac/" TargetMode="External"/><Relationship Id="rId17" Type="http://schemas.openxmlformats.org/officeDocument/2006/relationships/hyperlink" Target="https://sph.uth.edu/hgc/faculty/xiong/software-B.html" TargetMode="External"/><Relationship Id="rId18" Type="http://schemas.openxmlformats.org/officeDocument/2006/relationships/hyperlink" Target="http://sites.stat.psu.edu/~yuzhang/" TargetMode="External"/><Relationship Id="rId19" Type="http://schemas.openxmlformats.org/officeDocument/2006/relationships/hyperlink" Target="http://www.ssg.uab.edu/bhgl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B61A80-1B00-D445-BBFF-55E425697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7</Pages>
  <Words>139247</Words>
  <Characters>793712</Characters>
  <Application>Microsoft Macintosh Word</Application>
  <DocSecurity>0</DocSecurity>
  <Lines>6614</Lines>
  <Paragraphs>1862</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931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ib Hemani</dc:creator>
  <cp:lastModifiedBy>Gib Hemani</cp:lastModifiedBy>
  <cp:revision>27</cp:revision>
  <dcterms:created xsi:type="dcterms:W3CDTF">2014-06-26T22:02:00Z</dcterms:created>
  <dcterms:modified xsi:type="dcterms:W3CDTF">2014-06-27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xplodecompute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